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95251" w:rsidRPr="00FC71BA" w:rsidRDefault="00A564B2" w:rsidP="00C120E9">
      <w:pPr>
        <w:pStyle w:val="Titre"/>
      </w:pPr>
      <w:bookmarkStart w:id="0" w:name="__RefHeading__3767_567931672"/>
      <w:r>
        <w:rPr>
          <w:color w:val="000000"/>
        </w:rPr>
        <w:t>Recent Progress in the Develop</w:t>
      </w:r>
      <w:r w:rsidRPr="00CB0098">
        <w:rPr>
          <w:color w:val="000000"/>
        </w:rPr>
        <w:t xml:space="preserve">ment of </w:t>
      </w:r>
      <w:r>
        <w:rPr>
          <w:color w:val="000000"/>
        </w:rPr>
        <w:t>Protein-Protein Interaction Inhibitors</w:t>
      </w:r>
      <w:r w:rsidRPr="00CB0098">
        <w:rPr>
          <w:color w:val="000000"/>
        </w:rPr>
        <w:t xml:space="preserve"> Targeting Androgen Receptor</w:t>
      </w:r>
      <w:r w:rsidR="003718AF">
        <w:rPr>
          <w:color w:val="000000"/>
        </w:rPr>
        <w:t>-</w:t>
      </w:r>
      <w:proofErr w:type="spellStart"/>
      <w:r w:rsidR="003718AF">
        <w:rPr>
          <w:color w:val="000000"/>
        </w:rPr>
        <w:t>Coactivator</w:t>
      </w:r>
      <w:proofErr w:type="spellEnd"/>
      <w:r>
        <w:rPr>
          <w:color w:val="000000"/>
        </w:rPr>
        <w:t xml:space="preserve"> </w:t>
      </w:r>
      <w:r w:rsidR="003718AF">
        <w:rPr>
          <w:color w:val="000000"/>
        </w:rPr>
        <w:t>Binding</w:t>
      </w:r>
      <w:r>
        <w:rPr>
          <w:color w:val="000000"/>
        </w:rPr>
        <w:t xml:space="preserve"> in </w:t>
      </w:r>
      <w:r w:rsidRPr="00CB0098">
        <w:rPr>
          <w:color w:val="000000"/>
        </w:rPr>
        <w:t>Prostate Cancer</w:t>
      </w:r>
      <w:bookmarkEnd w:id="0"/>
    </w:p>
    <w:p w:rsidR="00EA6158" w:rsidRPr="00C120E9" w:rsidRDefault="00EA6158" w:rsidP="00C120E9">
      <w:pPr>
        <w:pStyle w:val="Standard"/>
      </w:pPr>
    </w:p>
    <w:p w:rsidR="00395251" w:rsidRPr="006A08F4" w:rsidRDefault="00B949EC" w:rsidP="00C120E9">
      <w:pPr>
        <w:pStyle w:val="Standard"/>
        <w:jc w:val="center"/>
        <w:rPr>
          <w:lang w:val="fr-CA"/>
        </w:rPr>
      </w:pPr>
      <w:proofErr w:type="spellStart"/>
      <w:r w:rsidRPr="00B949EC">
        <w:rPr>
          <w:i/>
          <w:iCs/>
          <w:lang w:val="fr-CA"/>
        </w:rPr>
        <w:t>Eric</w:t>
      </w:r>
      <w:proofErr w:type="spellEnd"/>
      <w:r w:rsidRPr="00B949EC">
        <w:rPr>
          <w:i/>
          <w:iCs/>
          <w:lang w:val="fr-CA"/>
        </w:rPr>
        <w:t xml:space="preserve"> </w:t>
      </w:r>
      <w:proofErr w:type="spellStart"/>
      <w:r w:rsidRPr="00B949EC">
        <w:rPr>
          <w:i/>
          <w:iCs/>
          <w:lang w:val="fr-CA"/>
        </w:rPr>
        <w:t>Biron</w:t>
      </w:r>
      <w:r w:rsidRPr="00B949EC">
        <w:rPr>
          <w:i/>
          <w:iCs/>
          <w:vertAlign w:val="superscript"/>
          <w:lang w:val="fr-CA"/>
        </w:rPr>
        <w:t>a</w:t>
      </w:r>
      <w:proofErr w:type="gramStart"/>
      <w:r w:rsidRPr="00B949EC">
        <w:rPr>
          <w:i/>
          <w:iCs/>
          <w:vertAlign w:val="superscript"/>
          <w:lang w:val="fr-CA"/>
        </w:rPr>
        <w:t>,b</w:t>
      </w:r>
      <w:proofErr w:type="spellEnd"/>
      <w:proofErr w:type="gramEnd"/>
      <w:r w:rsidRPr="00B949EC">
        <w:rPr>
          <w:i/>
          <w:iCs/>
          <w:lang w:val="fr-CA"/>
        </w:rPr>
        <w:t>*</w:t>
      </w:r>
      <w:r w:rsidRPr="00B949EC">
        <w:rPr>
          <w:rFonts w:cs="Times"/>
          <w:i/>
          <w:iCs/>
          <w:vertAlign w:val="superscript"/>
          <w:lang w:val="fr-CA"/>
        </w:rPr>
        <w:t xml:space="preserve"> </w:t>
      </w:r>
      <w:r w:rsidRPr="00B949EC">
        <w:rPr>
          <w:rFonts w:cs="Times"/>
          <w:i/>
          <w:iCs/>
          <w:lang w:val="fr-CA"/>
        </w:rPr>
        <w:t xml:space="preserve">and François </w:t>
      </w:r>
      <w:proofErr w:type="spellStart"/>
      <w:r w:rsidRPr="00B949EC">
        <w:rPr>
          <w:rFonts w:cs="Times"/>
          <w:i/>
          <w:iCs/>
          <w:lang w:val="fr-CA"/>
        </w:rPr>
        <w:t>Bédard</w:t>
      </w:r>
      <w:r w:rsidRPr="00B949EC">
        <w:rPr>
          <w:rFonts w:cs="Times"/>
          <w:i/>
          <w:iCs/>
          <w:vertAlign w:val="superscript"/>
          <w:lang w:val="fr-CA"/>
        </w:rPr>
        <w:t>a,b</w:t>
      </w:r>
      <w:proofErr w:type="spellEnd"/>
    </w:p>
    <w:p w:rsidR="00C90CC8" w:rsidRDefault="00C90CC8" w:rsidP="00C120E9">
      <w:pPr>
        <w:pStyle w:val="Standard"/>
        <w:rPr>
          <w:lang w:val="fr-CA"/>
        </w:rPr>
      </w:pPr>
    </w:p>
    <w:p w:rsidR="000E6B6E" w:rsidRDefault="00B949EC">
      <w:pPr>
        <w:pStyle w:val="Standard"/>
        <w:rPr>
          <w:lang w:val="fr-CA"/>
        </w:rPr>
      </w:pPr>
      <w:proofErr w:type="spellStart"/>
      <w:proofErr w:type="gramStart"/>
      <w:r w:rsidRPr="00B949EC">
        <w:rPr>
          <w:vertAlign w:val="superscript"/>
          <w:lang w:val="fr-CA"/>
        </w:rPr>
        <w:t>a</w:t>
      </w:r>
      <w:r w:rsidRPr="00B949EC">
        <w:rPr>
          <w:lang w:val="fr-CA"/>
        </w:rPr>
        <w:t>Faculty</w:t>
      </w:r>
      <w:proofErr w:type="spellEnd"/>
      <w:proofErr w:type="gramEnd"/>
      <w:r w:rsidRPr="00B949EC">
        <w:rPr>
          <w:lang w:val="fr-CA"/>
        </w:rPr>
        <w:t xml:space="preserve"> of </w:t>
      </w:r>
      <w:proofErr w:type="spellStart"/>
      <w:r w:rsidRPr="00B949EC">
        <w:rPr>
          <w:lang w:val="fr-CA"/>
        </w:rPr>
        <w:t>Pharmacy</w:t>
      </w:r>
      <w:proofErr w:type="spellEnd"/>
      <w:r w:rsidRPr="00B949EC">
        <w:rPr>
          <w:lang w:val="fr-CA"/>
        </w:rPr>
        <w:t xml:space="preserve"> and Centre de recherche en endocrinologie moléculaire et oncologique et génomique humaine</w:t>
      </w:r>
      <w:r w:rsidR="004E4F7E">
        <w:rPr>
          <w:lang w:val="fr-CA"/>
        </w:rPr>
        <w:t xml:space="preserve">, </w:t>
      </w:r>
      <w:r w:rsidRPr="00B949EC">
        <w:rPr>
          <w:lang w:val="fr-CA"/>
        </w:rPr>
        <w:t>Université Laval</w:t>
      </w:r>
    </w:p>
    <w:p w:rsidR="00222B7C" w:rsidRPr="006A08F4" w:rsidRDefault="00B949EC" w:rsidP="00C120E9">
      <w:pPr>
        <w:pStyle w:val="Standard"/>
        <w:spacing w:line="360" w:lineRule="auto"/>
      </w:pPr>
      <w:proofErr w:type="spellStart"/>
      <w:proofErr w:type="gramStart"/>
      <w:r w:rsidRPr="00B949EC">
        <w:rPr>
          <w:vertAlign w:val="superscript"/>
        </w:rPr>
        <w:t>b</w:t>
      </w:r>
      <w:r w:rsidR="004E4F7E">
        <w:t>Laboratory</w:t>
      </w:r>
      <w:proofErr w:type="spellEnd"/>
      <w:proofErr w:type="gramEnd"/>
      <w:r w:rsidR="004E4F7E">
        <w:t xml:space="preserve"> of Medicinal Chemistry, CHU de Québec Research Centre, G1V 4G2 Québec, QC, Canada</w:t>
      </w:r>
    </w:p>
    <w:p w:rsidR="00C90CC8" w:rsidRPr="006A08F4" w:rsidRDefault="00C90CC8" w:rsidP="00C120E9">
      <w:pPr>
        <w:pStyle w:val="Standard"/>
      </w:pPr>
    </w:p>
    <w:p w:rsidR="00FC71BA" w:rsidRPr="006A08F4" w:rsidRDefault="00FC71BA" w:rsidP="00C120E9">
      <w:pPr>
        <w:pStyle w:val="Standard"/>
      </w:pPr>
    </w:p>
    <w:p w:rsidR="00FC71BA" w:rsidRPr="006A08F4" w:rsidRDefault="00FC71BA" w:rsidP="00C120E9">
      <w:pPr>
        <w:pStyle w:val="Standard"/>
      </w:pPr>
    </w:p>
    <w:p w:rsidR="00FC71BA" w:rsidRDefault="00FC71BA" w:rsidP="00C120E9">
      <w:pPr>
        <w:pStyle w:val="Standard"/>
      </w:pPr>
      <w:r>
        <w:rPr>
          <w:vertAlign w:val="superscript"/>
        </w:rPr>
        <w:t>*</w:t>
      </w:r>
      <w:r w:rsidR="00395251" w:rsidRPr="00C120E9">
        <w:t xml:space="preserve"> </w:t>
      </w:r>
      <w:r w:rsidR="00395251" w:rsidRPr="00C120E9">
        <w:rPr>
          <w:b/>
          <w:bCs/>
        </w:rPr>
        <w:t>Corresponding author</w:t>
      </w:r>
      <w:r w:rsidR="00395251" w:rsidRPr="00C120E9">
        <w:t xml:space="preserve">: </w:t>
      </w:r>
      <w:r>
        <w:tab/>
        <w:t xml:space="preserve">E-mail: </w:t>
      </w:r>
      <w:r w:rsidR="00B949EC" w:rsidRPr="00B949EC">
        <w:t>eric.biron@pha.ulaval.ca</w:t>
      </w:r>
    </w:p>
    <w:p w:rsidR="000E6B6E" w:rsidRDefault="004678BA">
      <w:pPr>
        <w:pStyle w:val="FACorrespondingAuthorFootnote"/>
        <w:ind w:left="2124" w:firstLine="708"/>
      </w:pPr>
      <w:r>
        <w:t>Tel: +1</w:t>
      </w:r>
      <w:r w:rsidR="00FC71BA">
        <w:t>-</w:t>
      </w:r>
      <w:r>
        <w:t>418-524-2296</w:t>
      </w:r>
    </w:p>
    <w:p w:rsidR="00FC71BA" w:rsidRDefault="004678BA" w:rsidP="00FC71BA">
      <w:pPr>
        <w:pStyle w:val="FACorrespondingAuthorFootnote"/>
      </w:pPr>
      <w:r>
        <w:tab/>
      </w:r>
      <w:r>
        <w:tab/>
      </w:r>
      <w:r>
        <w:tab/>
      </w:r>
      <w:r>
        <w:tab/>
        <w:t>Fax: +1</w:t>
      </w:r>
      <w:r w:rsidR="00FC71BA">
        <w:t>-</w:t>
      </w:r>
      <w:r>
        <w:t>418</w:t>
      </w:r>
      <w:r w:rsidR="00FC71BA">
        <w:t>-</w:t>
      </w:r>
      <w:r>
        <w:t>65</w:t>
      </w:r>
      <w:r w:rsidR="00DD3D83">
        <w:t>4-2210</w:t>
      </w:r>
    </w:p>
    <w:p w:rsidR="00395251" w:rsidRPr="00C120E9" w:rsidRDefault="00086F28" w:rsidP="00C120E9">
      <w:pPr>
        <w:pStyle w:val="Titre1"/>
        <w:pageBreakBefore/>
        <w:rPr>
          <w:lang w:val="en-CA"/>
        </w:rPr>
      </w:pPr>
      <w:r w:rsidRPr="00C120E9">
        <w:lastRenderedPageBreak/>
        <w:fldChar w:fldCharType="begin"/>
      </w:r>
      <w:r w:rsidR="00B67AA8" w:rsidRPr="00C120E9">
        <w:rPr>
          <w:lang w:val="en-CA"/>
        </w:rPr>
        <w:instrText xml:space="preserve"> TOC \o "2-4" \h \z \t "Titre 1;1" </w:instrText>
      </w:r>
      <w:r w:rsidRPr="00C120E9">
        <w:fldChar w:fldCharType="end"/>
      </w:r>
      <w:bookmarkStart w:id="1" w:name="_Toc387940385"/>
      <w:bookmarkStart w:id="2" w:name="__RefHeading__3769_567931672"/>
      <w:r w:rsidR="000D0830" w:rsidRPr="00C120E9">
        <w:rPr>
          <w:lang w:val="en-CA"/>
        </w:rPr>
        <w:t>ABSTRACT</w:t>
      </w:r>
      <w:bookmarkEnd w:id="1"/>
      <w:bookmarkEnd w:id="2"/>
    </w:p>
    <w:p w:rsidR="0006573A" w:rsidRDefault="00207DEF" w:rsidP="0006573A">
      <w:pPr>
        <w:pStyle w:val="Standard"/>
        <w:spacing w:after="0"/>
      </w:pPr>
      <w:r>
        <w:t>The androgen receptor</w:t>
      </w:r>
      <w:r w:rsidR="00C00D1C">
        <w:t xml:space="preserve"> (AR)</w:t>
      </w:r>
      <w:r>
        <w:t xml:space="preserve"> </w:t>
      </w:r>
      <w:r w:rsidR="00C1087E">
        <w:t>is a key regulator for</w:t>
      </w:r>
      <w:r w:rsidR="00352ABE">
        <w:t xml:space="preserve"> </w:t>
      </w:r>
      <w:r w:rsidR="00C44B1C">
        <w:t>the growth</w:t>
      </w:r>
      <w:r w:rsidR="00C1087E">
        <w:t>, differentiation</w:t>
      </w:r>
      <w:r w:rsidR="00C44B1C">
        <w:t xml:space="preserve"> and survival of </w:t>
      </w:r>
      <w:r w:rsidR="00A32830">
        <w:t>prostate cancer</w:t>
      </w:r>
      <w:r w:rsidR="00C44B1C">
        <w:t xml:space="preserve"> cells. </w:t>
      </w:r>
      <w:r w:rsidR="00261A08">
        <w:t xml:space="preserve">Identified as a primary target for the treatment of prostate cancer, many therapeutic strategies have been developed to attenuate </w:t>
      </w:r>
      <w:r w:rsidR="00C00D1C">
        <w:t xml:space="preserve">AR </w:t>
      </w:r>
      <w:r w:rsidR="00261A08">
        <w:t xml:space="preserve">signaling in prostate cancer cells. </w:t>
      </w:r>
      <w:r w:rsidR="00220EBA">
        <w:t>While f</w:t>
      </w:r>
      <w:r w:rsidR="00C1087E">
        <w:t xml:space="preserve">rontline </w:t>
      </w:r>
      <w:r w:rsidR="00261A08">
        <w:t>androgen-deprivation therapies</w:t>
      </w:r>
      <w:r w:rsidR="00C00D1C">
        <w:t xml:space="preserve"> target</w:t>
      </w:r>
      <w:r w:rsidR="00220EBA">
        <w:t>ing</w:t>
      </w:r>
      <w:r w:rsidR="00C00D1C">
        <w:t xml:space="preserve"> either the production or action of androgen</w:t>
      </w:r>
      <w:r w:rsidR="00220EBA">
        <w:t xml:space="preserve">s </w:t>
      </w:r>
      <w:r w:rsidR="00C00D1C">
        <w:t>usually yield favourable responses</w:t>
      </w:r>
      <w:r w:rsidR="00220EBA">
        <w:t xml:space="preserve"> in prostate cancer </w:t>
      </w:r>
      <w:r w:rsidR="003D3A96">
        <w:t>patients</w:t>
      </w:r>
      <w:r w:rsidR="00C00D1C">
        <w:t xml:space="preserve">, </w:t>
      </w:r>
      <w:r w:rsidR="003D3A96">
        <w:t xml:space="preserve">a significant number acquire treatment resistance. Known as the castration-resistant prostate cancer (CRPC), </w:t>
      </w:r>
      <w:r w:rsidR="00C32433">
        <w:t xml:space="preserve">the treatment options are limited for this </w:t>
      </w:r>
      <w:r w:rsidR="007F1A66">
        <w:t xml:space="preserve">advanced </w:t>
      </w:r>
      <w:r w:rsidR="00C32433">
        <w:t>stage. I</w:t>
      </w:r>
      <w:r w:rsidR="003D3A96">
        <w:t xml:space="preserve">t has been shown that AR signaling is restored in </w:t>
      </w:r>
      <w:r w:rsidR="00C32433">
        <w:t xml:space="preserve">CRPC </w:t>
      </w:r>
      <w:r w:rsidR="007F1A66">
        <w:t xml:space="preserve">due to </w:t>
      </w:r>
      <w:r w:rsidR="00AE436B">
        <w:t xml:space="preserve">many aberrant mechanisms such as </w:t>
      </w:r>
      <w:r w:rsidR="007F1A66">
        <w:t xml:space="preserve">AR mutations, amplification or expression of constitutively active splice-variants. </w:t>
      </w:r>
      <w:proofErr w:type="spellStart"/>
      <w:r w:rsidR="006C3C8D">
        <w:t>Coregulator</w:t>
      </w:r>
      <w:proofErr w:type="spellEnd"/>
      <w:r w:rsidR="006C3C8D">
        <w:t xml:space="preserve"> recruitment is a crucial regulatory step in AR </w:t>
      </w:r>
      <w:r w:rsidR="005E6138">
        <w:t>signaling</w:t>
      </w:r>
      <w:r w:rsidR="006C3C8D">
        <w:t xml:space="preserve"> and the direct blockade of </w:t>
      </w:r>
      <w:proofErr w:type="spellStart"/>
      <w:r w:rsidR="006C3C8D">
        <w:t>coactivator</w:t>
      </w:r>
      <w:proofErr w:type="spellEnd"/>
      <w:r w:rsidR="006C3C8D">
        <w:t xml:space="preserve"> binding to AR offers the opportunity to develop therapeutic agents that would </w:t>
      </w:r>
      <w:r w:rsidR="00321F56">
        <w:t>remain effective in prostate cancer cells resistant to conventional endocrine therapies</w:t>
      </w:r>
      <w:r w:rsidR="006C3C8D">
        <w:t xml:space="preserve">. </w:t>
      </w:r>
      <w:r w:rsidR="00321F56">
        <w:t>Structural analys</w:t>
      </w:r>
      <w:r w:rsidR="00E0271A">
        <w:t>es</w:t>
      </w:r>
      <w:r w:rsidR="00321F56">
        <w:t xml:space="preserve"> of the AR have identified </w:t>
      </w:r>
      <w:r w:rsidR="00E0271A">
        <w:t xml:space="preserve">key surfaces involved in protein-protein interaction with </w:t>
      </w:r>
      <w:proofErr w:type="spellStart"/>
      <w:r w:rsidR="00E0271A">
        <w:t>coregulators</w:t>
      </w:r>
      <w:proofErr w:type="spellEnd"/>
      <w:r w:rsidR="00E0271A">
        <w:t xml:space="preserve"> that have been recently used to design and develop promising AR-</w:t>
      </w:r>
      <w:proofErr w:type="spellStart"/>
      <w:r w:rsidR="00E0271A">
        <w:t>coactivator</w:t>
      </w:r>
      <w:proofErr w:type="spellEnd"/>
      <w:r w:rsidR="00E0271A">
        <w:t xml:space="preserve"> binding inhibitors. In this review we will discuss </w:t>
      </w:r>
      <w:r w:rsidR="006C3C8D">
        <w:t>the design and development of small-molecule inhibitors targeting the AR-</w:t>
      </w:r>
      <w:proofErr w:type="spellStart"/>
      <w:r w:rsidR="006C3C8D">
        <w:t>coactivator</w:t>
      </w:r>
      <w:proofErr w:type="spellEnd"/>
      <w:r w:rsidR="006C3C8D">
        <w:t xml:space="preserve"> interactions for the treatment of prostate cancer.</w:t>
      </w:r>
      <w:bookmarkStart w:id="3" w:name="_Toc336428448"/>
      <w:bookmarkStart w:id="4" w:name="_Toc352765964"/>
    </w:p>
    <w:p w:rsidR="0006573A" w:rsidRDefault="0006573A">
      <w:pPr>
        <w:spacing w:after="0" w:line="240" w:lineRule="auto"/>
        <w:jc w:val="left"/>
        <w:rPr>
          <w:kern w:val="3"/>
        </w:rPr>
      </w:pPr>
      <w:r>
        <w:br w:type="page"/>
      </w:r>
    </w:p>
    <w:p w:rsidR="000E6B6E" w:rsidRDefault="00B949EC">
      <w:pPr>
        <w:pStyle w:val="Standard"/>
        <w:spacing w:after="0"/>
        <w:rPr>
          <w:b/>
          <w:sz w:val="32"/>
          <w:szCs w:val="32"/>
        </w:rPr>
      </w:pPr>
      <w:r w:rsidRPr="00B949EC">
        <w:rPr>
          <w:b/>
          <w:sz w:val="32"/>
          <w:szCs w:val="32"/>
        </w:rPr>
        <w:lastRenderedPageBreak/>
        <w:t>KEYWORDS</w:t>
      </w:r>
    </w:p>
    <w:p w:rsidR="004879FC" w:rsidRDefault="00A4503B" w:rsidP="0006573A">
      <w:pPr>
        <w:pStyle w:val="Standard"/>
        <w:spacing w:after="0"/>
      </w:pPr>
      <w:proofErr w:type="gramStart"/>
      <w:r>
        <w:t xml:space="preserve">Prostate cancer; </w:t>
      </w:r>
      <w:r w:rsidR="0006573A" w:rsidRPr="0006573A">
        <w:t xml:space="preserve">androgen receptor; </w:t>
      </w:r>
      <w:proofErr w:type="spellStart"/>
      <w:r>
        <w:t>coregulator</w:t>
      </w:r>
      <w:proofErr w:type="spellEnd"/>
      <w:r>
        <w:t xml:space="preserve"> recruitment; </w:t>
      </w:r>
      <w:r w:rsidRPr="0006573A">
        <w:t>protein-protein interactions</w:t>
      </w:r>
      <w:r>
        <w:t>;</w:t>
      </w:r>
      <w:r w:rsidRPr="0006573A">
        <w:t xml:space="preserve"> </w:t>
      </w:r>
      <w:proofErr w:type="spellStart"/>
      <w:r w:rsidR="00352ABE" w:rsidRPr="0006573A">
        <w:t>coactivator</w:t>
      </w:r>
      <w:proofErr w:type="spellEnd"/>
      <w:r w:rsidR="00352ABE" w:rsidRPr="0006573A">
        <w:t xml:space="preserve"> binding inhibition</w:t>
      </w:r>
      <w:r w:rsidR="00352ABE">
        <w:t>;</w:t>
      </w:r>
      <w:r w:rsidR="0006573A" w:rsidRPr="0006573A">
        <w:t xml:space="preserve"> </w:t>
      </w:r>
      <w:proofErr w:type="spellStart"/>
      <w:r w:rsidR="0006573A" w:rsidRPr="0006573A">
        <w:t>peptidomimetics</w:t>
      </w:r>
      <w:proofErr w:type="spellEnd"/>
      <w:r>
        <w:t>.</w:t>
      </w:r>
      <w:proofErr w:type="gramEnd"/>
    </w:p>
    <w:p w:rsidR="004879FC" w:rsidRDefault="004879FC">
      <w:pPr>
        <w:spacing w:after="0" w:line="240" w:lineRule="auto"/>
        <w:jc w:val="left"/>
        <w:rPr>
          <w:kern w:val="3"/>
        </w:rPr>
      </w:pPr>
      <w:r>
        <w:br w:type="page"/>
      </w:r>
    </w:p>
    <w:p w:rsidR="000E6B6E" w:rsidRDefault="00B949EC">
      <w:pPr>
        <w:pStyle w:val="Standard"/>
        <w:spacing w:after="0"/>
        <w:rPr>
          <w:b/>
          <w:sz w:val="32"/>
          <w:szCs w:val="32"/>
        </w:rPr>
      </w:pPr>
      <w:r w:rsidRPr="00B949EC">
        <w:rPr>
          <w:b/>
          <w:sz w:val="32"/>
          <w:szCs w:val="32"/>
        </w:rPr>
        <w:lastRenderedPageBreak/>
        <w:t>ABBREVIATIONS</w:t>
      </w:r>
    </w:p>
    <w:p w:rsidR="00AE6DBC" w:rsidRPr="00AE6DBC" w:rsidRDefault="004B21D7">
      <w:pPr>
        <w:pStyle w:val="Standard"/>
        <w:spacing w:after="0"/>
        <w:rPr>
          <w:rStyle w:val="hps"/>
          <w:rFonts w:eastAsiaTheme="majorEastAsia" w:cs="Times"/>
          <w:b/>
          <w:bCs/>
          <w:caps w:val="0"/>
          <w:kern w:val="32"/>
          <w:sz w:val="24"/>
          <w:szCs w:val="32"/>
        </w:rPr>
      </w:pPr>
      <w:r>
        <w:t xml:space="preserve">ABS, androgen-binding site; AF, activation function; AR, androgen receptor; ARA, androgen receptor-associated protein; ARE, androgen-responsive elements; </w:t>
      </w:r>
      <w:r>
        <w:rPr>
          <w:rStyle w:val="hps"/>
          <w:caps w:val="0"/>
          <w:sz w:val="24"/>
        </w:rPr>
        <w:t xml:space="preserve">BF3, binding function 3; </w:t>
      </w:r>
      <w:r>
        <w:t xml:space="preserve">CBI, </w:t>
      </w:r>
      <w:proofErr w:type="spellStart"/>
      <w:r>
        <w:t>coactivator</w:t>
      </w:r>
      <w:proofErr w:type="spellEnd"/>
      <w:r>
        <w:t xml:space="preserve"> binding inhibitor; </w:t>
      </w:r>
      <w:r>
        <w:rPr>
          <w:lang w:val="en-US"/>
        </w:rPr>
        <w:t>CBP, CREB-binding protein;</w:t>
      </w:r>
      <w:r>
        <w:rPr>
          <w:rStyle w:val="hps"/>
          <w:caps w:val="0"/>
          <w:sz w:val="24"/>
        </w:rPr>
        <w:t xml:space="preserve"> </w:t>
      </w:r>
      <w:r>
        <w:t xml:space="preserve">CPRC, castration-resistant prostate cancer; </w:t>
      </w:r>
      <w:r w:rsidR="002E1442">
        <w:t xml:space="preserve">CYP, </w:t>
      </w:r>
      <w:proofErr w:type="spellStart"/>
      <w:r w:rsidR="002E1442">
        <w:t>cytochrome</w:t>
      </w:r>
      <w:proofErr w:type="spellEnd"/>
      <w:r w:rsidR="002E1442">
        <w:t xml:space="preserve"> P450; </w:t>
      </w:r>
      <w:r>
        <w:t>DBD, DNA-binding domain; DHT, 5</w:t>
      </w:r>
      <w:r>
        <w:sym w:font="Symbol" w:char="F061"/>
      </w:r>
      <w:r>
        <w:t>-</w:t>
      </w:r>
      <w:proofErr w:type="spellStart"/>
      <w:r>
        <w:t>dihydrotestosterone</w:t>
      </w:r>
      <w:proofErr w:type="spellEnd"/>
      <w:r>
        <w:t xml:space="preserve">; ER, estrogen receptor; </w:t>
      </w:r>
      <w:r w:rsidR="004A71B9">
        <w:t xml:space="preserve">FP, fluorescence polarization; </w:t>
      </w:r>
      <w:r>
        <w:rPr>
          <w:rStyle w:val="hps"/>
          <w:caps w:val="0"/>
          <w:sz w:val="24"/>
        </w:rPr>
        <w:t xml:space="preserve">GRIP1, glutamate receptor interacting protein 1; </w:t>
      </w:r>
      <w:r>
        <w:t xml:space="preserve">LBD, </w:t>
      </w:r>
      <w:proofErr w:type="spellStart"/>
      <w:r>
        <w:t>ligand</w:t>
      </w:r>
      <w:proofErr w:type="spellEnd"/>
      <w:r>
        <w:t xml:space="preserve">-binding domain; NLS, nuclear localization signal; NR, nuclear receptor; </w:t>
      </w:r>
      <w:r w:rsidRPr="008724E1">
        <w:t xml:space="preserve">NTD, N-terminal domain; </w:t>
      </w:r>
      <w:proofErr w:type="spellStart"/>
      <w:r w:rsidRPr="008724E1">
        <w:t>PCa</w:t>
      </w:r>
      <w:proofErr w:type="spellEnd"/>
      <w:r w:rsidRPr="008724E1">
        <w:t xml:space="preserve">, prostate cancer; </w:t>
      </w:r>
      <w:r>
        <w:rPr>
          <w:rStyle w:val="hps"/>
          <w:caps w:val="0"/>
          <w:sz w:val="24"/>
        </w:rPr>
        <w:t xml:space="preserve">PELP1, </w:t>
      </w:r>
      <w:proofErr w:type="spellStart"/>
      <w:r>
        <w:rPr>
          <w:rStyle w:val="hps"/>
          <w:caps w:val="0"/>
          <w:sz w:val="24"/>
        </w:rPr>
        <w:t>proline</w:t>
      </w:r>
      <w:proofErr w:type="spellEnd"/>
      <w:r>
        <w:rPr>
          <w:rStyle w:val="hps"/>
          <w:caps w:val="0"/>
          <w:sz w:val="24"/>
        </w:rPr>
        <w:t xml:space="preserve">-, </w:t>
      </w:r>
      <w:proofErr w:type="spellStart"/>
      <w:r>
        <w:rPr>
          <w:rStyle w:val="hps"/>
          <w:caps w:val="0"/>
          <w:sz w:val="24"/>
        </w:rPr>
        <w:t>glutamic</w:t>
      </w:r>
      <w:proofErr w:type="spellEnd"/>
      <w:r>
        <w:rPr>
          <w:rStyle w:val="hps"/>
          <w:caps w:val="0"/>
          <w:sz w:val="24"/>
        </w:rPr>
        <w:t xml:space="preserve"> acid- and </w:t>
      </w:r>
      <w:proofErr w:type="spellStart"/>
      <w:r>
        <w:rPr>
          <w:rStyle w:val="hps"/>
          <w:caps w:val="0"/>
          <w:sz w:val="24"/>
        </w:rPr>
        <w:t>leucine</w:t>
      </w:r>
      <w:proofErr w:type="spellEnd"/>
      <w:r>
        <w:rPr>
          <w:rStyle w:val="hps"/>
          <w:caps w:val="0"/>
          <w:sz w:val="24"/>
        </w:rPr>
        <w:t xml:space="preserve"> rich protein 1; </w:t>
      </w:r>
      <w:r w:rsidR="000F1406" w:rsidRPr="000F1406">
        <w:t>PPI, protein-protein interaction;</w:t>
      </w:r>
      <w:r>
        <w:t xml:space="preserve"> </w:t>
      </w:r>
      <w:r w:rsidR="000F1406" w:rsidRPr="000F1406">
        <w:rPr>
          <w:rStyle w:val="hps"/>
          <w:caps w:val="0"/>
          <w:sz w:val="24"/>
        </w:rPr>
        <w:t>PSA, prostate specific antigen</w:t>
      </w:r>
      <w:r>
        <w:rPr>
          <w:rStyle w:val="hps"/>
          <w:caps w:val="0"/>
          <w:sz w:val="24"/>
        </w:rPr>
        <w:t xml:space="preserve">; </w:t>
      </w:r>
      <w:r>
        <w:t xml:space="preserve">SAR, structure-activity relationship; SPR, surface </w:t>
      </w:r>
      <w:proofErr w:type="spellStart"/>
      <w:r>
        <w:t>plasmon</w:t>
      </w:r>
      <w:proofErr w:type="spellEnd"/>
      <w:r>
        <w:t xml:space="preserve"> resonance; SRC, steroid receptor </w:t>
      </w:r>
      <w:proofErr w:type="spellStart"/>
      <w:r>
        <w:t>coactivator</w:t>
      </w:r>
      <w:proofErr w:type="spellEnd"/>
      <w:r>
        <w:t xml:space="preserve">; </w:t>
      </w:r>
      <w:r w:rsidR="009A20D0">
        <w:t xml:space="preserve">TF, transcription factor; </w:t>
      </w:r>
      <w:r>
        <w:t>TR-FRET, time-resolved fluorescence resonance energy transfer</w:t>
      </w:r>
      <w:r w:rsidRPr="00103266">
        <w:rPr>
          <w:rStyle w:val="hps"/>
          <w:caps w:val="0"/>
          <w:sz w:val="24"/>
        </w:rPr>
        <w:t>;</w:t>
      </w:r>
    </w:p>
    <w:p w:rsidR="00F215C7" w:rsidRDefault="00F215C7">
      <w:pPr>
        <w:pStyle w:val="Standard"/>
        <w:rPr>
          <w:rStyle w:val="hps"/>
          <w:caps w:val="0"/>
          <w:sz w:val="24"/>
        </w:rPr>
      </w:pPr>
      <w:bookmarkStart w:id="5" w:name="_Toc387940386"/>
      <w:bookmarkStart w:id="6" w:name="__RefHeading__3771_567931672"/>
    </w:p>
    <w:p w:rsidR="00A96087" w:rsidRDefault="00A96087">
      <w:pPr>
        <w:spacing w:after="0" w:line="240" w:lineRule="auto"/>
        <w:jc w:val="left"/>
        <w:rPr>
          <w:rStyle w:val="hps"/>
          <w:kern w:val="3"/>
        </w:rPr>
      </w:pPr>
      <w:r>
        <w:rPr>
          <w:rStyle w:val="hps"/>
        </w:rPr>
        <w:br w:type="page"/>
      </w:r>
    </w:p>
    <w:p w:rsidR="00923AC5" w:rsidRDefault="003F0EAA">
      <w:pPr>
        <w:pStyle w:val="Titre1"/>
        <w:rPr>
          <w:rStyle w:val="hps"/>
          <w:caps/>
          <w:sz w:val="28"/>
          <w:lang w:val="en-CA"/>
        </w:rPr>
      </w:pPr>
      <w:r w:rsidRPr="003F0EAA">
        <w:rPr>
          <w:rStyle w:val="hps"/>
          <w:caps/>
          <w:sz w:val="28"/>
          <w:lang w:val="en-CA"/>
        </w:rPr>
        <w:lastRenderedPageBreak/>
        <w:t>1. Introduction</w:t>
      </w:r>
    </w:p>
    <w:bookmarkEnd w:id="5"/>
    <w:bookmarkEnd w:id="6"/>
    <w:p w:rsidR="00052100" w:rsidRPr="00C120E9" w:rsidRDefault="004879FC" w:rsidP="00026C67">
      <w:pPr>
        <w:pStyle w:val="Standard"/>
      </w:pPr>
      <w:r>
        <w:t xml:space="preserve">The androgen receptor (AR) is a member of the </w:t>
      </w:r>
      <w:r w:rsidR="00645BA8">
        <w:t xml:space="preserve">nuclear receptor (NR) </w:t>
      </w:r>
      <w:proofErr w:type="spellStart"/>
      <w:r w:rsidR="00645BA8">
        <w:t>superfamily</w:t>
      </w:r>
      <w:proofErr w:type="spellEnd"/>
      <w:r w:rsidR="00645BA8">
        <w:t xml:space="preserve"> of </w:t>
      </w:r>
      <w:proofErr w:type="spellStart"/>
      <w:r w:rsidR="00645BA8">
        <w:t>ligand</w:t>
      </w:r>
      <w:proofErr w:type="spellEnd"/>
      <w:r w:rsidR="00645BA8">
        <w:t xml:space="preserve"> regulated transcription factors </w:t>
      </w:r>
      <w:r>
        <w:t xml:space="preserve">that plays an integral role in primary and secondary male sexual development. </w:t>
      </w:r>
      <w:r w:rsidR="00645BA8">
        <w:t>As a</w:t>
      </w:r>
      <w:r w:rsidR="0002094B">
        <w:t xml:space="preserve"> key regulator for the</w:t>
      </w:r>
      <w:r w:rsidR="007D06D0">
        <w:t xml:space="preserve"> </w:t>
      </w:r>
      <w:r w:rsidR="0002094B">
        <w:t>growth, terminal differentiation and function of the prostate gland, e</w:t>
      </w:r>
      <w:r w:rsidR="00645BA8">
        <w:t xml:space="preserve">xcessive stimulation of the AR can result in </w:t>
      </w:r>
      <w:r w:rsidR="0002094B">
        <w:t>prostate cancer</w:t>
      </w:r>
      <w:r w:rsidR="0057257E">
        <w:t xml:space="preserve"> (</w:t>
      </w:r>
      <w:proofErr w:type="spellStart"/>
      <w:r w:rsidR="0057257E">
        <w:t>PCa</w:t>
      </w:r>
      <w:proofErr w:type="spellEnd"/>
      <w:r w:rsidR="0057257E">
        <w:t>)</w:t>
      </w:r>
      <w:r w:rsidR="0002094B">
        <w:t xml:space="preserve"> and the related but benign prostatic hyperplasia</w:t>
      </w:r>
      <w:r w:rsidR="00984CB3">
        <w:t xml:space="preserve"> </w:t>
      </w:r>
      <w:r w:rsidR="00086F28">
        <w:fldChar w:fldCharType="begin">
          <w:fldData xml:space="preserve">PEVuZE5vdGU+PENpdGU+PEF1dGhvcj5TY2htaWR0PC9BdXRob3I+PFllYXI+MjAxMzwvWWVhcj48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</w:fldData>
        </w:fldChar>
      </w:r>
      <w:r w:rsidR="00524DD7">
        <w:instrText xml:space="preserve"> ADDIN EN.CITE </w:instrText>
      </w:r>
      <w:r w:rsidR="00086F28">
        <w:fldChar w:fldCharType="begin">
          <w:fldData xml:space="preserve">PEVuZE5vdGU+PENpdGU+PEF1dGhvcj5TY2htaWR0PC9BdXRob3I+PFllYXI+MjAxMzwvWWVhcj48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</w:fldData>
        </w:fldChar>
      </w:r>
      <w:r w:rsidR="00524DD7">
        <w:instrText xml:space="preserve"> ADDIN EN.CITE.DATA </w:instrText>
      </w:r>
      <w:r w:rsidR="00086F28">
        <w:fldChar w:fldCharType="end"/>
      </w:r>
      <w:r w:rsidR="00086F28">
        <w:fldChar w:fldCharType="separate"/>
      </w:r>
      <w:r w:rsidR="00524DD7">
        <w:rPr>
          <w:noProof/>
        </w:rPr>
        <w:t>[</w:t>
      </w:r>
      <w:hyperlink w:anchor="_ENREF_1" w:tooltip="Schmidt, 2013 #344" w:history="1">
        <w:r w:rsidR="00E65176">
          <w:rPr>
            <w:noProof/>
          </w:rPr>
          <w:t>1-5</w:t>
        </w:r>
      </w:hyperlink>
      <w:r w:rsidR="00524DD7">
        <w:rPr>
          <w:noProof/>
        </w:rPr>
        <w:t>]</w:t>
      </w:r>
      <w:r w:rsidR="00086F28">
        <w:fldChar w:fldCharType="end"/>
      </w:r>
      <w:r w:rsidR="000E4C49">
        <w:t>.</w:t>
      </w:r>
      <w:r w:rsidR="0002094B">
        <w:t xml:space="preserve"> </w:t>
      </w:r>
      <w:proofErr w:type="spellStart"/>
      <w:r w:rsidR="00CD0933">
        <w:t>PCa</w:t>
      </w:r>
      <w:proofErr w:type="spellEnd"/>
      <w:r w:rsidR="0027167F">
        <w:t xml:space="preserve"> is the most common solid </w:t>
      </w:r>
      <w:r w:rsidR="00CD0933">
        <w:t xml:space="preserve">tumor </w:t>
      </w:r>
      <w:r w:rsidR="0027167F">
        <w:t xml:space="preserve">and the second leading cause of cancer death among men </w:t>
      </w:r>
      <w:r w:rsidR="007D69BD">
        <w:t>worldwide</w:t>
      </w:r>
      <w:r w:rsidR="00491AAC" w:rsidRPr="00491AAC">
        <w:t xml:space="preserve"> </w:t>
      </w:r>
      <w:r w:rsidR="00491AAC">
        <w:t xml:space="preserve">with ~20% of patients developing metastatic castration-resistant prostate cancer (CRPC) </w:t>
      </w:r>
      <w:r w:rsidR="00086F28">
        <w:fldChar w:fldCharType="begin"/>
      </w:r>
      <w:r w:rsidR="00524DD7">
        <w:instrText xml:space="preserve"> ADDIN EN.CITE &lt;EndNote&gt;&lt;Cite&gt;&lt;Author&gt;Ferlay&lt;/Author&gt;&lt;Year&gt;2010&lt;/Year&gt;&lt;RecNum&gt;348&lt;/RecNum&gt;&lt;DisplayText&gt;[6]&lt;/DisplayText&gt;&lt;record&gt;&lt;rec-number&gt;348&lt;/rec-number&gt;&lt;foreign-keys&gt;&lt;key app="EN" db-id="adrw909t5w5ptzetfvyxtzrferxew5adzaps" timestamp="1427213187"&gt;348&lt;/key&gt;&lt;/foreign-keys&gt;&lt;ref-type name="Journal Article"&gt;17&lt;/ref-type&gt;&lt;contributors&gt;&lt;authors&gt;&lt;author&gt;Ferlay, Jacques&lt;/author&gt;&lt;author&gt;Shin, Hai-Rim&lt;/author&gt;&lt;author&gt;Bray, Freddie&lt;/author&gt;&lt;author&gt;Forman, David&lt;/author&gt;&lt;author&gt;Mathers, Colin&lt;/author&gt;&lt;author&gt;Parkin, Donald Maxwell&lt;/author&gt;&lt;/authors&gt;&lt;/contributors&gt;&lt;titles&gt;&lt;title&gt;Estimates of worldwide burden of cancer in 2008: GLOBOCAN 2008&lt;/title&gt;&lt;secondary-title&gt;International Journal of Cancer&lt;/secondary-title&gt;&lt;/titles&gt;&lt;periodical&gt;&lt;full-title&gt;International Journal of Cancer&lt;/full-title&gt;&lt;abbr-1&gt;Int. J. Cancer&lt;/abbr-1&gt;&lt;abbr-2&gt;Int J Cancer&lt;/abbr-2&gt;&lt;/periodical&gt;&lt;pages&gt;2893-2917&lt;/pages&gt;&lt;volume&gt;127&lt;/volume&gt;&lt;number&gt;12&lt;/number&gt;&lt;keywords&gt;&lt;keyword&gt;incidence&lt;/keyword&gt;&lt;keyword&gt;mortality&lt;/keyword&gt;&lt;keyword&gt;cancer&lt;/keyword&gt;&lt;keyword&gt;global estimates&lt;/keyword&gt;&lt;/keywords&gt;&lt;dates&gt;&lt;year&gt;2010&lt;/year&gt;&lt;/dates&gt;&lt;publisher&gt;Wiley Subscription Services, Inc., A Wiley Company&lt;/publisher&gt;&lt;isbn&gt;1097-0215&lt;/isbn&gt;&lt;urls&gt;&lt;related-urls&gt;&lt;url&gt;http://dx.doi.org/10.1002/ijc.25516&lt;/url&gt;&lt;/related-urls&gt;&lt;/urls&gt;&lt;electronic-resource-num&gt;10.1002/ijc.25516&lt;/electronic-resource-num&gt;&lt;/record&gt;&lt;/Cite&gt;&lt;/EndNote&gt;</w:instrText>
      </w:r>
      <w:r w:rsidR="00086F28">
        <w:fldChar w:fldCharType="separate"/>
      </w:r>
      <w:r w:rsidR="00524DD7">
        <w:rPr>
          <w:noProof/>
        </w:rPr>
        <w:t>[</w:t>
      </w:r>
      <w:hyperlink w:anchor="_ENREF_6" w:tooltip="Ferlay, 2010 #348" w:history="1">
        <w:r w:rsidR="00E65176">
          <w:rPr>
            <w:noProof/>
          </w:rPr>
          <w:t>6</w:t>
        </w:r>
      </w:hyperlink>
      <w:r w:rsidR="00524DD7">
        <w:rPr>
          <w:noProof/>
        </w:rPr>
        <w:t>]</w:t>
      </w:r>
      <w:r w:rsidR="00086F28">
        <w:fldChar w:fldCharType="end"/>
      </w:r>
      <w:r w:rsidR="0032075B">
        <w:t xml:space="preserve">. Playing a critical role in </w:t>
      </w:r>
      <w:proofErr w:type="spellStart"/>
      <w:r w:rsidR="00376710">
        <w:t>PCa</w:t>
      </w:r>
      <w:proofErr w:type="spellEnd"/>
      <w:r w:rsidR="0032075B">
        <w:t xml:space="preserve"> development and progression, the AR has emerged as a primary therapeutic target. </w:t>
      </w:r>
      <w:r w:rsidR="00920ADC">
        <w:t xml:space="preserve">Different strategies have been developed to </w:t>
      </w:r>
      <w:r w:rsidR="007D06D0">
        <w:t>block</w:t>
      </w:r>
      <w:r w:rsidR="00920ADC">
        <w:t xml:space="preserve"> the production or action of androgens that provide growth and survival signals to prostate cells</w:t>
      </w:r>
      <w:r w:rsidR="00131A7D">
        <w:t xml:space="preserve"> </w:t>
      </w:r>
      <w:r w:rsidR="00086F28">
        <w:fldChar w:fldCharType="begin">
          <w:fldData xml:space="preserve">PEVuZE5vdGU+PENpdGU+PEF1dGhvcj5HYW88L0F1dGhvcj48WWVhcj4yMDA3PC9ZZWFyPjxSZWNO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</w:fldData>
        </w:fldChar>
      </w:r>
      <w:r w:rsidR="004644B2">
        <w:instrText xml:space="preserve"> ADDIN EN.CITE </w:instrText>
      </w:r>
      <w:r w:rsidR="00086F28">
        <w:fldChar w:fldCharType="begin">
          <w:fldData xml:space="preserve">PEVuZE5vdGU+PENpdGU+PEF1dGhvcj5HYW88L0F1dGhvcj48WWVhcj4yMDA3PC9ZZWFyPjxSZWNO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</w:fldData>
        </w:fldChar>
      </w:r>
      <w:r w:rsidR="004644B2">
        <w:instrText xml:space="preserve"> ADDIN EN.CITE.DATA </w:instrText>
      </w:r>
      <w:r w:rsidR="00086F28">
        <w:fldChar w:fldCharType="end"/>
      </w:r>
      <w:r w:rsidR="00086F28">
        <w:fldChar w:fldCharType="separate"/>
      </w:r>
      <w:r w:rsidR="004644B2">
        <w:rPr>
          <w:noProof/>
        </w:rPr>
        <w:t>[</w:t>
      </w:r>
      <w:hyperlink w:anchor="_ENREF_7" w:tooltip="Gao, 2007 #350" w:history="1">
        <w:r w:rsidR="00E65176">
          <w:rPr>
            <w:noProof/>
          </w:rPr>
          <w:t>7-14</w:t>
        </w:r>
      </w:hyperlink>
      <w:r w:rsidR="004644B2">
        <w:rPr>
          <w:noProof/>
        </w:rPr>
        <w:t>]</w:t>
      </w:r>
      <w:r w:rsidR="00086F28">
        <w:fldChar w:fldCharType="end"/>
      </w:r>
      <w:r w:rsidR="00DC29D2">
        <w:t>.</w:t>
      </w:r>
      <w:r w:rsidR="00920ADC">
        <w:t xml:space="preserve"> </w:t>
      </w:r>
      <w:r w:rsidR="0083711B">
        <w:t>The c</w:t>
      </w:r>
      <w:r w:rsidR="007B6FE3">
        <w:t>urrently</w:t>
      </w:r>
      <w:r w:rsidR="0083711B">
        <w:t xml:space="preserve"> used</w:t>
      </w:r>
      <w:r w:rsidR="007B6FE3">
        <w:t xml:space="preserve"> AR antagonists, such as </w:t>
      </w:r>
      <w:proofErr w:type="spellStart"/>
      <w:r w:rsidR="0083711B">
        <w:t>f</w:t>
      </w:r>
      <w:r w:rsidR="007B6FE3">
        <w:t>lutamide</w:t>
      </w:r>
      <w:proofErr w:type="spellEnd"/>
      <w:r w:rsidR="007B6FE3">
        <w:t xml:space="preserve">, </w:t>
      </w:r>
      <w:proofErr w:type="spellStart"/>
      <w:r w:rsidR="007B6FE3">
        <w:t>bicalutamide</w:t>
      </w:r>
      <w:proofErr w:type="spellEnd"/>
      <w:r w:rsidR="007B6FE3">
        <w:t xml:space="preserve">, </w:t>
      </w:r>
      <w:proofErr w:type="spellStart"/>
      <w:r w:rsidR="007B6FE3">
        <w:t>nilutamide</w:t>
      </w:r>
      <w:proofErr w:type="spellEnd"/>
      <w:r w:rsidR="007B6FE3">
        <w:t xml:space="preserve"> and </w:t>
      </w:r>
      <w:proofErr w:type="spellStart"/>
      <w:r w:rsidR="007B6FE3">
        <w:t>enzalutamide</w:t>
      </w:r>
      <w:proofErr w:type="spellEnd"/>
      <w:r w:rsidR="00D44EA6">
        <w:t xml:space="preserve"> (MDV3100)</w:t>
      </w:r>
      <w:r w:rsidR="0083711B">
        <w:t>,</w:t>
      </w:r>
      <w:r w:rsidR="007B6FE3">
        <w:t xml:space="preserve"> </w:t>
      </w:r>
      <w:r w:rsidR="0083711B">
        <w:t>act by binding to the androgen binding site (ABS) of the AR</w:t>
      </w:r>
      <w:r w:rsidR="00FF2617">
        <w:t xml:space="preserve">, resulting </w:t>
      </w:r>
      <w:r w:rsidR="0083711B">
        <w:t>in conformational changes that prevent its activation</w:t>
      </w:r>
      <w:r w:rsidR="006560D8">
        <w:t xml:space="preserve"> </w:t>
      </w:r>
      <w:r w:rsidR="00086F28">
        <w:fldChar w:fldCharType="begin">
          <w:fldData xml:space="preserve">PEVuZE5vdGU+PENpdGU+PEF1dGhvcj5UcmFuPC9BdXRob3I+PFllYXI+MjAwOTwvWWVhcj48UmVj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</w:fldData>
        </w:fldChar>
      </w:r>
      <w:r w:rsidR="00C55B65">
        <w:instrText xml:space="preserve"> ADDIN EN.CITE </w:instrText>
      </w:r>
      <w:r w:rsidR="00086F28">
        <w:fldChar w:fldCharType="begin">
          <w:fldData xml:space="preserve">PEVuZE5vdGU+PENpdGU+PEF1dGhvcj5UcmFuPC9BdXRob3I+PFllYXI+MjAwOTwvWWVhcj48UmVj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</w:fldData>
        </w:fldChar>
      </w:r>
      <w:r w:rsidR="00C55B65">
        <w:instrText xml:space="preserve"> ADDIN EN.CITE.DATA </w:instrText>
      </w:r>
      <w:r w:rsidR="00086F28">
        <w:fldChar w:fldCharType="end"/>
      </w:r>
      <w:r w:rsidR="00086F28">
        <w:fldChar w:fldCharType="separate"/>
      </w:r>
      <w:r w:rsidR="00C55B65">
        <w:rPr>
          <w:noProof/>
        </w:rPr>
        <w:t>[</w:t>
      </w:r>
      <w:hyperlink w:anchor="_ENREF_7" w:tooltip="Gao, 2007 #350" w:history="1">
        <w:r w:rsidR="00E65176">
          <w:rPr>
            <w:noProof/>
          </w:rPr>
          <w:t>7</w:t>
        </w:r>
      </w:hyperlink>
      <w:r w:rsidR="00C55B65">
        <w:rPr>
          <w:noProof/>
        </w:rPr>
        <w:t xml:space="preserve">, </w:t>
      </w:r>
      <w:hyperlink w:anchor="_ENREF_11" w:tooltip="Tran, 2009 #354" w:history="1">
        <w:r w:rsidR="00E65176">
          <w:rPr>
            <w:noProof/>
          </w:rPr>
          <w:t>11</w:t>
        </w:r>
      </w:hyperlink>
      <w:r w:rsidR="00C55B65">
        <w:rPr>
          <w:noProof/>
        </w:rPr>
        <w:t xml:space="preserve">, </w:t>
      </w:r>
      <w:hyperlink w:anchor="_ENREF_14" w:tooltip="Blackledge, 1997 #357" w:history="1">
        <w:r w:rsidR="00E65176">
          <w:rPr>
            <w:noProof/>
          </w:rPr>
          <w:t>14</w:t>
        </w:r>
      </w:hyperlink>
      <w:r w:rsidR="00C55B65">
        <w:rPr>
          <w:noProof/>
        </w:rPr>
        <w:t>]</w:t>
      </w:r>
      <w:r w:rsidR="00086F28">
        <w:fldChar w:fldCharType="end"/>
      </w:r>
      <w:r w:rsidR="0083711B">
        <w:t>.</w:t>
      </w:r>
      <w:r w:rsidR="00F45303">
        <w:t xml:space="preserve"> </w:t>
      </w:r>
      <w:r w:rsidR="00D1025E">
        <w:t>A</w:t>
      </w:r>
      <w:r w:rsidR="00FF2617">
        <w:t xml:space="preserve">lthough initial responses to </w:t>
      </w:r>
      <w:r w:rsidR="009539DC">
        <w:t xml:space="preserve">AR antagonists </w:t>
      </w:r>
      <w:r w:rsidR="00FF2617">
        <w:t xml:space="preserve">are usually favorable and suppression of prostate tumor growth is observed, </w:t>
      </w:r>
      <w:r w:rsidR="00327EEB">
        <w:t>with time</w:t>
      </w:r>
      <w:r w:rsidR="00D1025E">
        <w:t>,</w:t>
      </w:r>
      <w:r w:rsidR="00327EEB">
        <w:t xml:space="preserve"> </w:t>
      </w:r>
      <w:r w:rsidR="009539DC">
        <w:t xml:space="preserve">the diseases transforms and progresses to metastatic CRPC </w:t>
      </w:r>
      <w:r w:rsidR="007B2143">
        <w:t>where</w:t>
      </w:r>
      <w:r w:rsidR="009539DC">
        <w:t xml:space="preserve"> patients develop resistance to </w:t>
      </w:r>
      <w:proofErr w:type="spellStart"/>
      <w:r w:rsidR="009539DC">
        <w:t>antiandrogen</w:t>
      </w:r>
      <w:proofErr w:type="spellEnd"/>
      <w:r w:rsidR="009539DC">
        <w:t xml:space="preserve"> drugs</w:t>
      </w:r>
      <w:r w:rsidR="006560D8">
        <w:t xml:space="preserve"> </w:t>
      </w:r>
      <w:r w:rsidR="00086F28">
        <w:fldChar w:fldCharType="begin">
          <w:fldData xml:space="preserve">PEVuZE5vdGU+PENpdGU+PEF1dGhvcj5XdTwvQXV0aG9yPjxZZWFyPjIwMTE8L1llYXI+PFJlY051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</w:fldData>
        </w:fldChar>
      </w:r>
      <w:r w:rsidR="00C55B65">
        <w:instrText xml:space="preserve"> ADDIN EN.CITE </w:instrText>
      </w:r>
      <w:r w:rsidR="00086F28">
        <w:fldChar w:fldCharType="begin">
          <w:fldData xml:space="preserve">PEVuZE5vdGU+PENpdGU+PEF1dGhvcj5XdTwvQXV0aG9yPjxZZWFyPjIwMTE8L1llYXI+PFJlY051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</w:fldData>
        </w:fldChar>
      </w:r>
      <w:r w:rsidR="00C55B65">
        <w:instrText xml:space="preserve"> ADDIN EN.CITE.DATA </w:instrText>
      </w:r>
      <w:r w:rsidR="00086F28">
        <w:fldChar w:fldCharType="end"/>
      </w:r>
      <w:r w:rsidR="00086F28">
        <w:fldChar w:fldCharType="separate"/>
      </w:r>
      <w:r w:rsidR="00C55B65">
        <w:rPr>
          <w:noProof/>
        </w:rPr>
        <w:t>[</w:t>
      </w:r>
      <w:hyperlink w:anchor="_ENREF_8" w:tooltip="Stavridi, 2010 #351" w:history="1">
        <w:r w:rsidR="00E65176">
          <w:rPr>
            <w:noProof/>
          </w:rPr>
          <w:t>8</w:t>
        </w:r>
      </w:hyperlink>
      <w:r w:rsidR="00C55B65">
        <w:rPr>
          <w:noProof/>
        </w:rPr>
        <w:t xml:space="preserve">, </w:t>
      </w:r>
      <w:hyperlink w:anchor="_ENREF_15" w:tooltip="Wu, 2011 #358" w:history="1">
        <w:r w:rsidR="00E65176">
          <w:rPr>
            <w:noProof/>
          </w:rPr>
          <w:t>15-19</w:t>
        </w:r>
      </w:hyperlink>
      <w:r w:rsidR="00C55B65">
        <w:rPr>
          <w:noProof/>
        </w:rPr>
        <w:t>]</w:t>
      </w:r>
      <w:r w:rsidR="00086F28">
        <w:fldChar w:fldCharType="end"/>
      </w:r>
      <w:r w:rsidR="00E52087">
        <w:t xml:space="preserve">. </w:t>
      </w:r>
      <w:r w:rsidR="00404386">
        <w:t xml:space="preserve">The therapeutic options are very </w:t>
      </w:r>
      <w:r w:rsidR="00C414D2">
        <w:t xml:space="preserve">limited for this disease stage </w:t>
      </w:r>
      <w:r w:rsidR="00404386">
        <w:t xml:space="preserve">and </w:t>
      </w:r>
      <w:r w:rsidR="00A37EAF">
        <w:t>include</w:t>
      </w:r>
      <w:r w:rsidR="00DB26F7">
        <w:t xml:space="preserve"> the addition of</w:t>
      </w:r>
      <w:r w:rsidR="00A37EAF">
        <w:t xml:space="preserve"> </w:t>
      </w:r>
      <w:proofErr w:type="spellStart"/>
      <w:r w:rsidR="00404386">
        <w:t>cytotoxic</w:t>
      </w:r>
      <w:proofErr w:type="spellEnd"/>
      <w:r w:rsidR="00404386">
        <w:t xml:space="preserve"> </w:t>
      </w:r>
      <w:r w:rsidR="0074493E">
        <w:t xml:space="preserve">agents </w:t>
      </w:r>
      <w:r w:rsidR="00404386">
        <w:t xml:space="preserve">such as </w:t>
      </w:r>
      <w:proofErr w:type="spellStart"/>
      <w:r w:rsidR="00404386">
        <w:t>taxanes</w:t>
      </w:r>
      <w:proofErr w:type="spellEnd"/>
      <w:r w:rsidR="009045D0">
        <w:t xml:space="preserve">, </w:t>
      </w:r>
      <w:r w:rsidR="00404386">
        <w:t xml:space="preserve">the </w:t>
      </w:r>
      <w:r w:rsidR="0074493E">
        <w:t>selective CYP</w:t>
      </w:r>
      <w:r w:rsidR="00404386">
        <w:t xml:space="preserve">17 inhibitor </w:t>
      </w:r>
      <w:proofErr w:type="spellStart"/>
      <w:r w:rsidR="00404386">
        <w:t>abirat</w:t>
      </w:r>
      <w:r w:rsidR="00C414D2">
        <w:t>er</w:t>
      </w:r>
      <w:r w:rsidR="00404386">
        <w:t>one</w:t>
      </w:r>
      <w:proofErr w:type="spellEnd"/>
      <w:r w:rsidR="00404386">
        <w:t xml:space="preserve"> acetate</w:t>
      </w:r>
      <w:r w:rsidR="002E1442">
        <w:t xml:space="preserve">, </w:t>
      </w:r>
      <w:r w:rsidR="009045D0">
        <w:t>radium-223 (for men with bone metastases)</w:t>
      </w:r>
      <w:r w:rsidR="002E1442">
        <w:t xml:space="preserve"> or the vaccine </w:t>
      </w:r>
      <w:proofErr w:type="spellStart"/>
      <w:r w:rsidR="002E1442">
        <w:t>sipuleucel</w:t>
      </w:r>
      <w:proofErr w:type="spellEnd"/>
      <w:r w:rsidR="002E1442">
        <w:t>-T</w:t>
      </w:r>
      <w:r w:rsidR="009045D0">
        <w:t xml:space="preserve"> </w:t>
      </w:r>
      <w:r w:rsidR="00DB26F7">
        <w:t>to the androgen deprivation therapy</w:t>
      </w:r>
      <w:r w:rsidR="00BF1EC9">
        <w:t xml:space="preserve"> </w:t>
      </w:r>
      <w:r w:rsidR="00E65176">
        <w:fldChar w:fldCharType="begin">
          <w:fldData xml:space="preserve">PEVuZE5vdGU+PENpdGU+PEF1dGhvcj5kZSBCb25vPC9BdXRob3I+PFllYXI+MjAxMTwvWWVhcj48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</w:fldData>
        </w:fldChar>
      </w:r>
      <w:r w:rsidR="00E65176">
        <w:instrText xml:space="preserve"> ADDIN EN.CITE </w:instrText>
      </w:r>
      <w:r w:rsidR="00E65176">
        <w:fldChar w:fldCharType="begin">
          <w:fldData xml:space="preserve">PEVuZE5vdGU+PENpdGU+PEF1dGhvcj5kZSBCb25vPC9BdXRob3I+PFllYXI+MjAxMTwvWWVhcj48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</w:fldData>
        </w:fldChar>
      </w:r>
      <w:r w:rsidR="00E65176">
        <w:instrText xml:space="preserve"> ADDIN EN.CITE.DATA </w:instrText>
      </w:r>
      <w:r w:rsidR="00E65176">
        <w:fldChar w:fldCharType="end"/>
      </w:r>
      <w:r w:rsidR="00E65176">
        <w:fldChar w:fldCharType="separate"/>
      </w:r>
      <w:r w:rsidR="00E65176">
        <w:rPr>
          <w:noProof/>
        </w:rPr>
        <w:t>[</w:t>
      </w:r>
      <w:hyperlink w:anchor="_ENREF_17" w:tooltip="Carver, 2014 #327" w:history="1">
        <w:r w:rsidR="00E65176">
          <w:rPr>
            <w:noProof/>
          </w:rPr>
          <w:t>17</w:t>
        </w:r>
      </w:hyperlink>
      <w:r w:rsidR="00E65176">
        <w:rPr>
          <w:noProof/>
        </w:rPr>
        <w:t xml:space="preserve">, </w:t>
      </w:r>
      <w:hyperlink w:anchor="_ENREF_20" w:tooltip="de Bono, 2011 #485" w:history="1">
        <w:r w:rsidR="00E65176">
          <w:rPr>
            <w:noProof/>
          </w:rPr>
          <w:t>20-22</w:t>
        </w:r>
      </w:hyperlink>
      <w:r w:rsidR="00E65176">
        <w:rPr>
          <w:noProof/>
        </w:rPr>
        <w:t>]</w:t>
      </w:r>
      <w:r w:rsidR="00E65176">
        <w:fldChar w:fldCharType="end"/>
      </w:r>
      <w:r w:rsidR="00404386">
        <w:t xml:space="preserve">. </w:t>
      </w:r>
      <w:r w:rsidR="00E77F44">
        <w:t>Many studies on CRPC have shown</w:t>
      </w:r>
      <w:r w:rsidR="00CA4DD7">
        <w:t xml:space="preserve"> that functional AR </w:t>
      </w:r>
      <w:r w:rsidR="005E6138">
        <w:t>signaling</w:t>
      </w:r>
      <w:r w:rsidR="00CA4DD7">
        <w:t xml:space="preserve"> </w:t>
      </w:r>
      <w:r w:rsidR="00E77F44">
        <w:t>is</w:t>
      </w:r>
      <w:r w:rsidR="00CA4DD7">
        <w:t xml:space="preserve"> inappropriately restored in castrate or androgen-depleted environment</w:t>
      </w:r>
      <w:r w:rsidR="00E52087">
        <w:t xml:space="preserve"> </w:t>
      </w:r>
      <w:r w:rsidR="00086F28">
        <w:fldChar w:fldCharType="begin">
          <w:fldData xml:space="preserve">PEVuZE5vdGU+PENpdGU+PEF1dGhvcj5DaGVuPC9BdXRob3I+PFllYXI+MjAwNDwvWWVhcj48UmVj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</w:fldData>
        </w:fldChar>
      </w:r>
      <w:r w:rsidR="00E65176">
        <w:instrText xml:space="preserve"> ADDIN EN.CITE </w:instrText>
      </w:r>
      <w:r w:rsidR="00E65176">
        <w:fldChar w:fldCharType="begin">
          <w:fldData xml:space="preserve">PEVuZE5vdGU+PENpdGU+PEF1dGhvcj5DaGVuPC9BdXRob3I+PFllYXI+MjAwNDwvWWVhcj48UmVj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</w:fldData>
        </w:fldChar>
      </w:r>
      <w:r w:rsidR="00E65176">
        <w:instrText xml:space="preserve"> ADDIN EN.CITE.DATA </w:instrText>
      </w:r>
      <w:r w:rsidR="00E65176">
        <w:fldChar w:fldCharType="end"/>
      </w:r>
      <w:r w:rsidR="00086F28">
        <w:fldChar w:fldCharType="separate"/>
      </w:r>
      <w:r w:rsidR="00E65176">
        <w:rPr>
          <w:noProof/>
        </w:rPr>
        <w:t>[</w:t>
      </w:r>
      <w:hyperlink w:anchor="_ENREF_23" w:tooltip="Chen, 2004 #361" w:history="1">
        <w:r w:rsidR="00E65176">
          <w:rPr>
            <w:noProof/>
          </w:rPr>
          <w:t>23</w:t>
        </w:r>
      </w:hyperlink>
      <w:r w:rsidR="00E65176">
        <w:rPr>
          <w:noProof/>
        </w:rPr>
        <w:t xml:space="preserve">, </w:t>
      </w:r>
      <w:hyperlink w:anchor="_ENREF_24" w:tooltip="Knudsen, 2009 #362" w:history="1">
        <w:r w:rsidR="00E65176">
          <w:rPr>
            <w:noProof/>
          </w:rPr>
          <w:t>24</w:t>
        </w:r>
      </w:hyperlink>
      <w:r w:rsidR="00E65176">
        <w:rPr>
          <w:noProof/>
        </w:rPr>
        <w:t>]</w:t>
      </w:r>
      <w:r w:rsidR="00086F28">
        <w:fldChar w:fldCharType="end"/>
      </w:r>
      <w:r w:rsidR="00CA4DD7">
        <w:t xml:space="preserve">. </w:t>
      </w:r>
      <w:r w:rsidR="00F663C5">
        <w:t xml:space="preserve">A wide variety of cellular modifications have been proposed for the emergence of </w:t>
      </w:r>
      <w:r w:rsidR="00F663C5">
        <w:lastRenderedPageBreak/>
        <w:t>resistance</w:t>
      </w:r>
      <w:r w:rsidR="008D2252">
        <w:t xml:space="preserve"> </w:t>
      </w:r>
      <w:r w:rsidR="00F663C5">
        <w:t xml:space="preserve">in CRPC including </w:t>
      </w:r>
      <w:r w:rsidR="008D2252">
        <w:t>AR mutation (</w:t>
      </w:r>
      <w:r w:rsidR="00B949EC" w:rsidRPr="00B949EC">
        <w:rPr>
          <w:i/>
        </w:rPr>
        <w:t>e.g.</w:t>
      </w:r>
      <w:r w:rsidR="008D2252">
        <w:t xml:space="preserve"> </w:t>
      </w:r>
      <w:r w:rsidR="00F663C5">
        <w:t>in the ABS</w:t>
      </w:r>
      <w:r w:rsidR="008D2252">
        <w:t>)</w:t>
      </w:r>
      <w:r w:rsidR="00F663C5">
        <w:t xml:space="preserve">, </w:t>
      </w:r>
      <w:proofErr w:type="spellStart"/>
      <w:r w:rsidR="00F663C5">
        <w:t>overexpression</w:t>
      </w:r>
      <w:proofErr w:type="spellEnd"/>
      <w:r w:rsidR="00F663C5">
        <w:t xml:space="preserve"> of the AR and/or its </w:t>
      </w:r>
      <w:proofErr w:type="spellStart"/>
      <w:r w:rsidR="00F663C5">
        <w:t>coactivators</w:t>
      </w:r>
      <w:proofErr w:type="spellEnd"/>
      <w:r w:rsidR="00F663C5">
        <w:t xml:space="preserve">, constitutively active splice variants, </w:t>
      </w:r>
      <w:proofErr w:type="spellStart"/>
      <w:r w:rsidR="00F663C5">
        <w:t>intracrine</w:t>
      </w:r>
      <w:proofErr w:type="spellEnd"/>
      <w:r w:rsidR="00F663C5">
        <w:t xml:space="preserve"> androgen production</w:t>
      </w:r>
      <w:r w:rsidR="008D2252">
        <w:t xml:space="preserve"> and</w:t>
      </w:r>
      <w:r w:rsidR="00F663C5">
        <w:t xml:space="preserve"> </w:t>
      </w:r>
      <w:r w:rsidR="008D2252">
        <w:t>alternative AR activation</w:t>
      </w:r>
      <w:r w:rsidR="00F33256">
        <w:t xml:space="preserve"> </w:t>
      </w:r>
      <w:r w:rsidR="00086F28">
        <w:fldChar w:fldCharType="begin">
          <w:fldData xml:space="preserve">PEVuZE5vdGU+PENpdGU+PEF1dGhvcj5DdWxpZzwvQXV0aG9yPjxZZWFyPjIwMTI8L1llYXI+PFJl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</w:fldData>
        </w:fldChar>
      </w:r>
      <w:r w:rsidR="00E65176">
        <w:instrText xml:space="preserve"> ADDIN EN.CITE </w:instrText>
      </w:r>
      <w:r w:rsidR="00E65176">
        <w:fldChar w:fldCharType="begin">
          <w:fldData xml:space="preserve">PEVuZE5vdGU+PENpdGU+PEF1dGhvcj5DdWxpZzwvQXV0aG9yPjxZZWFyPjIwMTI8L1llYXI+PFJl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</w:fldData>
        </w:fldChar>
      </w:r>
      <w:r w:rsidR="00E65176">
        <w:instrText xml:space="preserve"> ADDIN EN.CITE.DATA </w:instrText>
      </w:r>
      <w:r w:rsidR="00E65176">
        <w:fldChar w:fldCharType="end"/>
      </w:r>
      <w:r w:rsidR="00086F28">
        <w:fldChar w:fldCharType="separate"/>
      </w:r>
      <w:r w:rsidR="00E65176">
        <w:rPr>
          <w:noProof/>
        </w:rPr>
        <w:t>[</w:t>
      </w:r>
      <w:hyperlink w:anchor="_ENREF_25" w:tooltip="Culig, 2012 #363" w:history="1">
        <w:r w:rsidR="00E65176">
          <w:rPr>
            <w:noProof/>
          </w:rPr>
          <w:t>25-35</w:t>
        </w:r>
      </w:hyperlink>
      <w:r w:rsidR="00E65176">
        <w:rPr>
          <w:noProof/>
        </w:rPr>
        <w:t>]</w:t>
      </w:r>
      <w:r w:rsidR="00086F28">
        <w:fldChar w:fldCharType="end"/>
      </w:r>
      <w:r w:rsidR="008D2252">
        <w:t>.</w:t>
      </w:r>
      <w:r w:rsidR="00F663C5">
        <w:t xml:space="preserve"> </w:t>
      </w:r>
      <w:r w:rsidR="00E77F44">
        <w:t>Taken together, t</w:t>
      </w:r>
      <w:r w:rsidR="008D2252">
        <w:t xml:space="preserve">hese mechanisms </w:t>
      </w:r>
      <w:r w:rsidR="00AE6DBC">
        <w:t xml:space="preserve">underscore </w:t>
      </w:r>
      <w:r w:rsidR="00C55B65">
        <w:t>the</w:t>
      </w:r>
      <w:r w:rsidR="008D2252">
        <w:t xml:space="preserve"> addict</w:t>
      </w:r>
      <w:r w:rsidR="00C55B65">
        <w:t>ion</w:t>
      </w:r>
      <w:r w:rsidR="008D2252">
        <w:t xml:space="preserve"> </w:t>
      </w:r>
      <w:r w:rsidR="00E77F44">
        <w:t xml:space="preserve">of CRPC to </w:t>
      </w:r>
      <w:r w:rsidR="008D2252">
        <w:t xml:space="preserve">AR </w:t>
      </w:r>
      <w:r w:rsidR="005E6138">
        <w:t>signaling</w:t>
      </w:r>
      <w:r w:rsidR="00CF1046">
        <w:t xml:space="preserve"> </w:t>
      </w:r>
      <w:r w:rsidR="00086F28">
        <w:fldChar w:fldCharType="begin">
          <w:fldData xml:space="preserve">PEVuZE5vdGU+PENpdGU+PEF1dGhvcj5LbnVkc2VuPC9BdXRob3I+PFllYXI+MjAwOTwvWWVhcj48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==
</w:fldData>
        </w:fldChar>
      </w:r>
      <w:r w:rsidR="00E65176">
        <w:instrText xml:space="preserve"> ADDIN EN.CITE </w:instrText>
      </w:r>
      <w:r w:rsidR="00E65176">
        <w:fldChar w:fldCharType="begin">
          <w:fldData xml:space="preserve">PEVuZE5vdGU+PENpdGU+PEF1dGhvcj5LbnVkc2VuPC9BdXRob3I+PFllYXI+MjAwOTwvWWVhcj48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==
</w:fldData>
        </w:fldChar>
      </w:r>
      <w:r w:rsidR="00E65176">
        <w:instrText xml:space="preserve"> ADDIN EN.CITE.DATA </w:instrText>
      </w:r>
      <w:r w:rsidR="00E65176">
        <w:fldChar w:fldCharType="end"/>
      </w:r>
      <w:r w:rsidR="00086F28">
        <w:fldChar w:fldCharType="separate"/>
      </w:r>
      <w:r w:rsidR="00E65176">
        <w:rPr>
          <w:noProof/>
        </w:rPr>
        <w:t>[</w:t>
      </w:r>
      <w:hyperlink w:anchor="_ENREF_17" w:tooltip="Carver, 2014 #327" w:history="1">
        <w:r w:rsidR="00E65176">
          <w:rPr>
            <w:noProof/>
          </w:rPr>
          <w:t>17</w:t>
        </w:r>
      </w:hyperlink>
      <w:r w:rsidR="00E65176">
        <w:rPr>
          <w:noProof/>
        </w:rPr>
        <w:t xml:space="preserve">, </w:t>
      </w:r>
      <w:hyperlink w:anchor="_ENREF_24" w:tooltip="Knudsen, 2009 #362" w:history="1">
        <w:r w:rsidR="00E65176">
          <w:rPr>
            <w:noProof/>
          </w:rPr>
          <w:t>24</w:t>
        </w:r>
      </w:hyperlink>
      <w:r w:rsidR="00E65176">
        <w:rPr>
          <w:noProof/>
        </w:rPr>
        <w:t>]</w:t>
      </w:r>
      <w:r w:rsidR="00086F28">
        <w:fldChar w:fldCharType="end"/>
      </w:r>
      <w:r w:rsidR="008D2252">
        <w:t xml:space="preserve">. </w:t>
      </w:r>
      <w:r w:rsidR="00D1025E">
        <w:t>As a result, new chemical approaches</w:t>
      </w:r>
      <w:r w:rsidR="00CA4DD7">
        <w:t xml:space="preserve"> with innovative mode of action</w:t>
      </w:r>
      <w:r w:rsidR="00D1025E">
        <w:t xml:space="preserve"> are urgently needed t</w:t>
      </w:r>
      <w:r w:rsidR="008D2252">
        <w:t>o</w:t>
      </w:r>
      <w:r w:rsidR="00D1025E">
        <w:t xml:space="preserve"> </w:t>
      </w:r>
      <w:r w:rsidR="00C55B65">
        <w:t xml:space="preserve">overcome resistance to </w:t>
      </w:r>
      <w:proofErr w:type="spellStart"/>
      <w:r w:rsidR="00C55B65">
        <w:t>antiandrogens</w:t>
      </w:r>
      <w:proofErr w:type="spellEnd"/>
      <w:r w:rsidR="00C55B65">
        <w:t xml:space="preserve"> and </w:t>
      </w:r>
      <w:r w:rsidR="00D1025E">
        <w:t>successfully inhibit AR</w:t>
      </w:r>
      <w:r w:rsidR="00C55B65">
        <w:t xml:space="preserve"> </w:t>
      </w:r>
      <w:r w:rsidR="005E6138">
        <w:t>signaling</w:t>
      </w:r>
      <w:r w:rsidR="00D1025E">
        <w:t xml:space="preserve"> in advance</w:t>
      </w:r>
      <w:r w:rsidR="00E77F44">
        <w:t>d</w:t>
      </w:r>
      <w:r w:rsidR="00D1025E">
        <w:t xml:space="preserve"> </w:t>
      </w:r>
      <w:proofErr w:type="spellStart"/>
      <w:r w:rsidR="00D1025E">
        <w:t>PCa</w:t>
      </w:r>
      <w:proofErr w:type="spellEnd"/>
      <w:r w:rsidR="00D1025E">
        <w:t>.</w:t>
      </w:r>
      <w:r w:rsidR="008B4CE5">
        <w:t xml:space="preserve"> </w:t>
      </w:r>
      <w:r w:rsidR="00376710">
        <w:t xml:space="preserve">In this review we will discuss the recent progress in the </w:t>
      </w:r>
      <w:r w:rsidR="00327EEB">
        <w:t xml:space="preserve">design and </w:t>
      </w:r>
      <w:r w:rsidR="00376710">
        <w:t xml:space="preserve">development of promising </w:t>
      </w:r>
      <w:r w:rsidR="000775D8">
        <w:t>small-</w:t>
      </w:r>
      <w:r w:rsidR="00376710">
        <w:t>molecule</w:t>
      </w:r>
      <w:r w:rsidR="000775D8">
        <w:t xml:space="preserve"> inhibitors</w:t>
      </w:r>
      <w:r w:rsidR="00376710">
        <w:t xml:space="preserve"> targeting AR-</w:t>
      </w:r>
      <w:proofErr w:type="spellStart"/>
      <w:r w:rsidR="00376710">
        <w:t>coactivator</w:t>
      </w:r>
      <w:proofErr w:type="spellEnd"/>
      <w:r w:rsidR="000775D8">
        <w:t xml:space="preserve"> protein-protein</w:t>
      </w:r>
      <w:r w:rsidR="00376710">
        <w:t xml:space="preserve"> interactions for the treatment of prostate cancer.</w:t>
      </w:r>
    </w:p>
    <w:p w:rsidR="00923AC5" w:rsidRDefault="003F0EAA">
      <w:pPr>
        <w:pStyle w:val="Titre1"/>
        <w:rPr>
          <w:rStyle w:val="hps"/>
          <w:caps/>
          <w:sz w:val="28"/>
          <w:lang w:val="en-CA"/>
        </w:rPr>
      </w:pPr>
      <w:bookmarkStart w:id="7" w:name="_GoBack"/>
      <w:bookmarkStart w:id="8" w:name="_Toc387940403"/>
      <w:bookmarkStart w:id="9" w:name="__RefHeading__3805_567931672"/>
      <w:bookmarkEnd w:id="7"/>
      <w:r w:rsidRPr="003F0EAA">
        <w:rPr>
          <w:rStyle w:val="hps"/>
          <w:caps/>
          <w:sz w:val="28"/>
          <w:lang w:val="en-CA"/>
        </w:rPr>
        <w:t xml:space="preserve">2. THE </w:t>
      </w:r>
      <w:bookmarkEnd w:id="8"/>
      <w:bookmarkEnd w:id="9"/>
      <w:r w:rsidRPr="003F0EAA">
        <w:rPr>
          <w:rStyle w:val="hps"/>
          <w:caps/>
          <w:sz w:val="28"/>
          <w:lang w:val="en-CA"/>
        </w:rPr>
        <w:t xml:space="preserve">ANDROGEN RECEPTOR </w:t>
      </w:r>
    </w:p>
    <w:p w:rsidR="000E6B6E" w:rsidRDefault="00392872">
      <w:r>
        <w:t xml:space="preserve">In the absence of </w:t>
      </w:r>
      <w:proofErr w:type="spellStart"/>
      <w:r>
        <w:t>ligand</w:t>
      </w:r>
      <w:r w:rsidR="00A20371">
        <w:t>s</w:t>
      </w:r>
      <w:proofErr w:type="spellEnd"/>
      <w:r>
        <w:t>, t</w:t>
      </w:r>
      <w:r w:rsidR="00A5662F">
        <w:t xml:space="preserve">he AR predominantly resides in the cytoplasm </w:t>
      </w:r>
      <w:r>
        <w:t xml:space="preserve">where it is associated with heat shock proteins in a </w:t>
      </w:r>
      <w:proofErr w:type="spellStart"/>
      <w:r>
        <w:t>transcriptionally</w:t>
      </w:r>
      <w:proofErr w:type="spellEnd"/>
      <w:r>
        <w:t xml:space="preserve"> inactive form</w:t>
      </w:r>
      <w:r w:rsidRPr="00392872">
        <w:t xml:space="preserve"> </w:t>
      </w:r>
      <w:r>
        <w:t>until it is activated by testosterone or the more potent metabolite, 5</w:t>
      </w:r>
      <w:r>
        <w:sym w:font="Symbol" w:char="F061"/>
      </w:r>
      <w:r>
        <w:t>-</w:t>
      </w:r>
      <w:proofErr w:type="spellStart"/>
      <w:r>
        <w:t>dihydrotestosterone</w:t>
      </w:r>
      <w:proofErr w:type="spellEnd"/>
      <w:r>
        <w:t xml:space="preserve"> (DHT)</w:t>
      </w:r>
      <w:r w:rsidR="00D74C51">
        <w:t xml:space="preserve"> </w:t>
      </w:r>
      <w:r w:rsidR="00086F28">
        <w:fldChar w:fldCharType="begin">
          <w:fldData xml:space="preserve">PEVuZE5vdGU+PENpdGU+PEF1dGhvcj5OaTwvQXV0aG9yPjxZZWFyPjIwMTA8L1llYXI+PFJlY051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==
</w:fldData>
        </w:fldChar>
      </w:r>
      <w:r w:rsidR="00E65176">
        <w:instrText xml:space="preserve"> ADDIN EN.CITE </w:instrText>
      </w:r>
      <w:r w:rsidR="00E65176">
        <w:fldChar w:fldCharType="begin">
          <w:fldData xml:space="preserve">PEVuZE5vdGU+PENpdGU+PEF1dGhvcj5OaTwvQXV0aG9yPjxZZWFyPjIwMTA8L1llYXI+PFJlY051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==
</w:fldData>
        </w:fldChar>
      </w:r>
      <w:r w:rsidR="00E65176">
        <w:instrText xml:space="preserve"> ADDIN EN.CITE.DATA </w:instrText>
      </w:r>
      <w:r w:rsidR="00E65176">
        <w:fldChar w:fldCharType="end"/>
      </w:r>
      <w:r w:rsidR="00086F28">
        <w:fldChar w:fldCharType="separate"/>
      </w:r>
      <w:r w:rsidR="00E65176">
        <w:rPr>
          <w:noProof/>
        </w:rPr>
        <w:t>[</w:t>
      </w:r>
      <w:hyperlink w:anchor="_ENREF_36" w:tooltip="Ni, 2010 #388" w:history="1">
        <w:r w:rsidR="00E65176">
          <w:rPr>
            <w:noProof/>
          </w:rPr>
          <w:t>36</w:t>
        </w:r>
      </w:hyperlink>
      <w:r w:rsidR="00E65176">
        <w:rPr>
          <w:noProof/>
        </w:rPr>
        <w:t xml:space="preserve">, </w:t>
      </w:r>
      <w:hyperlink w:anchor="_ENREF_37" w:tooltip="Heinlein, 2004 #389" w:history="1">
        <w:r w:rsidR="00E65176">
          <w:rPr>
            <w:noProof/>
          </w:rPr>
          <w:t>37</w:t>
        </w:r>
      </w:hyperlink>
      <w:r w:rsidR="00E65176">
        <w:rPr>
          <w:noProof/>
        </w:rPr>
        <w:t>]</w:t>
      </w:r>
      <w:r w:rsidR="00086F28">
        <w:fldChar w:fldCharType="end"/>
      </w:r>
      <w:r>
        <w:t xml:space="preserve">. Upon </w:t>
      </w:r>
      <w:proofErr w:type="spellStart"/>
      <w:r>
        <w:t>ligand</w:t>
      </w:r>
      <w:proofErr w:type="spellEnd"/>
      <w:r>
        <w:t xml:space="preserve"> binding, the AR undergoes a substantial conformational change leading to</w:t>
      </w:r>
      <w:r w:rsidR="00066D11">
        <w:t xml:space="preserve"> dissociation from repressor proteins,</w:t>
      </w:r>
      <w:r>
        <w:t xml:space="preserve"> </w:t>
      </w:r>
      <w:proofErr w:type="spellStart"/>
      <w:r w:rsidR="002627D9">
        <w:t>dimerization</w:t>
      </w:r>
      <w:proofErr w:type="spellEnd"/>
      <w:r w:rsidR="002627D9">
        <w:t xml:space="preserve">, </w:t>
      </w:r>
      <w:r>
        <w:t xml:space="preserve">translocation </w:t>
      </w:r>
      <w:r w:rsidR="00A5662F">
        <w:t>to the nucle</w:t>
      </w:r>
      <w:r>
        <w:t xml:space="preserve">us and </w:t>
      </w:r>
      <w:r w:rsidR="00B27E69">
        <w:t>association</w:t>
      </w:r>
      <w:r w:rsidR="00A5662F">
        <w:t xml:space="preserve"> to androgen-responsive elements (ARE) in the reg</w:t>
      </w:r>
      <w:r w:rsidR="005303AD">
        <w:t>ulatory regions of target genes</w:t>
      </w:r>
      <w:r w:rsidR="00D523C9">
        <w:t xml:space="preserve"> </w:t>
      </w:r>
      <w:r w:rsidR="00086F28">
        <w:fldChar w:fldCharType="begin">
          <w:fldData xml:space="preserve">PEVuZE5vdGU+PENpdGU+PEF1dGhvcj5DZW50ZW5lcmE8L0F1dGhvcj48WWVhcj4yMDA4PC9ZZWFy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=
</w:fldData>
        </w:fldChar>
      </w:r>
      <w:r w:rsidR="00E65176">
        <w:instrText xml:space="preserve"> ADDIN EN.CITE </w:instrText>
      </w:r>
      <w:r w:rsidR="00E65176">
        <w:fldChar w:fldCharType="begin">
          <w:fldData xml:space="preserve">PEVuZE5vdGU+PENpdGU+PEF1dGhvcj5DZW50ZW5lcmE8L0F1dGhvcj48WWVhcj4yMDA4PC9ZZWFy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=
</w:fldData>
        </w:fldChar>
      </w:r>
      <w:r w:rsidR="00E65176">
        <w:instrText xml:space="preserve"> ADDIN EN.CITE.DATA </w:instrText>
      </w:r>
      <w:r w:rsidR="00E65176">
        <w:fldChar w:fldCharType="end"/>
      </w:r>
      <w:r w:rsidR="00086F28">
        <w:fldChar w:fldCharType="separate"/>
      </w:r>
      <w:r w:rsidR="00E65176">
        <w:rPr>
          <w:noProof/>
        </w:rPr>
        <w:t>[</w:t>
      </w:r>
      <w:hyperlink w:anchor="_ENREF_38" w:tooltip="Centenera, 2008 #392" w:history="1">
        <w:r w:rsidR="00E65176">
          <w:rPr>
            <w:noProof/>
          </w:rPr>
          <w:t>38</w:t>
        </w:r>
      </w:hyperlink>
      <w:r w:rsidR="00E65176">
        <w:rPr>
          <w:noProof/>
        </w:rPr>
        <w:t>]</w:t>
      </w:r>
      <w:r w:rsidR="00086F28">
        <w:fldChar w:fldCharType="end"/>
      </w:r>
      <w:r w:rsidR="00A5662F">
        <w:t xml:space="preserve">. </w:t>
      </w:r>
      <w:r w:rsidR="005303AD">
        <w:t xml:space="preserve">Through this pathway, </w:t>
      </w:r>
      <w:r w:rsidR="00A20371">
        <w:t xml:space="preserve">the </w:t>
      </w:r>
      <w:r w:rsidR="005303AD">
        <w:t>AR regulates the expression of more than a thousand genes</w:t>
      </w:r>
      <w:r w:rsidR="00E81D8A">
        <w:t xml:space="preserve"> including the </w:t>
      </w:r>
      <w:r w:rsidR="00E81D8A">
        <w:rPr>
          <w:rStyle w:val="hps"/>
          <w:caps w:val="0"/>
          <w:sz w:val="24"/>
        </w:rPr>
        <w:t>prostate specific antigen</w:t>
      </w:r>
      <w:r w:rsidR="00E81D8A">
        <w:t xml:space="preserve"> (PSA)</w:t>
      </w:r>
      <w:r w:rsidR="00252853">
        <w:t xml:space="preserve">, an important biomarker for </w:t>
      </w:r>
      <w:proofErr w:type="spellStart"/>
      <w:r w:rsidR="00252853">
        <w:t>PCa</w:t>
      </w:r>
      <w:proofErr w:type="spellEnd"/>
      <w:r w:rsidR="00E81D8A">
        <w:t xml:space="preserve">. </w:t>
      </w:r>
      <w:r w:rsidR="000D5BBC">
        <w:t xml:space="preserve">The DNA-bound receptor can then exert a positive or negative effect on gene transcription by recruiting </w:t>
      </w:r>
      <w:r w:rsidR="0075251A">
        <w:t xml:space="preserve">either </w:t>
      </w:r>
      <w:proofErr w:type="spellStart"/>
      <w:r w:rsidR="0075251A">
        <w:t>coactivators</w:t>
      </w:r>
      <w:proofErr w:type="spellEnd"/>
      <w:r w:rsidR="0075251A">
        <w:t xml:space="preserve"> or </w:t>
      </w:r>
      <w:proofErr w:type="spellStart"/>
      <w:r w:rsidR="0075251A">
        <w:t>corepressors</w:t>
      </w:r>
      <w:proofErr w:type="spellEnd"/>
      <w:r w:rsidR="0075251A">
        <w:t xml:space="preserve"> </w:t>
      </w:r>
      <w:r w:rsidR="000D5BBC">
        <w:t>and the</w:t>
      </w:r>
      <w:r w:rsidR="0075251A">
        <w:t>ir respective</w:t>
      </w:r>
      <w:r w:rsidR="000D5BBC">
        <w:t xml:space="preserve"> </w:t>
      </w:r>
      <w:r w:rsidR="0075251A">
        <w:t xml:space="preserve">multi-protein </w:t>
      </w:r>
      <w:r w:rsidR="000D5BBC">
        <w:t>machinery</w:t>
      </w:r>
      <w:r w:rsidR="00C45F7C">
        <w:t xml:space="preserve"> </w:t>
      </w:r>
      <w:r w:rsidR="00086F28">
        <w:fldChar w:fldCharType="begin">
          <w:fldData xml:space="preserve">PEVuZE5vdGU+PENpdGU+PEF1dGhvcj5ZdWFuPC9BdXRob3I+PFllYXI+MjAwOTwvWWVhcj48UmVj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</w:fldData>
        </w:fldChar>
      </w:r>
      <w:r w:rsidR="00E65176">
        <w:instrText xml:space="preserve"> ADDIN EN.CITE </w:instrText>
      </w:r>
      <w:r w:rsidR="00E65176">
        <w:fldChar w:fldCharType="begin">
          <w:fldData xml:space="preserve">PEVuZE5vdGU+PENpdGU+PEF1dGhvcj5ZdWFuPC9BdXRob3I+PFllYXI+MjAwOTwvWWVhcj48UmVj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</w:fldData>
        </w:fldChar>
      </w:r>
      <w:r w:rsidR="00E65176">
        <w:instrText xml:space="preserve"> ADDIN EN.CITE.DATA </w:instrText>
      </w:r>
      <w:r w:rsidR="00E65176">
        <w:fldChar w:fldCharType="end"/>
      </w:r>
      <w:r w:rsidR="00086F28">
        <w:fldChar w:fldCharType="separate"/>
      </w:r>
      <w:r w:rsidR="00E65176">
        <w:rPr>
          <w:noProof/>
        </w:rPr>
        <w:t>[</w:t>
      </w:r>
      <w:hyperlink w:anchor="_ENREF_35" w:tooltip="Yuan, 2009 #382" w:history="1">
        <w:r w:rsidR="00E65176">
          <w:rPr>
            <w:noProof/>
          </w:rPr>
          <w:t>35</w:t>
        </w:r>
      </w:hyperlink>
      <w:r w:rsidR="00E65176">
        <w:rPr>
          <w:noProof/>
        </w:rPr>
        <w:t xml:space="preserve">, </w:t>
      </w:r>
      <w:hyperlink w:anchor="_ENREF_39" w:tooltip="Agoulnik, 2008 #386" w:history="1">
        <w:r w:rsidR="00E65176">
          <w:rPr>
            <w:noProof/>
          </w:rPr>
          <w:t>39-41</w:t>
        </w:r>
      </w:hyperlink>
      <w:r w:rsidR="00E65176">
        <w:rPr>
          <w:noProof/>
        </w:rPr>
        <w:t>]</w:t>
      </w:r>
      <w:r w:rsidR="00086F28">
        <w:fldChar w:fldCharType="end"/>
      </w:r>
      <w:r w:rsidR="004D3357">
        <w:t xml:space="preserve">. More than 300 proteins that exhibit </w:t>
      </w:r>
      <w:r w:rsidR="00885250">
        <w:t>A</w:t>
      </w:r>
      <w:r w:rsidR="004D3357">
        <w:t xml:space="preserve">R </w:t>
      </w:r>
      <w:proofErr w:type="spellStart"/>
      <w:r w:rsidR="004D3357">
        <w:t>coac</w:t>
      </w:r>
      <w:r w:rsidR="00157CEF">
        <w:t>ti</w:t>
      </w:r>
      <w:r w:rsidR="004D3357">
        <w:t>vator</w:t>
      </w:r>
      <w:proofErr w:type="spellEnd"/>
      <w:r w:rsidR="004D3357">
        <w:t xml:space="preserve"> or </w:t>
      </w:r>
      <w:proofErr w:type="spellStart"/>
      <w:r w:rsidR="004D3357">
        <w:t>corepressor</w:t>
      </w:r>
      <w:proofErr w:type="spellEnd"/>
      <w:r w:rsidR="004D3357">
        <w:t xml:space="preserve"> properties have been identified </w:t>
      </w:r>
      <w:r w:rsidR="00086F28">
        <w:fldChar w:fldCharType="begin">
          <w:fldData xml:space="preserve">PEVuZE5vdGU+PENpdGU+PEF1dGhvcj5Hb3R0bGllYjwvQXV0aG9yPjxZZWFyPjIwMTI8L1llYXI+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</w:fldData>
        </w:fldChar>
      </w:r>
      <w:r w:rsidR="00E65176">
        <w:instrText xml:space="preserve"> ADDIN EN.CITE </w:instrText>
      </w:r>
      <w:r w:rsidR="00E65176">
        <w:fldChar w:fldCharType="begin">
          <w:fldData xml:space="preserve">PEVuZE5vdGU+PENpdGU+PEF1dGhvcj5Hb3R0bGllYjwvQXV0aG9yPjxZZWFyPjIwMTI8L1llYXI+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</w:fldData>
        </w:fldChar>
      </w:r>
      <w:r w:rsidR="00E65176">
        <w:instrText xml:space="preserve"> ADDIN EN.CITE.DATA </w:instrText>
      </w:r>
      <w:r w:rsidR="00E65176">
        <w:fldChar w:fldCharType="end"/>
      </w:r>
      <w:r w:rsidR="00086F28">
        <w:fldChar w:fldCharType="separate"/>
      </w:r>
      <w:r w:rsidR="00E65176">
        <w:rPr>
          <w:noProof/>
        </w:rPr>
        <w:t>[</w:t>
      </w:r>
      <w:hyperlink w:anchor="_ENREF_42" w:tooltip="Gottlieb, 2012 #384" w:history="1">
        <w:r w:rsidR="00E65176">
          <w:rPr>
            <w:noProof/>
          </w:rPr>
          <w:t>42</w:t>
        </w:r>
      </w:hyperlink>
      <w:r w:rsidR="00E65176">
        <w:rPr>
          <w:noProof/>
        </w:rPr>
        <w:t xml:space="preserve">, </w:t>
      </w:r>
      <w:hyperlink w:anchor="_ENREF_43" w:tooltip="Lonard, 2007 #329" w:history="1">
        <w:r w:rsidR="00E65176">
          <w:rPr>
            <w:noProof/>
          </w:rPr>
          <w:t>43</w:t>
        </w:r>
      </w:hyperlink>
      <w:r w:rsidR="00E65176">
        <w:rPr>
          <w:noProof/>
        </w:rPr>
        <w:t>]</w:t>
      </w:r>
      <w:r w:rsidR="00086F28">
        <w:fldChar w:fldCharType="end"/>
      </w:r>
      <w:r w:rsidR="004D3357">
        <w:t xml:space="preserve">. </w:t>
      </w:r>
      <w:proofErr w:type="spellStart"/>
      <w:r w:rsidR="005303AD">
        <w:t>Co</w:t>
      </w:r>
      <w:r w:rsidR="009959B6">
        <w:t>regulator</w:t>
      </w:r>
      <w:proofErr w:type="spellEnd"/>
      <w:r w:rsidR="005303AD">
        <w:t xml:space="preserve"> recruitment is a crucial regulatory step in AR </w:t>
      </w:r>
      <w:r w:rsidR="005E6138">
        <w:t>signaling</w:t>
      </w:r>
      <w:r w:rsidR="009959B6">
        <w:t xml:space="preserve"> and the direct blockade of </w:t>
      </w:r>
      <w:proofErr w:type="spellStart"/>
      <w:r w:rsidR="009959B6">
        <w:t>coactivator</w:t>
      </w:r>
      <w:proofErr w:type="spellEnd"/>
      <w:r w:rsidR="009959B6">
        <w:t xml:space="preserve"> binding to AR </w:t>
      </w:r>
      <w:r w:rsidR="0057257E">
        <w:lastRenderedPageBreak/>
        <w:t xml:space="preserve">offers the opportunity to develop </w:t>
      </w:r>
      <w:r w:rsidR="009959B6">
        <w:t xml:space="preserve">therapeutic agents that would </w:t>
      </w:r>
      <w:r w:rsidR="002627D9">
        <w:t>remain</w:t>
      </w:r>
      <w:r w:rsidR="009959B6">
        <w:t xml:space="preserve"> </w:t>
      </w:r>
      <w:r w:rsidR="002627D9">
        <w:t>effective</w:t>
      </w:r>
      <w:r w:rsidR="009959B6">
        <w:t xml:space="preserve"> even in instances where currently used AR antagonists fail</w:t>
      </w:r>
      <w:r w:rsidR="00D523C9">
        <w:t xml:space="preserve"> </w:t>
      </w:r>
      <w:r w:rsidR="00086F28">
        <w:fldChar w:fldCharType="begin">
          <w:fldData xml:space="preserve">PEVuZE5vdGU+PENpdGU+PEF1dGhvcj5DYXJ2ZXI8L0F1dGhvcj48WWVhcj4yMDE0PC9ZZWFyPjxS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</w:fldData>
        </w:fldChar>
      </w:r>
      <w:r w:rsidR="00E65176">
        <w:instrText xml:space="preserve"> ADDIN EN.CITE </w:instrText>
      </w:r>
      <w:r w:rsidR="00E65176">
        <w:fldChar w:fldCharType="begin">
          <w:fldData xml:space="preserve">PEVuZE5vdGU+PENpdGU+PEF1dGhvcj5DYXJ2ZXI8L0F1dGhvcj48WWVhcj4yMDE0PC9ZZWFyPjxS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</w:fldData>
        </w:fldChar>
      </w:r>
      <w:r w:rsidR="00E65176">
        <w:instrText xml:space="preserve"> ADDIN EN.CITE.DATA </w:instrText>
      </w:r>
      <w:r w:rsidR="00E65176">
        <w:fldChar w:fldCharType="end"/>
      </w:r>
      <w:r w:rsidR="00086F28">
        <w:fldChar w:fldCharType="separate"/>
      </w:r>
      <w:r w:rsidR="00E65176">
        <w:rPr>
          <w:noProof/>
        </w:rPr>
        <w:t>[</w:t>
      </w:r>
      <w:hyperlink w:anchor="_ENREF_17" w:tooltip="Carver, 2014 #327" w:history="1">
        <w:r w:rsidR="00E65176">
          <w:rPr>
            <w:noProof/>
          </w:rPr>
          <w:t>17</w:t>
        </w:r>
      </w:hyperlink>
      <w:r w:rsidR="00E65176">
        <w:rPr>
          <w:noProof/>
        </w:rPr>
        <w:t xml:space="preserve">, </w:t>
      </w:r>
      <w:hyperlink w:anchor="_ENREF_44" w:tooltip="Chang, 2005 #331" w:history="1">
        <w:r w:rsidR="00E65176">
          <w:rPr>
            <w:noProof/>
          </w:rPr>
          <w:t>44-47</w:t>
        </w:r>
      </w:hyperlink>
      <w:r w:rsidR="00E65176">
        <w:rPr>
          <w:noProof/>
        </w:rPr>
        <w:t>]</w:t>
      </w:r>
      <w:r w:rsidR="00086F28">
        <w:fldChar w:fldCharType="end"/>
      </w:r>
      <w:r w:rsidR="009959B6">
        <w:t>.</w:t>
      </w:r>
    </w:p>
    <w:p w:rsidR="000E6B6E" w:rsidRDefault="00B949EC">
      <w:pPr>
        <w:jc w:val="center"/>
      </w:pPr>
      <w:r w:rsidRPr="00B949EC">
        <w:rPr>
          <w:b/>
        </w:rPr>
        <w:t>&lt;INSERT FIGURE 1</w:t>
      </w:r>
      <w:r w:rsidR="00BD4A42">
        <w:rPr>
          <w:b/>
        </w:rPr>
        <w:t xml:space="preserve"> (single column)</w:t>
      </w:r>
      <w:r w:rsidRPr="00B949EC">
        <w:rPr>
          <w:b/>
        </w:rPr>
        <w:t>&gt;</w:t>
      </w:r>
    </w:p>
    <w:p w:rsidR="000E6B6E" w:rsidRDefault="00157CEF">
      <w:r>
        <w:t xml:space="preserve">Like other </w:t>
      </w:r>
      <w:r w:rsidR="00207DEF">
        <w:t>NRs</w:t>
      </w:r>
      <w:r>
        <w:t xml:space="preserve">, </w:t>
      </w:r>
      <w:r w:rsidR="0083711B">
        <w:t xml:space="preserve">the AR </w:t>
      </w:r>
      <w:r>
        <w:t xml:space="preserve">displays a modular structure </w:t>
      </w:r>
      <w:r w:rsidR="0083711B">
        <w:t xml:space="preserve">composed of </w:t>
      </w:r>
      <w:r>
        <w:t>an N-terminal domain (NTD)</w:t>
      </w:r>
      <w:r w:rsidR="00066D11">
        <w:t xml:space="preserve"> bearing the activation function</w:t>
      </w:r>
      <w:r w:rsidR="00AE6DBC">
        <w:t xml:space="preserve"> (AF)</w:t>
      </w:r>
      <w:r w:rsidR="00066D11">
        <w:t xml:space="preserve"> 1</w:t>
      </w:r>
      <w:r>
        <w:t xml:space="preserve">, a DNA-binding domain (DBD), a connecting hinge region </w:t>
      </w:r>
      <w:r w:rsidR="00030218">
        <w:t xml:space="preserve">containing </w:t>
      </w:r>
      <w:r w:rsidR="006560D8">
        <w:t>a nuclear localization signal (</w:t>
      </w:r>
      <w:r w:rsidR="00030218">
        <w:t>NLS</w:t>
      </w:r>
      <w:r w:rsidR="006560D8">
        <w:t>)</w:t>
      </w:r>
      <w:r w:rsidR="00030218">
        <w:t xml:space="preserve"> </w:t>
      </w:r>
      <w:r>
        <w:t xml:space="preserve">and a C-terminal </w:t>
      </w:r>
      <w:proofErr w:type="spellStart"/>
      <w:r>
        <w:t>ligand</w:t>
      </w:r>
      <w:proofErr w:type="spellEnd"/>
      <w:r>
        <w:t xml:space="preserve">-binding domain </w:t>
      </w:r>
      <w:r w:rsidR="00207DEF">
        <w:t xml:space="preserve">(LBD) </w:t>
      </w:r>
      <w:r>
        <w:t>(Fig. 1)</w:t>
      </w:r>
      <w:r w:rsidR="008B3F0C">
        <w:t>.</w:t>
      </w:r>
      <w:r>
        <w:t xml:space="preserve"> </w:t>
      </w:r>
      <w:r w:rsidR="00D17ABB">
        <w:t xml:space="preserve">The </w:t>
      </w:r>
      <w:r w:rsidR="0094407F">
        <w:t xml:space="preserve">LBD </w:t>
      </w:r>
      <w:r w:rsidR="00D17ABB">
        <w:t xml:space="preserve">is </w:t>
      </w:r>
      <w:r w:rsidR="00866133">
        <w:t>composed</w:t>
      </w:r>
      <w:r w:rsidR="00D17ABB">
        <w:t xml:space="preserve"> of </w:t>
      </w:r>
      <w:r w:rsidR="00866133">
        <w:t xml:space="preserve">12 </w:t>
      </w:r>
      <w:r w:rsidR="0094407F">
        <w:t xml:space="preserve">anti-parallel </w:t>
      </w:r>
      <w:r w:rsidR="00866133">
        <w:rPr>
          <w:rFonts w:cs="Times New Roman"/>
        </w:rPr>
        <w:t>α</w:t>
      </w:r>
      <w:r w:rsidR="00866133">
        <w:t>-</w:t>
      </w:r>
      <w:r w:rsidR="00D17ABB">
        <w:t xml:space="preserve">helices with </w:t>
      </w:r>
      <w:r w:rsidR="00866133">
        <w:t>the ABS buried in the interior that undergo significant rearrangement upon agonist binding</w:t>
      </w:r>
      <w:r w:rsidR="00F51DAE">
        <w:t>.</w:t>
      </w:r>
      <w:r w:rsidR="00EF7C04">
        <w:t xml:space="preserve"> </w:t>
      </w:r>
      <w:r w:rsidR="00F51DAE">
        <w:t>The helix 12 (H12) is the most flexible part of the LBD and its repositioning after androgen binding completes the AF</w:t>
      </w:r>
      <w:r w:rsidR="00AE6DBC">
        <w:t>-</w:t>
      </w:r>
      <w:r w:rsidR="00F51DAE">
        <w:t xml:space="preserve">2 binding surface by creating a shallow hydrophobic groove </w:t>
      </w:r>
      <w:r w:rsidR="00AE6DBC">
        <w:t xml:space="preserve">that allows </w:t>
      </w:r>
      <w:r w:rsidR="00F51DAE">
        <w:t xml:space="preserve">the docking of </w:t>
      </w:r>
      <w:proofErr w:type="spellStart"/>
      <w:r w:rsidR="00F51DAE">
        <w:t>leucine</w:t>
      </w:r>
      <w:proofErr w:type="spellEnd"/>
      <w:r w:rsidR="00F51DAE">
        <w:t>-</w:t>
      </w:r>
      <w:r w:rsidR="0099344B">
        <w:t xml:space="preserve">rich, LXXLL motif-containing </w:t>
      </w:r>
      <w:proofErr w:type="spellStart"/>
      <w:r w:rsidR="0099344B">
        <w:t>co</w:t>
      </w:r>
      <w:r w:rsidR="00F51DAE">
        <w:t>regulatory</w:t>
      </w:r>
      <w:proofErr w:type="spellEnd"/>
      <w:r w:rsidR="00F51DAE">
        <w:t xml:space="preserve"> proteins</w:t>
      </w:r>
      <w:r w:rsidR="002B1335">
        <w:t>, where X is any amino acid</w:t>
      </w:r>
      <w:r w:rsidR="00F51DAE">
        <w:t xml:space="preserve"> </w:t>
      </w:r>
      <w:r w:rsidR="00086F28">
        <w:fldChar w:fldCharType="begin">
          <w:fldData xml:space="preserve">PEVuZE5vdGU+PENpdGU+PEF1dGhvcj5NY0V3YW48L0F1dGhvcj48WWVhcj4yMDEyPC9ZZWFyPjxS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</w:fldData>
        </w:fldChar>
      </w:r>
      <w:r w:rsidR="00E65176">
        <w:instrText xml:space="preserve"> ADDIN EN.CITE </w:instrText>
      </w:r>
      <w:r w:rsidR="00E65176">
        <w:fldChar w:fldCharType="begin">
          <w:fldData xml:space="preserve">PEVuZE5vdGU+PENpdGU+PEF1dGhvcj5NY0V3YW48L0F1dGhvcj48WWVhcj4yMDEyPC9ZZWFyPjxS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</w:fldData>
        </w:fldChar>
      </w:r>
      <w:r w:rsidR="00E65176">
        <w:instrText xml:space="preserve"> ADDIN EN.CITE.DATA </w:instrText>
      </w:r>
      <w:r w:rsidR="00E65176">
        <w:fldChar w:fldCharType="end"/>
      </w:r>
      <w:r w:rsidR="00086F28">
        <w:fldChar w:fldCharType="separate"/>
      </w:r>
      <w:r w:rsidR="00E65176">
        <w:rPr>
          <w:noProof/>
        </w:rPr>
        <w:t>[</w:t>
      </w:r>
      <w:hyperlink w:anchor="_ENREF_48" w:tooltip="McEwan, 2012 #313" w:history="1">
        <w:r w:rsidR="00E65176">
          <w:rPr>
            <w:noProof/>
          </w:rPr>
          <w:t>48-53</w:t>
        </w:r>
      </w:hyperlink>
      <w:r w:rsidR="00E65176">
        <w:rPr>
          <w:noProof/>
        </w:rPr>
        <w:t>]</w:t>
      </w:r>
      <w:r w:rsidR="00086F28">
        <w:fldChar w:fldCharType="end"/>
      </w:r>
      <w:r w:rsidR="00D17ABB">
        <w:t xml:space="preserve">. </w:t>
      </w:r>
      <w:r w:rsidR="00A10F23">
        <w:t xml:space="preserve">In addition, the intrinsic dipole moment of the </w:t>
      </w:r>
      <w:proofErr w:type="spellStart"/>
      <w:r w:rsidR="00A10F23">
        <w:t>coactivator</w:t>
      </w:r>
      <w:proofErr w:type="spellEnd"/>
      <w:r w:rsidR="00A10F23">
        <w:t xml:space="preserve"> </w:t>
      </w:r>
      <w:r w:rsidR="00A10F23">
        <w:sym w:font="Symbol" w:char="F061"/>
      </w:r>
      <w:r w:rsidR="00A10F23">
        <w:t xml:space="preserve">-helix is matched on the </w:t>
      </w:r>
      <w:r w:rsidR="003129AD">
        <w:t>AF</w:t>
      </w:r>
      <w:r w:rsidR="00E06AE0">
        <w:t>-</w:t>
      </w:r>
      <w:r w:rsidR="003129AD">
        <w:t>2</w:t>
      </w:r>
      <w:r w:rsidR="00A10F23">
        <w:t xml:space="preserve"> by a negatively charged </w:t>
      </w:r>
      <w:proofErr w:type="spellStart"/>
      <w:r w:rsidR="00254555">
        <w:t>glutamic</w:t>
      </w:r>
      <w:proofErr w:type="spellEnd"/>
      <w:r w:rsidR="00254555">
        <w:t xml:space="preserve"> acid </w:t>
      </w:r>
      <w:r w:rsidR="00A10F23">
        <w:t>residue</w:t>
      </w:r>
      <w:r w:rsidR="003129AD">
        <w:t xml:space="preserve"> (E897 on H12)</w:t>
      </w:r>
      <w:r w:rsidR="00A10F23">
        <w:t xml:space="preserve"> at the N-terminus and a positively charged </w:t>
      </w:r>
      <w:r w:rsidR="00254555">
        <w:t xml:space="preserve">lysine </w:t>
      </w:r>
      <w:r w:rsidR="00A10F23">
        <w:t xml:space="preserve">residue </w:t>
      </w:r>
      <w:r w:rsidR="003129AD">
        <w:t xml:space="preserve">(K720 on H3) </w:t>
      </w:r>
      <w:r w:rsidR="00A10F23">
        <w:t>at the C-terminus, which for</w:t>
      </w:r>
      <w:r w:rsidR="003129AD">
        <w:t>m</w:t>
      </w:r>
      <w:r w:rsidR="00A10F23">
        <w:t xml:space="preserve"> a charge clamp</w:t>
      </w:r>
      <w:r w:rsidR="0099344B">
        <w:t xml:space="preserve"> (Fig. 2)</w:t>
      </w:r>
      <w:r w:rsidR="003129AD">
        <w:t xml:space="preserve"> </w:t>
      </w:r>
      <w:r w:rsidR="00086F28">
        <w:fldChar w:fldCharType="begin">
          <w:fldData xml:space="preserve">PEVuZE5vdGU+PENpdGU+PEF1dGhvcj5IZTwvQXV0aG9yPjxZZWFyPjIwMDQ8L1llYXI+PFJlY051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</w:fldData>
        </w:fldChar>
      </w:r>
      <w:r w:rsidR="00E65176">
        <w:instrText xml:space="preserve"> ADDIN EN.CITE </w:instrText>
      </w:r>
      <w:r w:rsidR="00E65176">
        <w:fldChar w:fldCharType="begin">
          <w:fldData xml:space="preserve">PEVuZE5vdGU+PENpdGU+PEF1dGhvcj5IZTwvQXV0aG9yPjxZZWFyPjIwMDQ8L1llYXI+PFJlY051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</w:fldData>
        </w:fldChar>
      </w:r>
      <w:r w:rsidR="00E65176">
        <w:instrText xml:space="preserve"> ADDIN EN.CITE.DATA </w:instrText>
      </w:r>
      <w:r w:rsidR="00E65176">
        <w:fldChar w:fldCharType="end"/>
      </w:r>
      <w:r w:rsidR="00086F28">
        <w:fldChar w:fldCharType="separate"/>
      </w:r>
      <w:r w:rsidR="00E65176">
        <w:rPr>
          <w:noProof/>
        </w:rPr>
        <w:t>[</w:t>
      </w:r>
      <w:hyperlink w:anchor="_ENREF_50" w:tooltip="He, 2004 #394" w:history="1">
        <w:r w:rsidR="00E65176">
          <w:rPr>
            <w:noProof/>
          </w:rPr>
          <w:t>50</w:t>
        </w:r>
      </w:hyperlink>
      <w:r w:rsidR="00E65176">
        <w:rPr>
          <w:noProof/>
        </w:rPr>
        <w:t xml:space="preserve">, </w:t>
      </w:r>
      <w:hyperlink w:anchor="_ENREF_54" w:tooltip="Needham, 2000 #421" w:history="1">
        <w:r w:rsidR="00E65176">
          <w:rPr>
            <w:noProof/>
          </w:rPr>
          <w:t>54</w:t>
        </w:r>
      </w:hyperlink>
      <w:r w:rsidR="00E65176">
        <w:rPr>
          <w:noProof/>
        </w:rPr>
        <w:t xml:space="preserve">, </w:t>
      </w:r>
      <w:hyperlink w:anchor="_ENREF_55" w:tooltip="Darimont, 1998 #422" w:history="1">
        <w:r w:rsidR="00E65176">
          <w:rPr>
            <w:noProof/>
          </w:rPr>
          <w:t>55</w:t>
        </w:r>
      </w:hyperlink>
      <w:r w:rsidR="00E65176">
        <w:rPr>
          <w:noProof/>
        </w:rPr>
        <w:t>]</w:t>
      </w:r>
      <w:r w:rsidR="00086F28">
        <w:fldChar w:fldCharType="end"/>
      </w:r>
      <w:r w:rsidR="00A10F23">
        <w:t xml:space="preserve">. </w:t>
      </w:r>
      <w:r w:rsidR="005C749B">
        <w:t>The LXXLL motif</w:t>
      </w:r>
      <w:r w:rsidR="00E06AE0">
        <w:t>,</w:t>
      </w:r>
      <w:r w:rsidR="005C749B">
        <w:t xml:space="preserve"> also known as the NR box</w:t>
      </w:r>
      <w:r w:rsidR="00E06AE0">
        <w:t>,</w:t>
      </w:r>
      <w:r w:rsidR="005C749B">
        <w:t xml:space="preserve"> </w:t>
      </w:r>
      <w:r w:rsidR="006A107F">
        <w:t>is present</w:t>
      </w:r>
      <w:r w:rsidR="005C749B">
        <w:t xml:space="preserve"> in </w:t>
      </w:r>
      <w:r w:rsidR="006A107F">
        <w:t xml:space="preserve">several </w:t>
      </w:r>
      <w:proofErr w:type="spellStart"/>
      <w:r w:rsidR="006A107F">
        <w:t>coactivators</w:t>
      </w:r>
      <w:proofErr w:type="spellEnd"/>
      <w:r w:rsidR="006A107F">
        <w:t xml:space="preserve"> such </w:t>
      </w:r>
      <w:r w:rsidR="00C2021A">
        <w:t xml:space="preserve">as </w:t>
      </w:r>
      <w:r w:rsidR="003129AD">
        <w:t xml:space="preserve">members of the p160 </w:t>
      </w:r>
      <w:proofErr w:type="spellStart"/>
      <w:r w:rsidR="003129AD">
        <w:t>coactivator</w:t>
      </w:r>
      <w:proofErr w:type="spellEnd"/>
      <w:r w:rsidR="003129AD">
        <w:t xml:space="preserve"> family</w:t>
      </w:r>
      <w:r w:rsidR="00C17647">
        <w:t xml:space="preserve"> </w:t>
      </w:r>
      <w:r w:rsidR="00086F28">
        <w:fldChar w:fldCharType="begin">
          <w:fldData xml:space="preserve">PEVuZE5vdGU+PENpdGU+PEF1dGhvcj5TdGFzaGk8L0F1dGhvcj48WWVhcj4yMDE0PC9ZZWFyPjxS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</w:fldData>
        </w:fldChar>
      </w:r>
      <w:r w:rsidR="00E65176">
        <w:instrText xml:space="preserve"> ADDIN EN.CITE </w:instrText>
      </w:r>
      <w:r w:rsidR="00E65176">
        <w:fldChar w:fldCharType="begin">
          <w:fldData xml:space="preserve">PEVuZE5vdGU+PENpdGU+PEF1dGhvcj5TdGFzaGk8L0F1dGhvcj48WWVhcj4yMDE0PC9ZZWFyPjxS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</w:fldData>
        </w:fldChar>
      </w:r>
      <w:r w:rsidR="00E65176">
        <w:instrText xml:space="preserve"> ADDIN EN.CITE.DATA </w:instrText>
      </w:r>
      <w:r w:rsidR="00E65176">
        <w:fldChar w:fldCharType="end"/>
      </w:r>
      <w:r w:rsidR="00086F28">
        <w:fldChar w:fldCharType="separate"/>
      </w:r>
      <w:r w:rsidR="00E65176">
        <w:rPr>
          <w:noProof/>
        </w:rPr>
        <w:t>[</w:t>
      </w:r>
      <w:hyperlink w:anchor="_ENREF_56" w:tooltip="Stashi, 2014 #399" w:history="1">
        <w:r w:rsidR="00E65176">
          <w:rPr>
            <w:noProof/>
          </w:rPr>
          <w:t>56-58</w:t>
        </w:r>
      </w:hyperlink>
      <w:r w:rsidR="00E65176">
        <w:rPr>
          <w:noProof/>
        </w:rPr>
        <w:t>]</w:t>
      </w:r>
      <w:r w:rsidR="00086F28">
        <w:fldChar w:fldCharType="end"/>
      </w:r>
      <w:r w:rsidR="005C749B">
        <w:t xml:space="preserve">. </w:t>
      </w:r>
      <w:r w:rsidR="00E06AE0">
        <w:t>Mainly formed by residues from helices 3, 4, 5 and 12, t</w:t>
      </w:r>
      <w:r w:rsidR="00C2021A">
        <w:t>he AF</w:t>
      </w:r>
      <w:r w:rsidR="00E06AE0">
        <w:t>-</w:t>
      </w:r>
      <w:r w:rsidR="00C2021A">
        <w:t>2 surface on the AR-LBD</w:t>
      </w:r>
      <w:r w:rsidR="00E06AE0">
        <w:t xml:space="preserve"> </w:t>
      </w:r>
      <w:r w:rsidR="00C2021A">
        <w:t xml:space="preserve">is unique among NRs in preferring to interact with the more bulky hydrophobic motifs F/WXXLF over the LXXLL </w:t>
      </w:r>
      <w:r w:rsidR="00086F28">
        <w:fldChar w:fldCharType="begin">
          <w:fldData xml:space="preserve">PEVuZE5vdGU+PENpdGU+PEF1dGhvcj5IdXI8L0F1dGhvcj48WWVhcj4yMDA0PC9ZZWFyPjxSZWNO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</w:fldData>
        </w:fldChar>
      </w:r>
      <w:r w:rsidR="00E65176">
        <w:instrText xml:space="preserve"> ADDIN EN.CITE </w:instrText>
      </w:r>
      <w:r w:rsidR="00E65176">
        <w:fldChar w:fldCharType="begin">
          <w:fldData xml:space="preserve">PEVuZE5vdGU+PENpdGU+PEF1dGhvcj5IdXI8L0F1dGhvcj48WWVhcj4yMDA0PC9ZZWFyPjxSZWNO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</w:fldData>
        </w:fldChar>
      </w:r>
      <w:r w:rsidR="00E65176">
        <w:instrText xml:space="preserve"> ADDIN EN.CITE.DATA </w:instrText>
      </w:r>
      <w:r w:rsidR="00E65176">
        <w:fldChar w:fldCharType="end"/>
      </w:r>
      <w:r w:rsidR="00086F28">
        <w:fldChar w:fldCharType="separate"/>
      </w:r>
      <w:r w:rsidR="00E65176">
        <w:rPr>
          <w:noProof/>
        </w:rPr>
        <w:t>[</w:t>
      </w:r>
      <w:hyperlink w:anchor="_ENREF_53" w:tooltip="Dubbink, 2004 #398" w:history="1">
        <w:r w:rsidR="00E65176">
          <w:rPr>
            <w:noProof/>
          </w:rPr>
          <w:t>53</w:t>
        </w:r>
      </w:hyperlink>
      <w:r w:rsidR="00E65176">
        <w:rPr>
          <w:noProof/>
        </w:rPr>
        <w:t xml:space="preserve">, </w:t>
      </w:r>
      <w:hyperlink w:anchor="_ENREF_59" w:tooltip="Hur, 2004 #328" w:history="1">
        <w:r w:rsidR="00E65176">
          <w:rPr>
            <w:noProof/>
          </w:rPr>
          <w:t>59-63</w:t>
        </w:r>
      </w:hyperlink>
      <w:r w:rsidR="00E65176">
        <w:rPr>
          <w:noProof/>
        </w:rPr>
        <w:t>]</w:t>
      </w:r>
      <w:r w:rsidR="00086F28">
        <w:fldChar w:fldCharType="end"/>
      </w:r>
      <w:r w:rsidR="00C2021A">
        <w:t xml:space="preserve">. Interestingly, this motif can be found within AR cognate </w:t>
      </w:r>
      <w:proofErr w:type="spellStart"/>
      <w:r w:rsidR="00C2021A">
        <w:t>coactivators</w:t>
      </w:r>
      <w:proofErr w:type="spellEnd"/>
      <w:r w:rsidR="00C2021A">
        <w:t xml:space="preserve"> including AR-associated protein (ARA) 54, </w:t>
      </w:r>
      <w:r w:rsidR="000C5D47">
        <w:t>ARA55</w:t>
      </w:r>
      <w:r w:rsidR="00C2021A">
        <w:t xml:space="preserve"> or </w:t>
      </w:r>
      <w:r w:rsidR="000C5D47">
        <w:t xml:space="preserve">ARA70 </w:t>
      </w:r>
      <w:r w:rsidR="00C2021A">
        <w:t>but also on the AR-NTD (</w:t>
      </w:r>
      <w:r w:rsidR="00C2021A" w:rsidRPr="00793BFA">
        <w:rPr>
          <w:vertAlign w:val="superscript"/>
        </w:rPr>
        <w:t>23</w:t>
      </w:r>
      <w:r w:rsidR="00C2021A">
        <w:t>FQNLF</w:t>
      </w:r>
      <w:r w:rsidR="00C2021A" w:rsidRPr="00793BFA">
        <w:rPr>
          <w:vertAlign w:val="superscript"/>
        </w:rPr>
        <w:t>27</w:t>
      </w:r>
      <w:r w:rsidR="00C2021A">
        <w:t xml:space="preserve"> and </w:t>
      </w:r>
      <w:r w:rsidR="00C2021A" w:rsidRPr="00793BFA">
        <w:rPr>
          <w:vertAlign w:val="superscript"/>
        </w:rPr>
        <w:t>433</w:t>
      </w:r>
      <w:r w:rsidR="00C2021A">
        <w:t>WHTLF</w:t>
      </w:r>
      <w:r w:rsidR="00C2021A" w:rsidRPr="00793BFA">
        <w:rPr>
          <w:vertAlign w:val="superscript"/>
        </w:rPr>
        <w:t>437</w:t>
      </w:r>
      <w:r w:rsidR="00C2021A">
        <w:t xml:space="preserve">) (Fig. 1) </w:t>
      </w:r>
      <w:r w:rsidR="00086F28">
        <w:fldChar w:fldCharType="begin">
          <w:fldData xml:space="preserve">PEVuZE5vdGU+PENpdGU+PEF1dGhvcj5IZTwvQXV0aG9yPjxZZWFyPjIwMDQ8L1llYXI+PFJlY051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</w:fldData>
        </w:fldChar>
      </w:r>
      <w:r w:rsidR="00E65176">
        <w:instrText xml:space="preserve"> ADDIN EN.CITE </w:instrText>
      </w:r>
      <w:r w:rsidR="00E65176">
        <w:fldChar w:fldCharType="begin">
          <w:fldData xml:space="preserve">PEVuZE5vdGU+PENpdGU+PEF1dGhvcj5IZTwvQXV0aG9yPjxZZWFyPjIwMDQ8L1llYXI+PFJlY051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</w:fldData>
        </w:fldChar>
      </w:r>
      <w:r w:rsidR="00E65176">
        <w:instrText xml:space="preserve"> ADDIN EN.CITE.DATA </w:instrText>
      </w:r>
      <w:r w:rsidR="00E65176">
        <w:fldChar w:fldCharType="end"/>
      </w:r>
      <w:r w:rsidR="00086F28">
        <w:fldChar w:fldCharType="separate"/>
      </w:r>
      <w:r w:rsidR="00E65176">
        <w:rPr>
          <w:noProof/>
        </w:rPr>
        <w:t>[</w:t>
      </w:r>
      <w:hyperlink w:anchor="_ENREF_50" w:tooltip="He, 2004 #394" w:history="1">
        <w:r w:rsidR="00E65176">
          <w:rPr>
            <w:noProof/>
          </w:rPr>
          <w:t>50</w:t>
        </w:r>
      </w:hyperlink>
      <w:r w:rsidR="00E65176">
        <w:rPr>
          <w:noProof/>
        </w:rPr>
        <w:t xml:space="preserve">, </w:t>
      </w:r>
      <w:hyperlink w:anchor="_ENREF_64" w:tooltip="He, 2000 #403" w:history="1">
        <w:r w:rsidR="00E65176">
          <w:rPr>
            <w:noProof/>
          </w:rPr>
          <w:t>64</w:t>
        </w:r>
      </w:hyperlink>
      <w:r w:rsidR="00E65176">
        <w:rPr>
          <w:noProof/>
        </w:rPr>
        <w:t>]</w:t>
      </w:r>
      <w:r w:rsidR="00086F28">
        <w:fldChar w:fldCharType="end"/>
      </w:r>
      <w:r w:rsidR="00C2021A">
        <w:t>. The</w:t>
      </w:r>
      <w:r w:rsidR="0002381A">
        <w:t>se</w:t>
      </w:r>
      <w:r w:rsidR="00C2021A">
        <w:t xml:space="preserve"> </w:t>
      </w:r>
      <w:proofErr w:type="spellStart"/>
      <w:r w:rsidR="00C2021A">
        <w:t>intramolecular</w:t>
      </w:r>
      <w:proofErr w:type="spellEnd"/>
      <w:r w:rsidR="00C2021A">
        <w:t xml:space="preserve"> </w:t>
      </w:r>
      <w:proofErr w:type="spellStart"/>
      <w:r w:rsidR="0002381A">
        <w:t>interdomain</w:t>
      </w:r>
      <w:proofErr w:type="spellEnd"/>
      <w:r w:rsidR="0002381A">
        <w:t xml:space="preserve"> </w:t>
      </w:r>
      <w:r w:rsidR="00C2021A">
        <w:t>N/C interaction</w:t>
      </w:r>
      <w:r w:rsidR="0002381A">
        <w:t>s play</w:t>
      </w:r>
      <w:r w:rsidR="00C2021A">
        <w:t xml:space="preserve"> an important role in selective AR-dependent gene </w:t>
      </w:r>
      <w:r w:rsidR="00C2021A">
        <w:lastRenderedPageBreak/>
        <w:t xml:space="preserve">regulation and </w:t>
      </w:r>
      <w:r w:rsidR="0002381A">
        <w:t>are</w:t>
      </w:r>
      <w:r w:rsidR="009C3E12">
        <w:t xml:space="preserve"> however </w:t>
      </w:r>
      <w:r w:rsidR="00C2021A">
        <w:t>disrupted by DNA binding, which in turn would expose the NTD and AF</w:t>
      </w:r>
      <w:r w:rsidR="00E06AE0">
        <w:t>-</w:t>
      </w:r>
      <w:r w:rsidR="00C2021A">
        <w:t xml:space="preserve">2 surfaces for interactions with </w:t>
      </w:r>
      <w:proofErr w:type="spellStart"/>
      <w:r w:rsidR="00C2021A">
        <w:t>coregulators</w:t>
      </w:r>
      <w:proofErr w:type="spellEnd"/>
      <w:r w:rsidR="00C2021A">
        <w:t xml:space="preserve"> </w:t>
      </w:r>
      <w:r w:rsidR="00086F28">
        <w:fldChar w:fldCharType="begin">
          <w:fldData xml:space="preserve">PEVuZE5vdGU+PENpdGU+PEF1dGhvcj52YW4gUm95ZW48L0F1dGhvcj48WWVhcj4yMDA3PC9ZZWFy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=
</w:fldData>
        </w:fldChar>
      </w:r>
      <w:r w:rsidR="00E65176">
        <w:instrText xml:space="preserve"> ADDIN EN.CITE </w:instrText>
      </w:r>
      <w:r w:rsidR="00E65176">
        <w:fldChar w:fldCharType="begin">
          <w:fldData xml:space="preserve">PEVuZE5vdGU+PENpdGU+PEF1dGhvcj52YW4gUm95ZW48L0F1dGhvcj48WWVhcj4yMDA3PC9ZZWFy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=
</w:fldData>
        </w:fldChar>
      </w:r>
      <w:r w:rsidR="00E65176">
        <w:instrText xml:space="preserve"> ADDIN EN.CITE.DATA </w:instrText>
      </w:r>
      <w:r w:rsidR="00E65176">
        <w:fldChar w:fldCharType="end"/>
      </w:r>
      <w:r w:rsidR="00086F28">
        <w:fldChar w:fldCharType="separate"/>
      </w:r>
      <w:r w:rsidR="00E65176">
        <w:rPr>
          <w:noProof/>
        </w:rPr>
        <w:t>[</w:t>
      </w:r>
      <w:hyperlink w:anchor="_ENREF_65" w:tooltip="van Royen, 2007 #397" w:history="1">
        <w:r w:rsidR="00E65176">
          <w:rPr>
            <w:noProof/>
          </w:rPr>
          <w:t>65</w:t>
        </w:r>
      </w:hyperlink>
      <w:r w:rsidR="00E65176">
        <w:rPr>
          <w:noProof/>
        </w:rPr>
        <w:t>]</w:t>
      </w:r>
      <w:r w:rsidR="00086F28">
        <w:fldChar w:fldCharType="end"/>
      </w:r>
      <w:r w:rsidR="00C2021A">
        <w:t xml:space="preserve">. </w:t>
      </w:r>
      <w:r w:rsidR="00AA6E65">
        <w:t xml:space="preserve">Residues flanking the LXXLL or FXXLF motifs are the major contributors for </w:t>
      </w:r>
      <w:proofErr w:type="spellStart"/>
      <w:proofErr w:type="gramStart"/>
      <w:r w:rsidR="00AA6E65">
        <w:t>coactivators</w:t>
      </w:r>
      <w:proofErr w:type="spellEnd"/>
      <w:proofErr w:type="gramEnd"/>
      <w:r w:rsidR="00AA6E65">
        <w:t xml:space="preserve"> selectivity</w:t>
      </w:r>
      <w:r w:rsidR="009C3E12">
        <w:t xml:space="preserve"> </w:t>
      </w:r>
      <w:r w:rsidR="00AA6E65">
        <w:t xml:space="preserve">and affinity </w:t>
      </w:r>
      <w:r w:rsidR="00086F28">
        <w:fldChar w:fldCharType="begin">
          <w:fldData xml:space="preserve">PEVuZE5vdGU+PENpdGU+PEF1dGhvcj5OZWVkaGFtPC9BdXRob3I+PFllYXI+MjAwMDwvWWVhcj48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</w:fldData>
        </w:fldChar>
      </w:r>
      <w:r w:rsidR="00E65176">
        <w:instrText xml:space="preserve"> ADDIN EN.CITE </w:instrText>
      </w:r>
      <w:r w:rsidR="00E65176">
        <w:fldChar w:fldCharType="begin">
          <w:fldData xml:space="preserve">PEVuZE5vdGU+PENpdGU+PEF1dGhvcj5OZWVkaGFtPC9BdXRob3I+PFllYXI+MjAwMDwvWWVhcj48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</w:fldData>
        </w:fldChar>
      </w:r>
      <w:r w:rsidR="00E65176">
        <w:instrText xml:space="preserve"> ADDIN EN.CITE.DATA </w:instrText>
      </w:r>
      <w:r w:rsidR="00E65176">
        <w:fldChar w:fldCharType="end"/>
      </w:r>
      <w:r w:rsidR="00086F28">
        <w:fldChar w:fldCharType="separate"/>
      </w:r>
      <w:r w:rsidR="00E65176">
        <w:rPr>
          <w:noProof/>
        </w:rPr>
        <w:t>[</w:t>
      </w:r>
      <w:hyperlink w:anchor="_ENREF_54" w:tooltip="Needham, 2000 #421" w:history="1">
        <w:r w:rsidR="00E65176">
          <w:rPr>
            <w:noProof/>
          </w:rPr>
          <w:t>54</w:t>
        </w:r>
      </w:hyperlink>
      <w:r w:rsidR="00E65176">
        <w:rPr>
          <w:noProof/>
        </w:rPr>
        <w:t xml:space="preserve">, </w:t>
      </w:r>
      <w:hyperlink w:anchor="_ENREF_55" w:tooltip="Darimont, 1998 #422" w:history="1">
        <w:r w:rsidR="00E65176">
          <w:rPr>
            <w:noProof/>
          </w:rPr>
          <w:t>55</w:t>
        </w:r>
      </w:hyperlink>
      <w:r w:rsidR="00E65176">
        <w:rPr>
          <w:noProof/>
        </w:rPr>
        <w:t xml:space="preserve">, </w:t>
      </w:r>
      <w:hyperlink w:anchor="_ENREF_57" w:tooltip="Heery, 1997 #400" w:history="1">
        <w:r w:rsidR="00E65176">
          <w:rPr>
            <w:noProof/>
          </w:rPr>
          <w:t>57</w:t>
        </w:r>
      </w:hyperlink>
      <w:r w:rsidR="00E65176">
        <w:rPr>
          <w:noProof/>
        </w:rPr>
        <w:t>]</w:t>
      </w:r>
      <w:r w:rsidR="00086F28">
        <w:fldChar w:fldCharType="end"/>
      </w:r>
      <w:r w:rsidR="009C3E12">
        <w:t xml:space="preserve">. </w:t>
      </w:r>
      <w:r w:rsidR="00E06AE0">
        <w:t xml:space="preserve">Also known as the </w:t>
      </w:r>
      <w:proofErr w:type="spellStart"/>
      <w:r w:rsidR="00E06AE0">
        <w:t>coactivator</w:t>
      </w:r>
      <w:proofErr w:type="spellEnd"/>
      <w:r w:rsidR="00E06AE0">
        <w:t xml:space="preserve"> binding pocket, t</w:t>
      </w:r>
      <w:r w:rsidR="00456DB9">
        <w:t>he AF</w:t>
      </w:r>
      <w:r w:rsidR="00E06AE0">
        <w:t>-</w:t>
      </w:r>
      <w:r w:rsidR="00456DB9">
        <w:t xml:space="preserve">2 </w:t>
      </w:r>
      <w:r w:rsidR="000A3BEF">
        <w:t xml:space="preserve">is </w:t>
      </w:r>
      <w:r w:rsidR="00456DB9">
        <w:t xml:space="preserve">the major protein-protein interaction </w:t>
      </w:r>
      <w:r w:rsidR="00066D11">
        <w:t xml:space="preserve">(PPI) </w:t>
      </w:r>
      <w:r w:rsidR="00456DB9">
        <w:t xml:space="preserve">surface used by NRs for </w:t>
      </w:r>
      <w:proofErr w:type="spellStart"/>
      <w:r w:rsidR="00456DB9">
        <w:t>coactivator</w:t>
      </w:r>
      <w:proofErr w:type="spellEnd"/>
      <w:r w:rsidR="00456DB9">
        <w:t xml:space="preserve"> recruitment</w:t>
      </w:r>
      <w:r w:rsidR="000775D8">
        <w:t>. While the AF-2</w:t>
      </w:r>
      <w:r w:rsidR="00456DB9">
        <w:t xml:space="preserve"> </w:t>
      </w:r>
      <w:r w:rsidR="000775D8">
        <w:t xml:space="preserve">site certainly </w:t>
      </w:r>
      <w:r w:rsidR="00456DB9">
        <w:t>represent</w:t>
      </w:r>
      <w:r w:rsidR="000775D8">
        <w:t>s</w:t>
      </w:r>
      <w:r w:rsidR="00456DB9">
        <w:t xml:space="preserve"> a target of choice to develop AR-</w:t>
      </w:r>
      <w:proofErr w:type="spellStart"/>
      <w:r w:rsidR="00456DB9">
        <w:t>coactivator</w:t>
      </w:r>
      <w:proofErr w:type="spellEnd"/>
      <w:r w:rsidR="00456DB9">
        <w:t xml:space="preserve"> interaction inhibitors</w:t>
      </w:r>
      <w:r w:rsidR="000775D8">
        <w:t>, other binding sites have been recently exploited and showed very promising results</w:t>
      </w:r>
      <w:r w:rsidR="00456DB9">
        <w:t xml:space="preserve">. </w:t>
      </w:r>
    </w:p>
    <w:p w:rsidR="000E6B6E" w:rsidRDefault="00B949EC">
      <w:pPr>
        <w:pStyle w:val="Titre1"/>
        <w:rPr>
          <w:lang w:val="en-US"/>
        </w:rPr>
      </w:pPr>
      <w:bookmarkStart w:id="10" w:name="_Toc387940404"/>
      <w:bookmarkStart w:id="11" w:name="__RefHeading__3807_567931672"/>
      <w:r w:rsidRPr="00B949EC">
        <w:rPr>
          <w:lang w:val="en-US"/>
        </w:rPr>
        <w:t xml:space="preserve">3. </w:t>
      </w:r>
      <w:r w:rsidR="005416C6">
        <w:rPr>
          <w:lang w:val="en-US"/>
        </w:rPr>
        <w:t>T</w:t>
      </w:r>
      <w:r w:rsidR="002E5CD4">
        <w:rPr>
          <w:lang w:val="en-US"/>
        </w:rPr>
        <w:t>argeting the</w:t>
      </w:r>
      <w:r w:rsidR="005416C6">
        <w:rPr>
          <w:lang w:val="en-US"/>
        </w:rPr>
        <w:t xml:space="preserve"> </w:t>
      </w:r>
      <w:r w:rsidR="00063432">
        <w:rPr>
          <w:lang w:val="en-US"/>
        </w:rPr>
        <w:t>activation function 2 site</w:t>
      </w:r>
      <w:bookmarkEnd w:id="10"/>
      <w:bookmarkEnd w:id="11"/>
    </w:p>
    <w:p w:rsidR="001F69E4" w:rsidRDefault="00022649" w:rsidP="00026C67">
      <w:pPr>
        <w:pStyle w:val="Standard"/>
      </w:pPr>
      <w:r>
        <w:t>The</w:t>
      </w:r>
      <w:r w:rsidRPr="00A352BD">
        <w:t xml:space="preserve"> manipulation </w:t>
      </w:r>
      <w:r>
        <w:t xml:space="preserve">of </w:t>
      </w:r>
      <w:r w:rsidR="00182C09">
        <w:t>PPIs</w:t>
      </w:r>
      <w:r>
        <w:t xml:space="preserve"> </w:t>
      </w:r>
      <w:r w:rsidRPr="00A352BD">
        <w:t xml:space="preserve">with chemical compounds </w:t>
      </w:r>
      <w:r>
        <w:t xml:space="preserve">is very attractive </w:t>
      </w:r>
      <w:r w:rsidR="00182C09">
        <w:t xml:space="preserve">and </w:t>
      </w:r>
      <w:r w:rsidR="005B225B">
        <w:t>has provided great potential for the discovery of new drugs</w:t>
      </w:r>
      <w:r w:rsidR="00FC2E91">
        <w:t xml:space="preserve"> </w:t>
      </w:r>
      <w:r w:rsidR="00086F28">
        <w:fldChar w:fldCharType="begin">
          <w:fldData xml:space="preserve">PEVuZE5vdGU+PENpdGU+PEF1dGhvcj5NdWxsYXJkPC9BdXRob3I+PFllYXI+MjAxMjwvWWVhcj48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=
</w:fldData>
        </w:fldChar>
      </w:r>
      <w:r w:rsidR="00E65176">
        <w:instrText xml:space="preserve"> ADDIN EN.CITE </w:instrText>
      </w:r>
      <w:r w:rsidR="00E65176">
        <w:fldChar w:fldCharType="begin">
          <w:fldData xml:space="preserve">PEVuZE5vdGU+PENpdGU+PEF1dGhvcj5NdWxsYXJkPC9BdXRob3I+PFllYXI+MjAxMjwvWWVhcj48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=
</w:fldData>
        </w:fldChar>
      </w:r>
      <w:r w:rsidR="00E65176">
        <w:instrText xml:space="preserve"> ADDIN EN.CITE.DATA </w:instrText>
      </w:r>
      <w:r w:rsidR="00E65176">
        <w:fldChar w:fldCharType="end"/>
      </w:r>
      <w:r w:rsidR="00086F28">
        <w:fldChar w:fldCharType="separate"/>
      </w:r>
      <w:r w:rsidR="00E65176">
        <w:rPr>
          <w:noProof/>
        </w:rPr>
        <w:t>[</w:t>
      </w:r>
      <w:hyperlink w:anchor="_ENREF_66" w:tooltip="Mullard, 2012 #410" w:history="1">
        <w:r w:rsidR="00E65176">
          <w:rPr>
            <w:noProof/>
          </w:rPr>
          <w:t>66</w:t>
        </w:r>
      </w:hyperlink>
      <w:r w:rsidR="00E65176">
        <w:rPr>
          <w:noProof/>
        </w:rPr>
        <w:t xml:space="preserve">, </w:t>
      </w:r>
      <w:hyperlink w:anchor="_ENREF_67" w:tooltip="Labbe, 2013 #411" w:history="1">
        <w:r w:rsidR="00E65176">
          <w:rPr>
            <w:noProof/>
          </w:rPr>
          <w:t>67</w:t>
        </w:r>
      </w:hyperlink>
      <w:r w:rsidR="00E65176">
        <w:rPr>
          <w:noProof/>
        </w:rPr>
        <w:t>]</w:t>
      </w:r>
      <w:r w:rsidR="00086F28">
        <w:fldChar w:fldCharType="end"/>
      </w:r>
      <w:r>
        <w:t>.</w:t>
      </w:r>
      <w:r w:rsidDel="00055185">
        <w:t xml:space="preserve"> </w:t>
      </w:r>
      <w:r w:rsidR="00182C09">
        <w:t>However, t</w:t>
      </w:r>
      <w:r w:rsidR="00C771D7" w:rsidRPr="00A352BD">
        <w:t xml:space="preserve">he development of </w:t>
      </w:r>
      <w:r w:rsidR="00C771D7">
        <w:t>low molecular weight</w:t>
      </w:r>
      <w:r w:rsidR="00C771D7" w:rsidRPr="00A352BD">
        <w:t xml:space="preserve"> </w:t>
      </w:r>
      <w:r w:rsidR="005B225B">
        <w:t xml:space="preserve">PPI </w:t>
      </w:r>
      <w:r w:rsidR="00C771D7" w:rsidRPr="00A352BD">
        <w:t>inhibitors is beset by a number of challenges such as the large size of the surface area</w:t>
      </w:r>
      <w:r w:rsidR="00182C09">
        <w:t xml:space="preserve"> and the often lack </w:t>
      </w:r>
      <w:r w:rsidR="00C771D7">
        <w:t>of distinctive</w:t>
      </w:r>
      <w:r w:rsidR="00C771D7" w:rsidRPr="00A352BD">
        <w:t xml:space="preserve"> </w:t>
      </w:r>
      <w:r w:rsidR="00C771D7">
        <w:t>structural features</w:t>
      </w:r>
      <w:r w:rsidR="00182C09">
        <w:t xml:space="preserve"> that can be used as a basis for </w:t>
      </w:r>
      <w:r w:rsidR="005B225B">
        <w:t>inhibitor</w:t>
      </w:r>
      <w:r w:rsidR="00182C09">
        <w:t xml:space="preserve"> design</w:t>
      </w:r>
      <w:r w:rsidR="00FC2E91">
        <w:t xml:space="preserve"> </w:t>
      </w:r>
      <w:r w:rsidR="00086F28">
        <w:fldChar w:fldCharType="begin">
          <w:fldData xml:space="preserve">PEVuZE5vdGU+PENpdGU+PEF1dGhvcj5BcmtpbjwvQXV0aG9yPjxZZWFyPjIwMDQ8L1llYXI+PFJl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</w:fldData>
        </w:fldChar>
      </w:r>
      <w:r w:rsidR="00E65176">
        <w:instrText xml:space="preserve"> ADDIN EN.CITE </w:instrText>
      </w:r>
      <w:r w:rsidR="00E65176">
        <w:fldChar w:fldCharType="begin">
          <w:fldData xml:space="preserve">PEVuZE5vdGU+PENpdGU+PEF1dGhvcj5BcmtpbjwvQXV0aG9yPjxZZWFyPjIwMDQ8L1llYXI+PFJl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</w:fldData>
        </w:fldChar>
      </w:r>
      <w:r w:rsidR="00E65176">
        <w:instrText xml:space="preserve"> ADDIN EN.CITE.DATA </w:instrText>
      </w:r>
      <w:r w:rsidR="00E65176">
        <w:fldChar w:fldCharType="end"/>
      </w:r>
      <w:r w:rsidR="00086F28">
        <w:fldChar w:fldCharType="separate"/>
      </w:r>
      <w:r w:rsidR="00E65176">
        <w:rPr>
          <w:noProof/>
        </w:rPr>
        <w:t>[</w:t>
      </w:r>
      <w:hyperlink w:anchor="_ENREF_68" w:tooltip="Arkin, 2004 #412" w:history="1">
        <w:r w:rsidR="00E65176">
          <w:rPr>
            <w:noProof/>
          </w:rPr>
          <w:t>68-71</w:t>
        </w:r>
      </w:hyperlink>
      <w:r w:rsidR="00E65176">
        <w:rPr>
          <w:noProof/>
        </w:rPr>
        <w:t>]</w:t>
      </w:r>
      <w:r w:rsidR="00086F28">
        <w:fldChar w:fldCharType="end"/>
      </w:r>
      <w:r w:rsidR="00182C09">
        <w:t xml:space="preserve">. </w:t>
      </w:r>
      <w:r w:rsidR="00C2021A" w:rsidRPr="00711B34">
        <w:t>Considering the nature of the interaction surface, the ability to mimic protein secondary structure i</w:t>
      </w:r>
      <w:r w:rsidR="00182C09">
        <w:t xml:space="preserve">s crucial to efficiently </w:t>
      </w:r>
      <w:r w:rsidR="00A94CEB">
        <w:t>bind</w:t>
      </w:r>
      <w:r w:rsidR="00182C09">
        <w:t xml:space="preserve"> a </w:t>
      </w:r>
      <w:r w:rsidR="00C64AC3">
        <w:t xml:space="preserve">protein interaction </w:t>
      </w:r>
      <w:r w:rsidR="00182C09">
        <w:t xml:space="preserve">domain </w:t>
      </w:r>
      <w:r w:rsidR="00C2021A" w:rsidRPr="00711B34">
        <w:t xml:space="preserve">and </w:t>
      </w:r>
      <w:r w:rsidR="005B225B">
        <w:t xml:space="preserve">disrupt </w:t>
      </w:r>
      <w:r w:rsidR="00A94CEB">
        <w:t>target PPI</w:t>
      </w:r>
      <w:r w:rsidR="005B225B">
        <w:t xml:space="preserve"> </w:t>
      </w:r>
      <w:r w:rsidR="00C2021A" w:rsidRPr="00711B34">
        <w:t>with a synthetic molecule</w:t>
      </w:r>
      <w:r w:rsidR="00C2021A">
        <w:t>.</w:t>
      </w:r>
      <w:r w:rsidR="001F69E4">
        <w:t xml:space="preserve"> Alternatively to large library screenings,</w:t>
      </w:r>
      <w:r w:rsidR="005B225B">
        <w:t xml:space="preserve"> </w:t>
      </w:r>
      <w:r w:rsidR="00A94CEB">
        <w:t>one</w:t>
      </w:r>
      <w:r w:rsidR="005B225B">
        <w:t xml:space="preserve"> strategy is </w:t>
      </w:r>
      <w:r w:rsidR="00A94CEB">
        <w:t>to identify the binding motif of partner protein</w:t>
      </w:r>
      <w:r w:rsidR="001F69E4">
        <w:t xml:space="preserve">s at the interaction site and </w:t>
      </w:r>
      <w:r w:rsidR="00A94CEB">
        <w:t xml:space="preserve">determine </w:t>
      </w:r>
      <w:r w:rsidR="001F69E4">
        <w:t xml:space="preserve">its structure </w:t>
      </w:r>
      <w:r w:rsidR="005B225B">
        <w:t xml:space="preserve">to </w:t>
      </w:r>
      <w:r w:rsidR="001F69E4">
        <w:t>design and develop</w:t>
      </w:r>
      <w:r w:rsidR="005B225B">
        <w:t xml:space="preserve"> </w:t>
      </w:r>
      <w:r w:rsidR="00A94CEB">
        <w:t>molecule</w:t>
      </w:r>
      <w:r w:rsidR="00263670">
        <w:t>s</w:t>
      </w:r>
      <w:r w:rsidR="00A94CEB">
        <w:t xml:space="preserve"> mimic</w:t>
      </w:r>
      <w:r w:rsidR="001F69E4">
        <w:t>king</w:t>
      </w:r>
      <w:r w:rsidR="00A94CEB">
        <w:t xml:space="preserve"> this motif</w:t>
      </w:r>
      <w:r w:rsidR="001F69E4">
        <w:t xml:space="preserve"> </w:t>
      </w:r>
      <w:r w:rsidR="00086F28">
        <w:fldChar w:fldCharType="begin">
          <w:fldData xml:space="preserve">PEVuZE5vdGU+PENpdGU+PEF1dGhvcj5Benphcml0bzwvQXV0aG9yPjxZZWFyPjIwMTM8L1llYXI+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</w:fldData>
        </w:fldChar>
      </w:r>
      <w:r w:rsidR="00E65176">
        <w:instrText xml:space="preserve"> ADDIN EN.CITE </w:instrText>
      </w:r>
      <w:r w:rsidR="00E65176">
        <w:fldChar w:fldCharType="begin">
          <w:fldData xml:space="preserve">PEVuZE5vdGU+PENpdGU+PEF1dGhvcj5Benphcml0bzwvQXV0aG9yPjxZZWFyPjIwMTM8L1llYXI+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</w:fldData>
        </w:fldChar>
      </w:r>
      <w:r w:rsidR="00E65176">
        <w:instrText xml:space="preserve"> ADDIN EN.CITE.DATA </w:instrText>
      </w:r>
      <w:r w:rsidR="00E65176">
        <w:fldChar w:fldCharType="end"/>
      </w:r>
      <w:r w:rsidR="00086F28">
        <w:fldChar w:fldCharType="separate"/>
      </w:r>
      <w:r w:rsidR="00E65176">
        <w:rPr>
          <w:noProof/>
        </w:rPr>
        <w:t>[</w:t>
      </w:r>
      <w:hyperlink w:anchor="_ENREF_72" w:tooltip="Azzarito, 2013 #318" w:history="1">
        <w:r w:rsidR="00E65176">
          <w:rPr>
            <w:noProof/>
          </w:rPr>
          <w:t>72-74</w:t>
        </w:r>
      </w:hyperlink>
      <w:r w:rsidR="00E65176">
        <w:rPr>
          <w:noProof/>
        </w:rPr>
        <w:t>]</w:t>
      </w:r>
      <w:r w:rsidR="00086F28">
        <w:fldChar w:fldCharType="end"/>
      </w:r>
      <w:r w:rsidR="00A94CEB">
        <w:t xml:space="preserve">. </w:t>
      </w:r>
    </w:p>
    <w:p w:rsidR="008D63EC" w:rsidRDefault="00AE0688">
      <w:pPr>
        <w:jc w:val="center"/>
      </w:pPr>
      <w:r w:rsidRPr="00625AE7">
        <w:rPr>
          <w:b/>
        </w:rPr>
        <w:t xml:space="preserve">&lt;INSERT FIGURE </w:t>
      </w:r>
      <w:r>
        <w:rPr>
          <w:b/>
        </w:rPr>
        <w:t>2</w:t>
      </w:r>
      <w:r w:rsidR="00BD4A42">
        <w:rPr>
          <w:b/>
        </w:rPr>
        <w:t xml:space="preserve"> (single column)</w:t>
      </w:r>
      <w:r w:rsidRPr="00625AE7">
        <w:rPr>
          <w:b/>
        </w:rPr>
        <w:t>&gt;</w:t>
      </w:r>
    </w:p>
    <w:p w:rsidR="006825F3" w:rsidRDefault="00DB38AC" w:rsidP="00026C67">
      <w:pPr>
        <w:pStyle w:val="Standard"/>
      </w:pPr>
      <w:r>
        <w:t>Phage display technology and s</w:t>
      </w:r>
      <w:r w:rsidR="006825F3">
        <w:t xml:space="preserve">tructural studies of NR box peptides bound to AR showed that the LXXLL </w:t>
      </w:r>
      <w:r>
        <w:t>and FXXLF</w:t>
      </w:r>
      <w:r w:rsidR="002D4921">
        <w:t xml:space="preserve"> </w:t>
      </w:r>
      <w:r w:rsidR="006825F3">
        <w:t>motif</w:t>
      </w:r>
      <w:r w:rsidR="002D4921">
        <w:t>s</w:t>
      </w:r>
      <w:r w:rsidR="006825F3">
        <w:t xml:space="preserve"> adopt an </w:t>
      </w:r>
      <w:r w:rsidR="006825F3">
        <w:sym w:font="Symbol" w:char="F061"/>
      </w:r>
      <w:r w:rsidR="006825F3">
        <w:t xml:space="preserve">–helical </w:t>
      </w:r>
      <w:r w:rsidR="00AF0B95">
        <w:t xml:space="preserve">conformation </w:t>
      </w:r>
      <w:r>
        <w:t xml:space="preserve">for optimal binding </w:t>
      </w:r>
      <w:r>
        <w:lastRenderedPageBreak/>
        <w:t xml:space="preserve">and that side chains of the </w:t>
      </w:r>
      <w:proofErr w:type="spellStart"/>
      <w:r>
        <w:t>leucine</w:t>
      </w:r>
      <w:proofErr w:type="spellEnd"/>
      <w:r>
        <w:t xml:space="preserve"> and/or phenylalanine at the </w:t>
      </w:r>
      <w:proofErr w:type="spellStart"/>
      <w:r w:rsidR="00B949EC" w:rsidRPr="00B949EC">
        <w:rPr>
          <w:i/>
        </w:rPr>
        <w:t>i</w:t>
      </w:r>
      <w:proofErr w:type="spellEnd"/>
      <w:r>
        <w:t xml:space="preserve">, </w:t>
      </w:r>
      <w:r w:rsidR="00B949EC" w:rsidRPr="00B949EC">
        <w:rPr>
          <w:i/>
        </w:rPr>
        <w:t>i</w:t>
      </w:r>
      <w:r>
        <w:t xml:space="preserve">+3 and </w:t>
      </w:r>
      <w:r w:rsidR="00B949EC" w:rsidRPr="00B949EC">
        <w:rPr>
          <w:i/>
        </w:rPr>
        <w:t>i</w:t>
      </w:r>
      <w:r>
        <w:t xml:space="preserve">+4 positions interact with hydrophobic </w:t>
      </w:r>
      <w:r w:rsidR="00763FA0">
        <w:t>pocket</w:t>
      </w:r>
      <w:r w:rsidR="00AF0B95">
        <w:t>s</w:t>
      </w:r>
      <w:r>
        <w:t xml:space="preserve"> in the AF</w:t>
      </w:r>
      <w:r w:rsidR="00AF0B95">
        <w:t>-</w:t>
      </w:r>
      <w:r>
        <w:t>2 domain</w:t>
      </w:r>
      <w:r w:rsidR="00CB3DD0">
        <w:t xml:space="preserve"> (Fig. 2)</w:t>
      </w:r>
      <w:r w:rsidR="00E916DB">
        <w:t xml:space="preserve"> </w:t>
      </w:r>
      <w:r w:rsidR="00086F28">
        <w:fldChar w:fldCharType="begin">
          <w:fldData xml:space="preserve">PEVuZE5vdGU+PENpdGU+PEF1dGhvcj5IdXI8L0F1dGhvcj48WWVhcj4yMDA0PC9ZZWFyPjxSZWNO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</w:fldData>
        </w:fldChar>
      </w:r>
      <w:r w:rsidR="00E65176">
        <w:instrText xml:space="preserve"> ADDIN EN.CITE </w:instrText>
      </w:r>
      <w:r w:rsidR="00E65176">
        <w:fldChar w:fldCharType="begin">
          <w:fldData xml:space="preserve">PEVuZE5vdGU+PENpdGU+PEF1dGhvcj5IdXI8L0F1dGhvcj48WWVhcj4yMDA0PC9ZZWFyPjxSZWNO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</w:fldData>
        </w:fldChar>
      </w:r>
      <w:r w:rsidR="00E65176">
        <w:instrText xml:space="preserve"> ADDIN EN.CITE.DATA </w:instrText>
      </w:r>
      <w:r w:rsidR="00E65176">
        <w:fldChar w:fldCharType="end"/>
      </w:r>
      <w:r w:rsidR="00086F28">
        <w:fldChar w:fldCharType="separate"/>
      </w:r>
      <w:r w:rsidR="00E65176">
        <w:rPr>
          <w:noProof/>
        </w:rPr>
        <w:t>[</w:t>
      </w:r>
      <w:hyperlink w:anchor="_ENREF_46" w:tooltip="van de Wijngaart, 2012 #332" w:history="1">
        <w:r w:rsidR="00E65176">
          <w:rPr>
            <w:noProof/>
          </w:rPr>
          <w:t>46</w:t>
        </w:r>
      </w:hyperlink>
      <w:r w:rsidR="00E65176">
        <w:rPr>
          <w:noProof/>
        </w:rPr>
        <w:t xml:space="preserve">, </w:t>
      </w:r>
      <w:hyperlink w:anchor="_ENREF_50" w:tooltip="He, 2004 #394" w:history="1">
        <w:r w:rsidR="00E65176">
          <w:rPr>
            <w:noProof/>
          </w:rPr>
          <w:t>50</w:t>
        </w:r>
      </w:hyperlink>
      <w:r w:rsidR="00E65176">
        <w:rPr>
          <w:noProof/>
        </w:rPr>
        <w:t xml:space="preserve">, </w:t>
      </w:r>
      <w:hyperlink w:anchor="_ENREF_53" w:tooltip="Dubbink, 2004 #398" w:history="1">
        <w:r w:rsidR="00E65176">
          <w:rPr>
            <w:noProof/>
          </w:rPr>
          <w:t>53</w:t>
        </w:r>
      </w:hyperlink>
      <w:r w:rsidR="00E65176">
        <w:rPr>
          <w:noProof/>
        </w:rPr>
        <w:t xml:space="preserve">, </w:t>
      </w:r>
      <w:hyperlink w:anchor="_ENREF_59" w:tooltip="Hur, 2004 #328" w:history="1">
        <w:r w:rsidR="00E65176">
          <w:rPr>
            <w:noProof/>
          </w:rPr>
          <w:t>59-62</w:t>
        </w:r>
      </w:hyperlink>
      <w:r w:rsidR="00E65176">
        <w:rPr>
          <w:noProof/>
        </w:rPr>
        <w:t xml:space="preserve">, </w:t>
      </w:r>
      <w:hyperlink w:anchor="_ENREF_75" w:tooltip="Chang, 2005 #416" w:history="1">
        <w:r w:rsidR="00E65176">
          <w:rPr>
            <w:noProof/>
          </w:rPr>
          <w:t>75-80</w:t>
        </w:r>
      </w:hyperlink>
      <w:r w:rsidR="00E65176">
        <w:rPr>
          <w:noProof/>
        </w:rPr>
        <w:t>]</w:t>
      </w:r>
      <w:r w:rsidR="00086F28">
        <w:fldChar w:fldCharType="end"/>
      </w:r>
      <w:r w:rsidR="00504D1F">
        <w:t xml:space="preserve">. </w:t>
      </w:r>
      <w:r w:rsidR="00ED7FD2">
        <w:t xml:space="preserve">Most importantly, many of these studies have </w:t>
      </w:r>
      <w:r w:rsidR="00763FA0">
        <w:t xml:space="preserve">also demonstrated </w:t>
      </w:r>
      <w:r w:rsidR="00B949EC" w:rsidRPr="00B949EC">
        <w:rPr>
          <w:i/>
        </w:rPr>
        <w:t>in vitro</w:t>
      </w:r>
      <w:r w:rsidR="00ED7FD2">
        <w:t xml:space="preserve"> </w:t>
      </w:r>
      <w:r w:rsidR="00763FA0">
        <w:t xml:space="preserve">that peptides derived from these motifs were able to block interactions between </w:t>
      </w:r>
      <w:r w:rsidR="00AF0B95">
        <w:t xml:space="preserve">the </w:t>
      </w:r>
      <w:r w:rsidR="00763FA0">
        <w:t xml:space="preserve">AR and </w:t>
      </w:r>
      <w:proofErr w:type="spellStart"/>
      <w:r w:rsidR="00763FA0">
        <w:t>coactivators</w:t>
      </w:r>
      <w:proofErr w:type="spellEnd"/>
      <w:r w:rsidR="00763FA0">
        <w:t xml:space="preserve"> bearing </w:t>
      </w:r>
      <w:r w:rsidR="00ED7FD2">
        <w:t>L/FXXLL/F motifs</w:t>
      </w:r>
      <w:r w:rsidR="005E6C86">
        <w:t xml:space="preserve"> </w:t>
      </w:r>
      <w:r w:rsidR="00086F28">
        <w:fldChar w:fldCharType="begin">
          <w:fldData xml:space="preserve">PEVuZE5vdGU+PENpdGU+PEF1dGhvcj5Fc3RlYmFuZXotUGVycGluYTwvQXV0aG9yPjxZZWFyPjIw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</w:fldData>
        </w:fldChar>
      </w:r>
      <w:r w:rsidR="00E65176">
        <w:instrText xml:space="preserve"> ADDIN EN.CITE </w:instrText>
      </w:r>
      <w:r w:rsidR="00E65176">
        <w:fldChar w:fldCharType="begin">
          <w:fldData xml:space="preserve">PEVuZE5vdGU+PENpdGU+PEF1dGhvcj5Fc3RlYmFuZXotUGVycGluYTwvQXV0aG9yPjxZZWFyPjIw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</w:fldData>
        </w:fldChar>
      </w:r>
      <w:r w:rsidR="00E65176">
        <w:instrText xml:space="preserve"> ADDIN EN.CITE.DATA </w:instrText>
      </w:r>
      <w:r w:rsidR="00E65176">
        <w:fldChar w:fldCharType="end"/>
      </w:r>
      <w:r w:rsidR="00086F28">
        <w:fldChar w:fldCharType="separate"/>
      </w:r>
      <w:r w:rsidR="00E65176">
        <w:rPr>
          <w:noProof/>
        </w:rPr>
        <w:t>[</w:t>
      </w:r>
      <w:hyperlink w:anchor="_ENREF_46" w:tooltip="van de Wijngaart, 2012 #332" w:history="1">
        <w:r w:rsidR="00E65176">
          <w:rPr>
            <w:noProof/>
          </w:rPr>
          <w:t>46</w:t>
        </w:r>
      </w:hyperlink>
      <w:r w:rsidR="00E65176">
        <w:rPr>
          <w:noProof/>
        </w:rPr>
        <w:t xml:space="preserve">, </w:t>
      </w:r>
      <w:hyperlink w:anchor="_ENREF_53" w:tooltip="Dubbink, 2004 #398" w:history="1">
        <w:r w:rsidR="00E65176">
          <w:rPr>
            <w:noProof/>
          </w:rPr>
          <w:t>53</w:t>
        </w:r>
      </w:hyperlink>
      <w:r w:rsidR="00E65176">
        <w:rPr>
          <w:noProof/>
        </w:rPr>
        <w:t xml:space="preserve">, </w:t>
      </w:r>
      <w:hyperlink w:anchor="_ENREF_77" w:tooltip="Vaz, 2009 #418" w:history="1">
        <w:r w:rsidR="00E65176">
          <w:rPr>
            <w:noProof/>
          </w:rPr>
          <w:t>77-80</w:t>
        </w:r>
      </w:hyperlink>
      <w:r w:rsidR="00E65176">
        <w:rPr>
          <w:noProof/>
        </w:rPr>
        <w:t>]</w:t>
      </w:r>
      <w:r w:rsidR="00086F28">
        <w:fldChar w:fldCharType="end"/>
      </w:r>
      <w:r w:rsidR="00763FA0">
        <w:t xml:space="preserve">. </w:t>
      </w:r>
      <w:r w:rsidR="00EB399D">
        <w:t xml:space="preserve">Peptides are very useful tools in drug </w:t>
      </w:r>
      <w:r w:rsidR="00AF0B95">
        <w:t xml:space="preserve">design and development </w:t>
      </w:r>
      <w:r w:rsidR="00EB399D">
        <w:t>but their use</w:t>
      </w:r>
      <w:r w:rsidR="00ED7FD2">
        <w:t xml:space="preserve"> </w:t>
      </w:r>
      <w:r w:rsidR="00246BC0">
        <w:t xml:space="preserve">as therapeutic agents is </w:t>
      </w:r>
      <w:r w:rsidR="00EB399D">
        <w:t xml:space="preserve">unfortunately </w:t>
      </w:r>
      <w:r w:rsidR="00246BC0">
        <w:t xml:space="preserve">limited by a </w:t>
      </w:r>
      <w:r w:rsidR="00ED7FD2">
        <w:t>rapid metabolic degradation</w:t>
      </w:r>
      <w:r w:rsidR="00246BC0">
        <w:t xml:space="preserve">, low bioavailability and poor cell permeability. </w:t>
      </w:r>
      <w:r w:rsidR="00EB399D">
        <w:t xml:space="preserve">To overcome these drawbacks, the </w:t>
      </w:r>
      <w:r w:rsidR="002742C5">
        <w:t xml:space="preserve">transfer of the </w:t>
      </w:r>
      <w:r w:rsidR="0095641A">
        <w:t>essential</w:t>
      </w:r>
      <w:r w:rsidR="002742C5">
        <w:t xml:space="preserve"> functional and conformational requirements for AF</w:t>
      </w:r>
      <w:r w:rsidR="00AF0B95">
        <w:t>-</w:t>
      </w:r>
      <w:r w:rsidR="002742C5">
        <w:t xml:space="preserve">2 binding into </w:t>
      </w:r>
      <w:r w:rsidR="00EB399D">
        <w:t xml:space="preserve">small </w:t>
      </w:r>
      <w:r w:rsidR="0095641A">
        <w:t xml:space="preserve">organic </w:t>
      </w:r>
      <w:r w:rsidR="00EB399D">
        <w:t>molecules able to mimic peptid</w:t>
      </w:r>
      <w:r w:rsidR="0099344B">
        <w:t>e</w:t>
      </w:r>
      <w:r w:rsidR="00EB399D">
        <w:t xml:space="preserve"> structures</w:t>
      </w:r>
      <w:r w:rsidR="002742C5">
        <w:t xml:space="preserve"> </w:t>
      </w:r>
      <w:r w:rsidR="00EB399D">
        <w:t xml:space="preserve">is a very interesting strategy. </w:t>
      </w:r>
      <w:r w:rsidR="0095641A">
        <w:t xml:space="preserve">Such molecules, called </w:t>
      </w:r>
      <w:proofErr w:type="spellStart"/>
      <w:r w:rsidR="0095641A">
        <w:t>p</w:t>
      </w:r>
      <w:r w:rsidR="002742C5">
        <w:t>eptidomimetics</w:t>
      </w:r>
      <w:proofErr w:type="spellEnd"/>
      <w:r w:rsidR="0095641A">
        <w:t>, do not possess a peptide backbone structure but are able to mimic protein secondary structures and arrange essential functional groups into the required three-dimensional pattern to interact with the target protein</w:t>
      </w:r>
      <w:r w:rsidR="00263670">
        <w:t xml:space="preserve"> </w:t>
      </w:r>
      <w:r w:rsidR="00086F28">
        <w:fldChar w:fldCharType="begin">
          <w:fldData xml:space="preserve">PEVuZE5vdGU+PENpdGU+PEF1dGhvcj5DaGU8L0F1dGhvcj48WWVhcj4yMDA4PC9ZZWFyPjxSZWNO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</w:fldData>
        </w:fldChar>
      </w:r>
      <w:r w:rsidR="00E65176">
        <w:instrText xml:space="preserve"> ADDIN EN.CITE </w:instrText>
      </w:r>
      <w:r w:rsidR="00E65176">
        <w:fldChar w:fldCharType="begin">
          <w:fldData xml:space="preserve">PEVuZE5vdGU+PENpdGU+PEF1dGhvcj5DaGU8L0F1dGhvcj48WWVhcj4yMDA4PC9ZZWFyPjxSZWNO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</w:fldData>
        </w:fldChar>
      </w:r>
      <w:r w:rsidR="00E65176">
        <w:instrText xml:space="preserve"> ADDIN EN.CITE.DATA </w:instrText>
      </w:r>
      <w:r w:rsidR="00E65176">
        <w:fldChar w:fldCharType="end"/>
      </w:r>
      <w:r w:rsidR="00086F28">
        <w:fldChar w:fldCharType="separate"/>
      </w:r>
      <w:r w:rsidR="00E65176">
        <w:rPr>
          <w:noProof/>
        </w:rPr>
        <w:t>[</w:t>
      </w:r>
      <w:hyperlink w:anchor="_ENREF_72" w:tooltip="Azzarito, 2013 #318" w:history="1">
        <w:r w:rsidR="00E65176">
          <w:rPr>
            <w:noProof/>
          </w:rPr>
          <w:t>72</w:t>
        </w:r>
      </w:hyperlink>
      <w:r w:rsidR="00E65176">
        <w:rPr>
          <w:noProof/>
        </w:rPr>
        <w:t xml:space="preserve">, </w:t>
      </w:r>
      <w:hyperlink w:anchor="_ENREF_81" w:tooltip="Che, 2008 #323" w:history="1">
        <w:r w:rsidR="00E65176">
          <w:rPr>
            <w:noProof/>
          </w:rPr>
          <w:t>81</w:t>
        </w:r>
      </w:hyperlink>
      <w:r w:rsidR="00E65176">
        <w:rPr>
          <w:noProof/>
        </w:rPr>
        <w:t xml:space="preserve">, </w:t>
      </w:r>
      <w:hyperlink w:anchor="_ENREF_82" w:tooltip="Trabocchi, 2014 #192" w:history="1">
        <w:r w:rsidR="00E65176">
          <w:rPr>
            <w:noProof/>
          </w:rPr>
          <w:t>82</w:t>
        </w:r>
      </w:hyperlink>
      <w:r w:rsidR="00E65176">
        <w:rPr>
          <w:noProof/>
        </w:rPr>
        <w:t>]</w:t>
      </w:r>
      <w:r w:rsidR="00086F28">
        <w:fldChar w:fldCharType="end"/>
      </w:r>
      <w:r w:rsidR="0095641A">
        <w:t>.</w:t>
      </w:r>
      <w:r w:rsidR="00263670">
        <w:t xml:space="preserve"> </w:t>
      </w:r>
      <w:r w:rsidR="000E6B6E">
        <w:t>Based on L</w:t>
      </w:r>
      <w:r w:rsidR="001F0D24">
        <w:t>/FXXLL/F</w:t>
      </w:r>
      <w:r w:rsidR="000E6B6E">
        <w:t xml:space="preserve"> motif</w:t>
      </w:r>
      <w:r w:rsidR="001F0D24">
        <w:t>s</w:t>
      </w:r>
      <w:r w:rsidR="000E6B6E">
        <w:t xml:space="preserve"> structural behavior</w:t>
      </w:r>
      <w:r w:rsidR="0099344B">
        <w:t xml:space="preserve"> (Fig 3, </w:t>
      </w:r>
      <w:r w:rsidR="0099344B" w:rsidRPr="0099344B">
        <w:rPr>
          <w:b/>
        </w:rPr>
        <w:t>1</w:t>
      </w:r>
      <w:r w:rsidR="0099344B">
        <w:t>)</w:t>
      </w:r>
      <w:r w:rsidR="000E6B6E">
        <w:t xml:space="preserve">, </w:t>
      </w:r>
      <w:r w:rsidR="000E6B6E">
        <w:sym w:font="Symbol" w:char="F061"/>
      </w:r>
      <w:r w:rsidR="000E6B6E">
        <w:t xml:space="preserve">-helix </w:t>
      </w:r>
      <w:proofErr w:type="spellStart"/>
      <w:r w:rsidR="000E6B6E">
        <w:t>mimetics</w:t>
      </w:r>
      <w:proofErr w:type="spellEnd"/>
      <w:r w:rsidR="000E6B6E">
        <w:t xml:space="preserve"> have been </w:t>
      </w:r>
      <w:r w:rsidR="00696F18">
        <w:t xml:space="preserve">elegantly </w:t>
      </w:r>
      <w:r w:rsidR="000E6B6E">
        <w:t xml:space="preserve">used as scaffolds </w:t>
      </w:r>
      <w:r w:rsidR="00696F18">
        <w:t xml:space="preserve">by different research groups </w:t>
      </w:r>
      <w:r w:rsidR="000E6B6E">
        <w:t xml:space="preserve">to design and develop </w:t>
      </w:r>
      <w:proofErr w:type="spellStart"/>
      <w:r w:rsidR="000E6B6E">
        <w:t>coactivator</w:t>
      </w:r>
      <w:proofErr w:type="spellEnd"/>
      <w:r w:rsidR="000E6B6E">
        <w:t xml:space="preserve"> binding inhibitors (CBI).</w:t>
      </w:r>
      <w:r w:rsidR="00376871">
        <w:t xml:space="preserve"> </w:t>
      </w:r>
    </w:p>
    <w:p w:rsidR="008D63EC" w:rsidRDefault="00AE0688">
      <w:pPr>
        <w:jc w:val="center"/>
      </w:pPr>
      <w:r w:rsidRPr="00625AE7">
        <w:rPr>
          <w:b/>
        </w:rPr>
        <w:t xml:space="preserve">&lt;INSERT FIGURE </w:t>
      </w:r>
      <w:r>
        <w:rPr>
          <w:b/>
        </w:rPr>
        <w:t>3</w:t>
      </w:r>
      <w:r w:rsidR="00BD4A42">
        <w:rPr>
          <w:b/>
        </w:rPr>
        <w:t xml:space="preserve"> (double column)</w:t>
      </w:r>
      <w:r w:rsidRPr="00625AE7">
        <w:rPr>
          <w:b/>
        </w:rPr>
        <w:t>&gt;</w:t>
      </w:r>
    </w:p>
    <w:p w:rsidR="00585048" w:rsidRDefault="00B24E0B" w:rsidP="00026C67">
      <w:pPr>
        <w:pStyle w:val="Standard"/>
      </w:pPr>
      <w:r>
        <w:t xml:space="preserve">Building on </w:t>
      </w:r>
      <w:r w:rsidR="00067BFD">
        <w:t>successful results obtained in the design of estrogen receptor</w:t>
      </w:r>
      <w:r w:rsidR="00D0084A">
        <w:t xml:space="preserve"> (ER)</w:t>
      </w:r>
      <w:r w:rsidR="00067BFD">
        <w:t xml:space="preserve"> CBIs </w:t>
      </w:r>
      <w:r w:rsidR="00086F28">
        <w:fldChar w:fldCharType="begin">
          <w:fldData xml:space="preserve">PEVuZE5vdGU+PENpdGU+PEF1dGhvcj5QYXJlbnQ8L0F1dGhvcj48WWVhcj4yMDA4PC9ZZWFyPjxS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</w:fldData>
        </w:fldChar>
      </w:r>
      <w:r w:rsidR="00E65176">
        <w:instrText xml:space="preserve"> ADDIN EN.CITE </w:instrText>
      </w:r>
      <w:r w:rsidR="00E65176">
        <w:fldChar w:fldCharType="begin">
          <w:fldData xml:space="preserve">PEVuZE5vdGU+PENpdGU+PEF1dGhvcj5QYXJlbnQ8L0F1dGhvcj48WWVhcj4yMDA4PC9ZZWFyPjxS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</w:fldData>
        </w:fldChar>
      </w:r>
      <w:r w:rsidR="00E65176">
        <w:instrText xml:space="preserve"> ADDIN EN.CITE.DATA </w:instrText>
      </w:r>
      <w:r w:rsidR="00E65176">
        <w:fldChar w:fldCharType="end"/>
      </w:r>
      <w:r w:rsidR="00086F28">
        <w:fldChar w:fldCharType="separate"/>
      </w:r>
      <w:r w:rsidR="00E65176">
        <w:rPr>
          <w:noProof/>
        </w:rPr>
        <w:t>[</w:t>
      </w:r>
      <w:hyperlink w:anchor="_ENREF_83" w:tooltip="Parent, 2008 #426" w:history="1">
        <w:r w:rsidR="00E65176">
          <w:rPr>
            <w:noProof/>
          </w:rPr>
          <w:t>83-85</w:t>
        </w:r>
      </w:hyperlink>
      <w:r w:rsidR="00E65176">
        <w:rPr>
          <w:noProof/>
        </w:rPr>
        <w:t>]</w:t>
      </w:r>
      <w:r w:rsidR="00086F28">
        <w:fldChar w:fldCharType="end"/>
      </w:r>
      <w:r w:rsidR="00067BFD">
        <w:t xml:space="preserve"> and considering the AR</w:t>
      </w:r>
      <w:r w:rsidR="00FA22D6">
        <w:t>-LBD</w:t>
      </w:r>
      <w:r w:rsidR="00067BFD">
        <w:t xml:space="preserve"> preference for motifs bearing bulkier aromatic residues, </w:t>
      </w:r>
      <w:proofErr w:type="spellStart"/>
      <w:r w:rsidR="00067BFD">
        <w:t>Gunther</w:t>
      </w:r>
      <w:proofErr w:type="spellEnd"/>
      <w:r w:rsidR="00067BFD">
        <w:t xml:space="preserve"> et al. </w:t>
      </w:r>
      <w:r w:rsidR="00EA563F">
        <w:t xml:space="preserve">used a </w:t>
      </w:r>
      <w:r w:rsidR="007779C9">
        <w:t xml:space="preserve">2,4,6-trisubstituted </w:t>
      </w:r>
      <w:proofErr w:type="spellStart"/>
      <w:r w:rsidR="00D94125">
        <w:t>pyrimidine</w:t>
      </w:r>
      <w:proofErr w:type="spellEnd"/>
      <w:r w:rsidR="00D94125">
        <w:t xml:space="preserve"> scaffold</w:t>
      </w:r>
      <w:r w:rsidR="00EA563F">
        <w:t xml:space="preserve"> to mimic the </w:t>
      </w:r>
      <w:proofErr w:type="spellStart"/>
      <w:r w:rsidR="006C4206" w:rsidRPr="006C4206">
        <w:rPr>
          <w:i/>
        </w:rPr>
        <w:t>i</w:t>
      </w:r>
      <w:proofErr w:type="spellEnd"/>
      <w:r w:rsidR="00EA563F">
        <w:t xml:space="preserve">, </w:t>
      </w:r>
      <w:proofErr w:type="spellStart"/>
      <w:r w:rsidR="006C4206" w:rsidRPr="006C4206">
        <w:rPr>
          <w:i/>
        </w:rPr>
        <w:t>i</w:t>
      </w:r>
      <w:proofErr w:type="spellEnd"/>
      <w:r w:rsidR="004F1EC3">
        <w:rPr>
          <w:i/>
        </w:rPr>
        <w:t xml:space="preserve"> </w:t>
      </w:r>
      <w:r w:rsidR="00EA563F">
        <w:t>+</w:t>
      </w:r>
      <w:r w:rsidR="004F1EC3">
        <w:t xml:space="preserve"> </w:t>
      </w:r>
      <w:r w:rsidR="00EA563F">
        <w:t xml:space="preserve">3 and </w:t>
      </w:r>
      <w:proofErr w:type="spellStart"/>
      <w:r w:rsidR="006C4206" w:rsidRPr="006C4206">
        <w:rPr>
          <w:i/>
        </w:rPr>
        <w:t>i</w:t>
      </w:r>
      <w:proofErr w:type="spellEnd"/>
      <w:r w:rsidR="004F1EC3">
        <w:rPr>
          <w:i/>
        </w:rPr>
        <w:t xml:space="preserve"> </w:t>
      </w:r>
      <w:r w:rsidR="00EA563F">
        <w:t>+</w:t>
      </w:r>
      <w:r w:rsidR="004F1EC3">
        <w:t xml:space="preserve"> </w:t>
      </w:r>
      <w:r w:rsidR="00EA563F">
        <w:t>4 arrangement of interacting hydrophobic side chains in the AF</w:t>
      </w:r>
      <w:r w:rsidR="004F1EC3">
        <w:t>-</w:t>
      </w:r>
      <w:r w:rsidR="00EA563F">
        <w:t xml:space="preserve">2 groove (Fig. </w:t>
      </w:r>
      <w:r w:rsidR="00AE0688">
        <w:t>3</w:t>
      </w:r>
      <w:r w:rsidR="00240E42">
        <w:t xml:space="preserve">, </w:t>
      </w:r>
      <w:r w:rsidR="006C4206" w:rsidRPr="006C4206">
        <w:rPr>
          <w:b/>
        </w:rPr>
        <w:t>2</w:t>
      </w:r>
      <w:r w:rsidR="00EA563F">
        <w:t xml:space="preserve">) </w:t>
      </w:r>
      <w:r w:rsidR="00086F28">
        <w:fldChar w:fldCharType="begin"/>
      </w:r>
      <w:r w:rsidR="00E65176">
        <w:instrText xml:space="preserve"> ADDIN EN.CITE &lt;EndNote&gt;&lt;Cite&gt;&lt;Author&gt;Gunther&lt;/Author&gt;&lt;Year&gt;2009&lt;/Year&gt;&lt;RecNum&gt;326&lt;/RecNum&gt;&lt;DisplayText&gt;[86]&lt;/DisplayText&gt;&lt;record&gt;&lt;rec-number&gt;326&lt;/rec-number&gt;&lt;foreign-keys&gt;&lt;key app="EN" db-id="adrw909t5w5ptzetfvyxtzrferxew5adzaps" timestamp="1426695077"&gt;326&lt;/key&gt;&lt;/foreign-keys&gt;&lt;ref-type name="Journal Article"&gt;17&lt;/ref-type&gt;&lt;contributors&gt;&lt;authors&gt;&lt;author&gt;Gunther, Jillian R.&lt;/author&gt;&lt;author&gt;Parent, Alexander A.&lt;/author&gt;&lt;author&gt;Katzenellenbogen, John A.&lt;/author&gt;&lt;/authors&gt;&lt;/contributors&gt;&lt;titles&gt;&lt;title&gt;Alternative Inhibition of Androgen Receptor Signaling: Peptidomimetic Pyrimidines As Direct Androgen Receptor/Coactivator Disruptors&lt;/title&gt;&lt;secondary-title&gt;ACS Chemical Biology&lt;/secondary-title&gt;&lt;/titles&gt;&lt;periodical&gt;&lt;full-title&gt;ACS Chemical Biology&lt;/full-title&gt;&lt;abbr-1&gt;ACS Chem. Biol.&lt;/abbr-1&gt;&lt;abbr-2&gt;ACS Chem Biol&lt;/abbr-2&gt;&lt;/periodical&gt;&lt;pages&gt;435-440&lt;/pages&gt;&lt;volume&gt;4&lt;/volume&gt;&lt;number&gt;6&lt;/number&gt;&lt;dates&gt;&lt;year&gt;2009&lt;/year&gt;&lt;pub-dates&gt;&lt;date&gt;2009/06/19&lt;/date&gt;&lt;/pub-dates&gt;&lt;/dates&gt;&lt;publisher&gt;American Chemical Society&lt;/publisher&gt;&lt;isbn&gt;1554-8929&lt;/isbn&gt;&lt;urls&gt;&lt;related-urls&gt;&lt;url&gt;http://dx.doi.org/10.1021/cb900043e&lt;/url&gt;&lt;/related-urls&gt;&lt;/urls&gt;&lt;electronic-resource-num&gt;10.1021/cb900043e&lt;/electronic-resource-num&gt;&lt;/record&gt;&lt;/Cite&gt;&lt;/EndNote&gt;</w:instrText>
      </w:r>
      <w:r w:rsidR="00086F28">
        <w:fldChar w:fldCharType="separate"/>
      </w:r>
      <w:r w:rsidR="00E65176">
        <w:rPr>
          <w:noProof/>
        </w:rPr>
        <w:t>[</w:t>
      </w:r>
      <w:hyperlink w:anchor="_ENREF_86" w:tooltip="Gunther, 2009 #326" w:history="1">
        <w:r w:rsidR="00E65176">
          <w:rPr>
            <w:noProof/>
          </w:rPr>
          <w:t>86</w:t>
        </w:r>
      </w:hyperlink>
      <w:r w:rsidR="00E65176">
        <w:rPr>
          <w:noProof/>
        </w:rPr>
        <w:t>]</w:t>
      </w:r>
      <w:r w:rsidR="00086F28">
        <w:fldChar w:fldCharType="end"/>
      </w:r>
      <w:r w:rsidR="00EA563F">
        <w:t xml:space="preserve">. </w:t>
      </w:r>
      <w:r w:rsidR="007779C9">
        <w:t xml:space="preserve">This </w:t>
      </w:r>
      <w:r w:rsidR="00D94125">
        <w:t xml:space="preserve">scaffold was previously designed by an ‘’outside-in’’ approach from structural data of the </w:t>
      </w:r>
      <w:r w:rsidR="00D0084A">
        <w:t>ER-</w:t>
      </w:r>
      <w:r w:rsidR="00D94125">
        <w:t xml:space="preserve">bound LXXLL motif and substituted with alkyl </w:t>
      </w:r>
      <w:r w:rsidR="00CD6D13">
        <w:t>groups</w:t>
      </w:r>
      <w:r w:rsidR="00D94125">
        <w:t xml:space="preserve"> to mimic the </w:t>
      </w:r>
      <w:proofErr w:type="spellStart"/>
      <w:r w:rsidR="00D0084A">
        <w:t>leucine</w:t>
      </w:r>
      <w:proofErr w:type="spellEnd"/>
      <w:r w:rsidR="00D0084A">
        <w:t xml:space="preserve"> side chains</w:t>
      </w:r>
      <w:r w:rsidR="00D0084A" w:rsidRPr="00D94125">
        <w:t xml:space="preserve"> </w:t>
      </w:r>
      <w:r w:rsidR="00D0084A">
        <w:t xml:space="preserve">orientation </w:t>
      </w:r>
      <w:r w:rsidR="00D94125">
        <w:t xml:space="preserve">in this short </w:t>
      </w:r>
      <w:r w:rsidR="00D94125">
        <w:sym w:font="Symbol" w:char="F061"/>
      </w:r>
      <w:r w:rsidR="00D94125">
        <w:t xml:space="preserve">-helix conformation </w:t>
      </w:r>
      <w:r w:rsidR="00086F28">
        <w:fldChar w:fldCharType="begin">
          <w:fldData xml:space="preserve">PEVuZE5vdGU+PENpdGU+PEF1dGhvcj5Sb2RyaWd1ZXo8L0F1dGhvcj48WWVhcj4yMDA0PC9ZZWFy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</w:fldData>
        </w:fldChar>
      </w:r>
      <w:r w:rsidR="00E65176">
        <w:instrText xml:space="preserve"> ADDIN EN.CITE </w:instrText>
      </w:r>
      <w:r w:rsidR="00E65176">
        <w:fldChar w:fldCharType="begin">
          <w:fldData xml:space="preserve">PEVuZE5vdGU+PENpdGU+PEF1dGhvcj5Sb2RyaWd1ZXo8L0F1dGhvcj48WWVhcj4yMDA0PC9ZZWFy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</w:fldData>
        </w:fldChar>
      </w:r>
      <w:r w:rsidR="00E65176">
        <w:instrText xml:space="preserve"> ADDIN EN.CITE.DATA </w:instrText>
      </w:r>
      <w:r w:rsidR="00E65176">
        <w:fldChar w:fldCharType="end"/>
      </w:r>
      <w:r w:rsidR="00086F28">
        <w:fldChar w:fldCharType="separate"/>
      </w:r>
      <w:r w:rsidR="00E65176">
        <w:rPr>
          <w:noProof/>
        </w:rPr>
        <w:t>[</w:t>
      </w:r>
      <w:hyperlink w:anchor="_ENREF_85" w:tooltip="Rodriguez, 2004 #425" w:history="1">
        <w:r w:rsidR="00E65176">
          <w:rPr>
            <w:noProof/>
          </w:rPr>
          <w:t>85</w:t>
        </w:r>
      </w:hyperlink>
      <w:r w:rsidR="00E65176">
        <w:rPr>
          <w:noProof/>
        </w:rPr>
        <w:t>]</w:t>
      </w:r>
      <w:r w:rsidR="00086F28">
        <w:fldChar w:fldCharType="end"/>
      </w:r>
      <w:r w:rsidR="00D94125">
        <w:t xml:space="preserve">. </w:t>
      </w:r>
      <w:r w:rsidR="00D0084A">
        <w:t>To target the AR</w:t>
      </w:r>
      <w:r w:rsidR="00072746">
        <w:t xml:space="preserve"> </w:t>
      </w:r>
      <w:r w:rsidR="00A446A3">
        <w:t>AF</w:t>
      </w:r>
      <w:r w:rsidR="00072746">
        <w:t>-</w:t>
      </w:r>
      <w:r w:rsidR="00A446A3">
        <w:t>2 site</w:t>
      </w:r>
      <w:r w:rsidR="00D0084A">
        <w:t xml:space="preserve">, </w:t>
      </w:r>
      <w:r w:rsidR="00C63255">
        <w:lastRenderedPageBreak/>
        <w:t xml:space="preserve">a series of </w:t>
      </w:r>
      <w:proofErr w:type="spellStart"/>
      <w:r w:rsidR="00C63255">
        <w:t>peptidomimetic</w:t>
      </w:r>
      <w:proofErr w:type="spellEnd"/>
      <w:r w:rsidR="00C63255">
        <w:t xml:space="preserve"> compounds bearing </w:t>
      </w:r>
      <w:r w:rsidR="00F23FDE">
        <w:t xml:space="preserve">larger benzyl and </w:t>
      </w:r>
      <w:proofErr w:type="spellStart"/>
      <w:r w:rsidR="00F23FDE">
        <w:t>naphtyl</w:t>
      </w:r>
      <w:proofErr w:type="spellEnd"/>
      <w:r w:rsidR="00F23FDE">
        <w:t xml:space="preserve"> moieties on the </w:t>
      </w:r>
      <w:proofErr w:type="spellStart"/>
      <w:r w:rsidR="00F23FDE">
        <w:t>pyrimidine</w:t>
      </w:r>
      <w:proofErr w:type="spellEnd"/>
      <w:r w:rsidR="00F23FDE">
        <w:t xml:space="preserve"> core </w:t>
      </w:r>
      <w:r w:rsidR="00C63255">
        <w:t xml:space="preserve">was prepared </w:t>
      </w:r>
      <w:r w:rsidR="00F23FDE">
        <w:t xml:space="preserve">to mimic the phenylalanine and tryptophan residues found in AR-NTD and </w:t>
      </w:r>
      <w:r w:rsidR="000B0251">
        <w:t>a great number of</w:t>
      </w:r>
      <w:r w:rsidR="00F23FDE">
        <w:t xml:space="preserve"> AR-</w:t>
      </w:r>
      <w:proofErr w:type="spellStart"/>
      <w:r w:rsidR="00F23FDE">
        <w:t>coact</w:t>
      </w:r>
      <w:r w:rsidR="00013246">
        <w:t>ivators</w:t>
      </w:r>
      <w:proofErr w:type="spellEnd"/>
      <w:r w:rsidR="00013246">
        <w:t xml:space="preserve">. As a consequence of solubility problems with compounds bearing larger aromatic </w:t>
      </w:r>
      <w:proofErr w:type="spellStart"/>
      <w:r w:rsidR="00013246">
        <w:t>substituents</w:t>
      </w:r>
      <w:proofErr w:type="spellEnd"/>
      <w:r w:rsidR="00013246">
        <w:t xml:space="preserve">, the library could not be </w:t>
      </w:r>
      <w:r w:rsidR="000E5484">
        <w:t xml:space="preserve">entirely </w:t>
      </w:r>
      <w:r w:rsidR="00013246">
        <w:t xml:space="preserve">evaluated in TR-FRET assay for direct AR-LBD binding and a </w:t>
      </w:r>
      <w:proofErr w:type="spellStart"/>
      <w:r w:rsidR="00013246">
        <w:t>luciferase</w:t>
      </w:r>
      <w:proofErr w:type="spellEnd"/>
      <w:r w:rsidR="00013246">
        <w:t xml:space="preserve"> reporter gene assay was used.</w:t>
      </w:r>
      <w:r w:rsidR="000E5484">
        <w:t xml:space="preserve"> The tested compounds did not show cellular toxicity and their ability to cause inhibition by binding to </w:t>
      </w:r>
      <w:r w:rsidR="00E40035">
        <w:t xml:space="preserve">the </w:t>
      </w:r>
      <w:r w:rsidR="000E5484">
        <w:t>AR</w:t>
      </w:r>
      <w:r w:rsidR="00E40035">
        <w:t xml:space="preserve"> surface</w:t>
      </w:r>
      <w:r w:rsidR="000E5484">
        <w:t xml:space="preserve"> and not by displacing DHT from the ABS was confirmed. </w:t>
      </w:r>
      <w:r w:rsidR="00E40035">
        <w:t xml:space="preserve">As expected, AR selectivity over ER could be achieved with compounds bearing at least two aromatic </w:t>
      </w:r>
      <w:proofErr w:type="spellStart"/>
      <w:r w:rsidR="00E40035">
        <w:t>substituents</w:t>
      </w:r>
      <w:proofErr w:type="spellEnd"/>
      <w:r w:rsidR="00056E6C">
        <w:t xml:space="preserve"> with IC</w:t>
      </w:r>
      <w:r w:rsidR="006C4206" w:rsidRPr="006C4206">
        <w:rPr>
          <w:vertAlign w:val="subscript"/>
        </w:rPr>
        <w:t>50</w:t>
      </w:r>
      <w:r w:rsidR="00056E6C">
        <w:t xml:space="preserve"> values ranging from 1.5 to 6.6 µM. Most importantly, some of the reported compounds retain their activity in </w:t>
      </w:r>
      <w:r w:rsidR="004F0725">
        <w:t xml:space="preserve">the reporter gene assay with </w:t>
      </w:r>
      <w:r w:rsidR="00056E6C">
        <w:t xml:space="preserve">full-length AR containing the </w:t>
      </w:r>
      <w:proofErr w:type="spellStart"/>
      <w:r w:rsidR="00056E6C">
        <w:t>LNCaP</w:t>
      </w:r>
      <w:proofErr w:type="spellEnd"/>
      <w:r w:rsidR="00056E6C">
        <w:t xml:space="preserve"> mutation (T877A)</w:t>
      </w:r>
      <w:r w:rsidR="00B22B1F">
        <w:t>,</w:t>
      </w:r>
      <w:r w:rsidR="00D27483">
        <w:t xml:space="preserve"> </w:t>
      </w:r>
      <w:r w:rsidR="00B22B1F">
        <w:t>f</w:t>
      </w:r>
      <w:r w:rsidR="00D27483">
        <w:t xml:space="preserve">requently found in </w:t>
      </w:r>
      <w:r w:rsidR="00056E6C">
        <w:t xml:space="preserve">patients with metastatic </w:t>
      </w:r>
      <w:r w:rsidR="00B22B1F">
        <w:t xml:space="preserve">CRPC </w:t>
      </w:r>
      <w:r w:rsidR="00086F28">
        <w:fldChar w:fldCharType="begin">
          <w:fldData xml:space="preserve">PEVuZE5vdGU+PENpdGU+PEF1dGhvcj5UYXBsaW48L0F1dGhvcj48WWVhcj4xOTk5PC9ZZWFyPjxS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=
</w:fldData>
        </w:fldChar>
      </w:r>
      <w:r w:rsidR="00E65176">
        <w:instrText xml:space="preserve"> ADDIN EN.CITE </w:instrText>
      </w:r>
      <w:r w:rsidR="00E65176">
        <w:fldChar w:fldCharType="begin">
          <w:fldData xml:space="preserve">PEVuZE5vdGU+PENpdGU+PEF1dGhvcj5UYXBsaW48L0F1dGhvcj48WWVhcj4xOTk5PC9ZZWFyPjxS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=
</w:fldData>
        </w:fldChar>
      </w:r>
      <w:r w:rsidR="00E65176">
        <w:instrText xml:space="preserve"> ADDIN EN.CITE.DATA </w:instrText>
      </w:r>
      <w:r w:rsidR="00E65176">
        <w:fldChar w:fldCharType="end"/>
      </w:r>
      <w:r w:rsidR="00086F28">
        <w:fldChar w:fldCharType="separate"/>
      </w:r>
      <w:r w:rsidR="00E65176">
        <w:rPr>
          <w:noProof/>
        </w:rPr>
        <w:t>[</w:t>
      </w:r>
      <w:hyperlink w:anchor="_ENREF_87" w:tooltip="Taplin, 1999 #430" w:history="1">
        <w:r w:rsidR="00E65176">
          <w:rPr>
            <w:noProof/>
          </w:rPr>
          <w:t>87</w:t>
        </w:r>
      </w:hyperlink>
      <w:r w:rsidR="00E65176">
        <w:rPr>
          <w:noProof/>
        </w:rPr>
        <w:t>]</w:t>
      </w:r>
      <w:r w:rsidR="00086F28">
        <w:fldChar w:fldCharType="end"/>
      </w:r>
      <w:r w:rsidR="004F0725">
        <w:t xml:space="preserve">. </w:t>
      </w:r>
      <w:r w:rsidR="00B0753F">
        <w:t xml:space="preserve">These results were promising and further optimizations are needed to improve </w:t>
      </w:r>
      <w:r w:rsidR="002F39FC">
        <w:t xml:space="preserve">the </w:t>
      </w:r>
      <w:r w:rsidR="00B0753F">
        <w:t xml:space="preserve">solubility </w:t>
      </w:r>
      <w:r w:rsidR="00240E42">
        <w:t xml:space="preserve">of these compounds </w:t>
      </w:r>
      <w:r w:rsidR="00517A2D">
        <w:t xml:space="preserve">in order </w:t>
      </w:r>
      <w:r w:rsidR="00B37767">
        <w:t>to</w:t>
      </w:r>
      <w:r w:rsidR="00240E42">
        <w:t xml:space="preserve"> </w:t>
      </w:r>
      <w:r w:rsidR="00B0753F">
        <w:t xml:space="preserve">facilitate their </w:t>
      </w:r>
      <w:r w:rsidR="002F39FC" w:rsidRPr="002F39FC">
        <w:rPr>
          <w:i/>
        </w:rPr>
        <w:t>in vitro</w:t>
      </w:r>
      <w:r w:rsidR="002F39FC">
        <w:t xml:space="preserve"> </w:t>
      </w:r>
      <w:r w:rsidR="00B0753F">
        <w:t xml:space="preserve">evaluation </w:t>
      </w:r>
      <w:r w:rsidR="00B37767">
        <w:t>for</w:t>
      </w:r>
      <w:r w:rsidR="002F39FC">
        <w:t xml:space="preserve"> accurate </w:t>
      </w:r>
      <w:r w:rsidR="00B914F2">
        <w:t>structure-activity relationship (</w:t>
      </w:r>
      <w:r w:rsidR="002F39FC">
        <w:t>SAR</w:t>
      </w:r>
      <w:r w:rsidR="00B914F2">
        <w:t>)</w:t>
      </w:r>
      <w:r w:rsidR="002F39FC">
        <w:t xml:space="preserve"> analysis</w:t>
      </w:r>
      <w:r w:rsidR="00240E42">
        <w:t xml:space="preserve"> and affinity improvement</w:t>
      </w:r>
      <w:r w:rsidR="002F39FC">
        <w:t xml:space="preserve"> and </w:t>
      </w:r>
      <w:r w:rsidR="00240E42">
        <w:t xml:space="preserve">ultimately </w:t>
      </w:r>
      <w:r w:rsidR="002F39FC">
        <w:t xml:space="preserve">allow their evaluation </w:t>
      </w:r>
      <w:r w:rsidR="00B0753F">
        <w:t>in animal models.</w:t>
      </w:r>
    </w:p>
    <w:p w:rsidR="00BF5B41" w:rsidRDefault="00A15350" w:rsidP="00026C67">
      <w:pPr>
        <w:pStyle w:val="Standard"/>
      </w:pPr>
      <w:proofErr w:type="spellStart"/>
      <w:r>
        <w:t>Caboni</w:t>
      </w:r>
      <w:proofErr w:type="spellEnd"/>
      <w:r>
        <w:t xml:space="preserve"> et al. combined</w:t>
      </w:r>
      <w:r w:rsidR="00BC6F2B">
        <w:t xml:space="preserve"> a structure-based drug design approach and virtual screening</w:t>
      </w:r>
      <w:r>
        <w:t xml:space="preserve"> to identify potent CBIs</w:t>
      </w:r>
      <w:r w:rsidR="00071A17">
        <w:t xml:space="preserve"> </w:t>
      </w:r>
      <w:r w:rsidR="00086F28">
        <w:fldChar w:fldCharType="begin"/>
      </w:r>
      <w:r w:rsidR="00E65176">
        <w:instrText xml:space="preserve"> ADDIN EN.CITE &lt;EndNote&gt;&lt;Cite&gt;&lt;Author&gt;Caboni&lt;/Author&gt;&lt;Year&gt;2012&lt;/Year&gt;&lt;RecNum&gt;335&lt;/RecNum&gt;&lt;DisplayText&gt;[88]&lt;/DisplayText&gt;&lt;record&gt;&lt;rec-number&gt;335&lt;/rec-number&gt;&lt;foreign-keys&gt;&lt;key app="EN" db-id="adrw909t5w5ptzetfvyxtzrferxew5adzaps" timestamp="1427140873"&gt;335&lt;/key&gt;&lt;/foreign-keys&gt;&lt;ref-type name="Journal Article"&gt;17&lt;/ref-type&gt;&lt;contributors&gt;&lt;authors&gt;&lt;author&gt;Caboni, Laura&lt;/author&gt;&lt;author&gt;Kinsella, Gemma K.&lt;/author&gt;&lt;author&gt;Blanco, Fernando&lt;/author&gt;&lt;author&gt;Fayne, Darren&lt;/author&gt;&lt;author&gt;Jagoe, William N.&lt;/author&gt;&lt;author&gt;Carr, Miriam&lt;/author&gt;&lt;author&gt;Williams, D. Clive&lt;/author&gt;&lt;author&gt;Meegan, Mary J.&lt;/author&gt;&lt;author&gt;Lloyd, David G.&lt;/author&gt;&lt;/authors&gt;&lt;/contributors&gt;&lt;titles&gt;&lt;title&gt;“True” Antiandrogens—Selective Non-Ligand-Binding Pocket Disruptors of Androgen Receptor–Coactivator Interactions: Novel Tools for Prostate Cancer&lt;/title&gt;&lt;secondary-title&gt;Journal of Medicinal Chemistry&lt;/secondary-title&gt;&lt;/titles&gt;&lt;periodical&gt;&lt;full-title&gt;Journal of Medicinal Chemistry&lt;/full-title&gt;&lt;abbr-1&gt;J. Med. Chem.&lt;/abbr-1&gt;&lt;abbr-2&gt;J Med Chem&lt;/abbr-2&gt;&lt;/periodical&gt;&lt;pages&gt;1635-1644&lt;/pages&gt;&lt;volume&gt;55&lt;/volume&gt;&lt;number&gt;4&lt;/number&gt;&lt;dates&gt;&lt;year&gt;2012&lt;/year&gt;&lt;pub-dates&gt;&lt;date&gt;2012/02/23&lt;/date&gt;&lt;/pub-dates&gt;&lt;/dates&gt;&lt;publisher&gt;American Chemical Society&lt;/publisher&gt;&lt;isbn&gt;0022-2623&lt;/isbn&gt;&lt;urls&gt;&lt;related-urls&gt;&lt;url&gt;http://dx.doi.org/10.1021/jm201438f&lt;/url&gt;&lt;/related-urls&gt;&lt;/urls&gt;&lt;electronic-resource-num&gt;10.1021/jm201438f&lt;/electronic-resource-num&gt;&lt;/record&gt;&lt;/Cite&gt;&lt;/EndNote&gt;</w:instrText>
      </w:r>
      <w:r w:rsidR="00086F28">
        <w:fldChar w:fldCharType="separate"/>
      </w:r>
      <w:r w:rsidR="00E65176">
        <w:rPr>
          <w:noProof/>
        </w:rPr>
        <w:t>[</w:t>
      </w:r>
      <w:hyperlink w:anchor="_ENREF_88" w:tooltip="Caboni, 2012 #335" w:history="1">
        <w:r w:rsidR="00E65176">
          <w:rPr>
            <w:noProof/>
          </w:rPr>
          <w:t>88</w:t>
        </w:r>
      </w:hyperlink>
      <w:r w:rsidR="00E65176">
        <w:rPr>
          <w:noProof/>
        </w:rPr>
        <w:t>]</w:t>
      </w:r>
      <w:r w:rsidR="00086F28">
        <w:fldChar w:fldCharType="end"/>
      </w:r>
      <w:r>
        <w:t xml:space="preserve">. </w:t>
      </w:r>
      <w:r w:rsidR="000E4DBE">
        <w:t>The use of virtual screening to identify inhibitors of the AR-AF</w:t>
      </w:r>
      <w:r w:rsidR="00072746">
        <w:t>-</w:t>
      </w:r>
      <w:r w:rsidR="000E4DBE">
        <w:t xml:space="preserve">2 has been previously reported </w:t>
      </w:r>
      <w:r w:rsidR="00086F28">
        <w:fldChar w:fldCharType="begin">
          <w:fldData xml:space="preserve">PEVuZE5vdGU+PENpdGU+PEF1dGhvcj5BeGVyaW8tQ2lsaWVzPC9BdXRob3I+PFllYXI+MjAxMTwv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</w:fldData>
        </w:fldChar>
      </w:r>
      <w:r w:rsidR="00E65176">
        <w:instrText xml:space="preserve"> ADDIN EN.CITE </w:instrText>
      </w:r>
      <w:r w:rsidR="00E65176">
        <w:fldChar w:fldCharType="begin">
          <w:fldData xml:space="preserve">PEVuZE5vdGU+PENpdGU+PEF1dGhvcj5BeGVyaW8tQ2lsaWVzPC9BdXRob3I+PFllYXI+MjAxMTwv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</w:fldData>
        </w:fldChar>
      </w:r>
      <w:r w:rsidR="00E65176">
        <w:instrText xml:space="preserve"> ADDIN EN.CITE.DATA </w:instrText>
      </w:r>
      <w:r w:rsidR="00E65176">
        <w:fldChar w:fldCharType="end"/>
      </w:r>
      <w:r w:rsidR="00086F28">
        <w:fldChar w:fldCharType="separate"/>
      </w:r>
      <w:r w:rsidR="00E65176">
        <w:rPr>
          <w:noProof/>
        </w:rPr>
        <w:t>[</w:t>
      </w:r>
      <w:hyperlink w:anchor="_ENREF_89" w:tooltip="Axerio-Cilies, 2011 #444" w:history="1">
        <w:r w:rsidR="00E65176">
          <w:rPr>
            <w:noProof/>
          </w:rPr>
          <w:t>89</w:t>
        </w:r>
      </w:hyperlink>
      <w:r w:rsidR="00E65176">
        <w:rPr>
          <w:noProof/>
        </w:rPr>
        <w:t>]</w:t>
      </w:r>
      <w:r w:rsidR="00086F28">
        <w:fldChar w:fldCharType="end"/>
      </w:r>
      <w:r w:rsidR="000E4DBE">
        <w:t xml:space="preserve"> but in this case, t</w:t>
      </w:r>
      <w:r>
        <w:t>heir strategy was to use available structural data for AR</w:t>
      </w:r>
      <w:r w:rsidR="00924688">
        <w:t xml:space="preserve">-bound </w:t>
      </w:r>
      <w:proofErr w:type="spellStart"/>
      <w:r>
        <w:t>coactivator</w:t>
      </w:r>
      <w:proofErr w:type="spellEnd"/>
      <w:r w:rsidR="00924688">
        <w:t xml:space="preserve"> peptides</w:t>
      </w:r>
      <w:r>
        <w:t xml:space="preserve"> to build a 3D </w:t>
      </w:r>
      <w:proofErr w:type="spellStart"/>
      <w:r>
        <w:t>pharmacophore</w:t>
      </w:r>
      <w:proofErr w:type="spellEnd"/>
      <w:r>
        <w:t xml:space="preserve"> model based on </w:t>
      </w:r>
      <w:proofErr w:type="spellStart"/>
      <w:r w:rsidR="00A05529">
        <w:t>coactivators</w:t>
      </w:r>
      <w:proofErr w:type="spellEnd"/>
      <w:r w:rsidR="00A05529">
        <w:t xml:space="preserve"> </w:t>
      </w:r>
      <w:r>
        <w:t xml:space="preserve">common features and aromatic moieties of the FXXLF motif. The resultant model was </w:t>
      </w:r>
      <w:r w:rsidR="00A05529">
        <w:t xml:space="preserve">then </w:t>
      </w:r>
      <w:r>
        <w:t xml:space="preserve">used </w:t>
      </w:r>
      <w:r w:rsidR="00A05529">
        <w:t xml:space="preserve">to virtually screen commercially available databases and discover potential AR CBIs. After the </w:t>
      </w:r>
      <w:r w:rsidR="00A976EB">
        <w:t>selection</w:t>
      </w:r>
      <w:r w:rsidR="00A05529">
        <w:t xml:space="preserve"> of a first series of </w:t>
      </w:r>
      <w:r w:rsidR="00A976EB">
        <w:t>hit</w:t>
      </w:r>
      <w:r w:rsidR="00A05529">
        <w:t xml:space="preserve"> </w:t>
      </w:r>
      <w:r w:rsidR="00A05529">
        <w:lastRenderedPageBreak/>
        <w:t>compounds</w:t>
      </w:r>
      <w:r w:rsidR="00924688">
        <w:t xml:space="preserve"> and docking studies</w:t>
      </w:r>
      <w:r w:rsidR="00A05529">
        <w:t xml:space="preserve"> </w:t>
      </w:r>
      <w:r w:rsidR="00A976EB">
        <w:t>followed by</w:t>
      </w:r>
      <w:r w:rsidR="00A05529">
        <w:t xml:space="preserve"> molecular similarity search,</w:t>
      </w:r>
      <w:r w:rsidR="00A976EB">
        <w:t xml:space="preserve"> a series of </w:t>
      </w:r>
      <w:proofErr w:type="spellStart"/>
      <w:r w:rsidR="00A976EB">
        <w:t>diarylhydrazide</w:t>
      </w:r>
      <w:proofErr w:type="spellEnd"/>
      <w:r w:rsidR="00A976EB">
        <w:t xml:space="preserve"> derivatives were identified</w:t>
      </w:r>
      <w:r w:rsidR="00924688">
        <w:t xml:space="preserve"> (Fig 3, </w:t>
      </w:r>
      <w:r w:rsidR="00503B8E">
        <w:rPr>
          <w:b/>
        </w:rPr>
        <w:t>3</w:t>
      </w:r>
      <w:r w:rsidR="00924688">
        <w:t>)</w:t>
      </w:r>
      <w:r w:rsidR="00A976EB">
        <w:t xml:space="preserve">. It was proposed that </w:t>
      </w:r>
      <w:r w:rsidR="005A600E">
        <w:t xml:space="preserve">this </w:t>
      </w:r>
      <w:r w:rsidR="00A976EB">
        <w:t xml:space="preserve">novel class of </w:t>
      </w:r>
      <w:proofErr w:type="spellStart"/>
      <w:r w:rsidR="00A976EB">
        <w:t>diarylhydrazide</w:t>
      </w:r>
      <w:proofErr w:type="spellEnd"/>
      <w:r w:rsidR="00A976EB">
        <w:t xml:space="preserve">, composed of two aromatic </w:t>
      </w:r>
      <w:r w:rsidR="005A600E">
        <w:t xml:space="preserve">moieties on each side of a rigid linker, is able to mimic the </w:t>
      </w:r>
      <w:proofErr w:type="spellStart"/>
      <w:r w:rsidR="00FE4783" w:rsidRPr="00FE4783">
        <w:rPr>
          <w:i/>
        </w:rPr>
        <w:t>i</w:t>
      </w:r>
      <w:proofErr w:type="spellEnd"/>
      <w:r w:rsidR="005A600E">
        <w:t xml:space="preserve"> and </w:t>
      </w:r>
      <w:proofErr w:type="spellStart"/>
      <w:r w:rsidR="00FE4783" w:rsidRPr="00FE4783">
        <w:rPr>
          <w:i/>
        </w:rPr>
        <w:t>i</w:t>
      </w:r>
      <w:proofErr w:type="spellEnd"/>
      <w:r w:rsidR="00072746">
        <w:rPr>
          <w:i/>
        </w:rPr>
        <w:t xml:space="preserve"> </w:t>
      </w:r>
      <w:r w:rsidR="005A600E">
        <w:t>+</w:t>
      </w:r>
      <w:r w:rsidR="00072746">
        <w:t xml:space="preserve"> </w:t>
      </w:r>
      <w:r w:rsidR="005A600E">
        <w:t xml:space="preserve">4 phenylalanine side chains in the FXXLF motif. </w:t>
      </w:r>
      <w:r w:rsidR="00254555">
        <w:t xml:space="preserve">Selected </w:t>
      </w:r>
      <w:proofErr w:type="spellStart"/>
      <w:r w:rsidR="00254555">
        <w:t>diarylhydrazide</w:t>
      </w:r>
      <w:proofErr w:type="spellEnd"/>
      <w:r w:rsidR="00254555">
        <w:t xml:space="preserve"> derivatives were found </w:t>
      </w:r>
      <w:r w:rsidR="00894E01">
        <w:t xml:space="preserve">to inhibit AR </w:t>
      </w:r>
      <w:proofErr w:type="spellStart"/>
      <w:r w:rsidR="00894E01">
        <w:t>coactivator</w:t>
      </w:r>
      <w:proofErr w:type="spellEnd"/>
      <w:r w:rsidR="00894E01">
        <w:t xml:space="preserve"> recruitment by TR-FRET assay with IC</w:t>
      </w:r>
      <w:r w:rsidR="00FE4783" w:rsidRPr="00FE4783">
        <w:rPr>
          <w:vertAlign w:val="subscript"/>
        </w:rPr>
        <w:t>50</w:t>
      </w:r>
      <w:r w:rsidR="00894E01">
        <w:t xml:space="preserve"> values between 13 and 26 µM using both wild type </w:t>
      </w:r>
      <w:r w:rsidR="00254555">
        <w:t xml:space="preserve">and mutant T877A </w:t>
      </w:r>
      <w:r w:rsidR="00894E01">
        <w:t>AR</w:t>
      </w:r>
      <w:r w:rsidR="00072746">
        <w:t>-LBD</w:t>
      </w:r>
      <w:r w:rsidR="00254555">
        <w:t>s</w:t>
      </w:r>
      <w:r w:rsidR="00894E01">
        <w:t xml:space="preserve">. </w:t>
      </w:r>
      <w:r w:rsidR="00CF27C1">
        <w:t>With the exception of progesterone receptor (IC</w:t>
      </w:r>
      <w:r w:rsidR="00FE4783" w:rsidRPr="00FE4783">
        <w:rPr>
          <w:vertAlign w:val="subscript"/>
        </w:rPr>
        <w:t>50</w:t>
      </w:r>
      <w:r w:rsidR="00CF27C1">
        <w:t xml:space="preserve"> ~22-28 µM), the compounds showed selectivity for </w:t>
      </w:r>
      <w:r w:rsidR="00254555">
        <w:t xml:space="preserve">the </w:t>
      </w:r>
      <w:r w:rsidR="00CF27C1">
        <w:t xml:space="preserve">AR over </w:t>
      </w:r>
      <w:proofErr w:type="spellStart"/>
      <w:r w:rsidR="00CF27C1">
        <w:t>glucocorticoid</w:t>
      </w:r>
      <w:proofErr w:type="spellEnd"/>
      <w:r w:rsidR="00CF27C1">
        <w:t xml:space="preserve"> receptor (GR), ER</w:t>
      </w:r>
      <w:r w:rsidR="00CF27C1">
        <w:sym w:font="Symbol" w:char="F061"/>
      </w:r>
      <w:r w:rsidR="00CF27C1">
        <w:t xml:space="preserve"> and </w:t>
      </w:r>
      <w:proofErr w:type="spellStart"/>
      <w:r w:rsidR="00CF27C1">
        <w:t>ER</w:t>
      </w:r>
      <w:r w:rsidR="00CF27C1">
        <w:rPr>
          <w:rFonts w:cs="Times New Roman"/>
        </w:rPr>
        <w:t>β</w:t>
      </w:r>
      <w:proofErr w:type="spellEnd"/>
      <w:r w:rsidR="00CF27C1">
        <w:t xml:space="preserve">. </w:t>
      </w:r>
      <w:r w:rsidR="001A6E1A">
        <w:t xml:space="preserve">Finally, </w:t>
      </w:r>
      <w:proofErr w:type="spellStart"/>
      <w:r w:rsidR="001A6E1A">
        <w:t>diarylhydrazide</w:t>
      </w:r>
      <w:proofErr w:type="spellEnd"/>
      <w:r w:rsidR="001A6E1A">
        <w:t xml:space="preserve"> </w:t>
      </w:r>
      <w:r w:rsidR="00503B8E">
        <w:rPr>
          <w:b/>
        </w:rPr>
        <w:t>3</w:t>
      </w:r>
      <w:r w:rsidR="00503B8E">
        <w:t xml:space="preserve"> </w:t>
      </w:r>
      <w:r w:rsidR="00402C31">
        <w:t xml:space="preserve">exhibited </w:t>
      </w:r>
      <w:r w:rsidR="001A6E1A">
        <w:t xml:space="preserve">low toxicity in cell viability assays on different prostate cell lines and </w:t>
      </w:r>
      <w:proofErr w:type="spellStart"/>
      <w:r w:rsidR="001A6E1A">
        <w:t>antiproliferative</w:t>
      </w:r>
      <w:proofErr w:type="spellEnd"/>
      <w:r w:rsidR="001A6E1A">
        <w:t xml:space="preserve"> activity and inhibition of DHT-stimulated PSA expression in </w:t>
      </w:r>
      <w:proofErr w:type="spellStart"/>
      <w:r w:rsidR="001A6E1A">
        <w:t>LNCaP</w:t>
      </w:r>
      <w:proofErr w:type="spellEnd"/>
      <w:r w:rsidR="001A6E1A">
        <w:t xml:space="preserve"> cells at 10 and 20 µM. </w:t>
      </w:r>
      <w:r w:rsidR="000E4DBE">
        <w:t>T</w:t>
      </w:r>
      <w:r w:rsidR="00517A2D">
        <w:t xml:space="preserve">his study </w:t>
      </w:r>
      <w:r w:rsidR="000E4DBE">
        <w:t>supports</w:t>
      </w:r>
      <w:r w:rsidR="00517A2D">
        <w:t xml:space="preserve"> the applicability of virtual screening to identify new scaffolds</w:t>
      </w:r>
      <w:r w:rsidR="000E220C">
        <w:t>, discover lead compounds and</w:t>
      </w:r>
      <w:r w:rsidR="00517A2D">
        <w:t xml:space="preserve"> </w:t>
      </w:r>
      <w:r w:rsidR="000E220C">
        <w:t>develop</w:t>
      </w:r>
      <w:r w:rsidR="00517A2D">
        <w:t xml:space="preserve"> potent </w:t>
      </w:r>
      <w:r w:rsidR="000E4DBE">
        <w:t xml:space="preserve">AR </w:t>
      </w:r>
      <w:r w:rsidR="00517A2D">
        <w:t>modulators targeting PPI</w:t>
      </w:r>
      <w:r w:rsidR="000E220C">
        <w:t xml:space="preserve"> after optimization.</w:t>
      </w:r>
    </w:p>
    <w:p w:rsidR="00BC6F2B" w:rsidRDefault="00BC6F2B" w:rsidP="00026C67">
      <w:pPr>
        <w:pStyle w:val="Standard"/>
      </w:pPr>
      <w:r>
        <w:t xml:space="preserve">In another approach, Weiser et al. used </w:t>
      </w:r>
      <w:proofErr w:type="spellStart"/>
      <w:r>
        <w:t>biaryl</w:t>
      </w:r>
      <w:proofErr w:type="spellEnd"/>
      <w:r>
        <w:t xml:space="preserve"> scaffolds to replicate the </w:t>
      </w:r>
      <w:r>
        <w:sym w:font="Symbol" w:char="F061"/>
      </w:r>
      <w:r>
        <w:t xml:space="preserve">-helical rotation of the LXXLL motif backbone and display the </w:t>
      </w:r>
      <w:proofErr w:type="spellStart"/>
      <w:r w:rsidRPr="006C4206">
        <w:rPr>
          <w:i/>
        </w:rPr>
        <w:t>i</w:t>
      </w:r>
      <w:proofErr w:type="spellEnd"/>
      <w:r>
        <w:t xml:space="preserve"> and </w:t>
      </w:r>
      <w:proofErr w:type="spellStart"/>
      <w:r w:rsidRPr="006C4206">
        <w:rPr>
          <w:i/>
        </w:rPr>
        <w:t>i</w:t>
      </w:r>
      <w:proofErr w:type="spellEnd"/>
      <w:r w:rsidR="00254555">
        <w:rPr>
          <w:i/>
        </w:rPr>
        <w:t xml:space="preserve"> </w:t>
      </w:r>
      <w:r>
        <w:t>+</w:t>
      </w:r>
      <w:r w:rsidR="00254555">
        <w:t xml:space="preserve"> </w:t>
      </w:r>
      <w:r>
        <w:t xml:space="preserve">4 </w:t>
      </w:r>
      <w:proofErr w:type="spellStart"/>
      <w:r>
        <w:t>leucine</w:t>
      </w:r>
      <w:proofErr w:type="spellEnd"/>
      <w:r>
        <w:t xml:space="preserve"> side chains in the appropriate arrangement </w:t>
      </w:r>
      <w:r w:rsidR="00086F28">
        <w:fldChar w:fldCharType="begin">
          <w:fldData xml:space="preserve">PEVuZE5vdGU+PENpdGU+PEF1dGhvcj5XZWlzZXI8L0F1dGhvcj48WWVhcj4yMDEyPC9ZZWFyPjxS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</w:fldData>
        </w:fldChar>
      </w:r>
      <w:r w:rsidR="00E65176">
        <w:instrText xml:space="preserve"> ADDIN EN.CITE </w:instrText>
      </w:r>
      <w:r w:rsidR="00E65176">
        <w:fldChar w:fldCharType="begin">
          <w:fldData xml:space="preserve">PEVuZE5vdGU+PENpdGU+PEF1dGhvcj5XZWlzZXI8L0F1dGhvcj48WWVhcj4yMDEyPC9ZZWFyPjxS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</w:fldData>
        </w:fldChar>
      </w:r>
      <w:r w:rsidR="00E65176">
        <w:instrText xml:space="preserve"> ADDIN EN.CITE.DATA </w:instrText>
      </w:r>
      <w:r w:rsidR="00E65176">
        <w:fldChar w:fldCharType="end"/>
      </w:r>
      <w:r w:rsidR="00086F28">
        <w:fldChar w:fldCharType="separate"/>
      </w:r>
      <w:r w:rsidR="00E65176">
        <w:rPr>
          <w:noProof/>
        </w:rPr>
        <w:t>[</w:t>
      </w:r>
      <w:hyperlink w:anchor="_ENREF_90" w:tooltip="Weiser, 2012 #434" w:history="1">
        <w:r w:rsidR="00E65176">
          <w:rPr>
            <w:noProof/>
          </w:rPr>
          <w:t>90</w:t>
        </w:r>
      </w:hyperlink>
      <w:r w:rsidR="00E65176">
        <w:rPr>
          <w:noProof/>
        </w:rPr>
        <w:t>]</w:t>
      </w:r>
      <w:r w:rsidR="00086F28">
        <w:fldChar w:fldCharType="end"/>
      </w:r>
      <w:r>
        <w:t xml:space="preserve">. Supported by theoretical data and promising results in the design of ER CBIs using </w:t>
      </w:r>
      <w:proofErr w:type="spellStart"/>
      <w:r>
        <w:t>biaryl</w:t>
      </w:r>
      <w:proofErr w:type="spellEnd"/>
      <w:r>
        <w:t xml:space="preserve"> scaffolds, they designed 3,3</w:t>
      </w:r>
      <w:r w:rsidR="00254555">
        <w:rPr>
          <w:rFonts w:cs="Times New Roman"/>
        </w:rPr>
        <w:t>′</w:t>
      </w:r>
      <w:r>
        <w:t>-disubstituted bis-4,4</w:t>
      </w:r>
      <w:r w:rsidR="00254555">
        <w:rPr>
          <w:rFonts w:cs="Times New Roman"/>
        </w:rPr>
        <w:t>′</w:t>
      </w:r>
      <w:r>
        <w:t xml:space="preserve">oxybiphenyls to mimic the hydrophobic side chains arrangement and also the electronic interactions with the charge clamp to lock the inhibitors in place (Fig </w:t>
      </w:r>
      <w:r w:rsidR="00B961F9">
        <w:t>3</w:t>
      </w:r>
      <w:r>
        <w:t xml:space="preserve">. </w:t>
      </w:r>
      <w:r w:rsidR="00503B8E">
        <w:rPr>
          <w:b/>
        </w:rPr>
        <w:t>4</w:t>
      </w:r>
      <w:r w:rsidR="008D1696">
        <w:rPr>
          <w:b/>
        </w:rPr>
        <w:t>a-d</w:t>
      </w:r>
      <w:r>
        <w:t xml:space="preserve">) </w:t>
      </w:r>
      <w:r w:rsidR="00086F28">
        <w:fldChar w:fldCharType="begin">
          <w:fldData xml:space="preserve">PEVuZE5vdGU+PENpdGU+PEF1dGhvcj5XaWxsaWFtczwvQXV0aG9yPjxZZWFyPjIwMDk8L1llYXI+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==
</w:fldData>
        </w:fldChar>
      </w:r>
      <w:r w:rsidR="00E65176">
        <w:instrText xml:space="preserve"> ADDIN EN.CITE </w:instrText>
      </w:r>
      <w:r w:rsidR="00E65176">
        <w:fldChar w:fldCharType="begin">
          <w:fldData xml:space="preserve">PEVuZE5vdGU+PENpdGU+PEF1dGhvcj5XaWxsaWFtczwvQXV0aG9yPjxZZWFyPjIwMDk8L1llYXI+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==
</w:fldData>
        </w:fldChar>
      </w:r>
      <w:r w:rsidR="00E65176">
        <w:instrText xml:space="preserve"> ADDIN EN.CITE.DATA </w:instrText>
      </w:r>
      <w:r w:rsidR="00E65176">
        <w:fldChar w:fldCharType="end"/>
      </w:r>
      <w:r w:rsidR="00086F28">
        <w:fldChar w:fldCharType="separate"/>
      </w:r>
      <w:r w:rsidR="00E65176">
        <w:rPr>
          <w:noProof/>
        </w:rPr>
        <w:t>[</w:t>
      </w:r>
      <w:hyperlink w:anchor="_ENREF_90" w:tooltip="Weiser, 2012 #434" w:history="1">
        <w:r w:rsidR="00E65176">
          <w:rPr>
            <w:noProof/>
          </w:rPr>
          <w:t>90-94</w:t>
        </w:r>
      </w:hyperlink>
      <w:r w:rsidR="00E65176">
        <w:rPr>
          <w:noProof/>
        </w:rPr>
        <w:t>]</w:t>
      </w:r>
      <w:r w:rsidR="00086F28">
        <w:fldChar w:fldCharType="end"/>
      </w:r>
      <w:r>
        <w:t>. A series 3</w:t>
      </w:r>
      <w:proofErr w:type="gramStart"/>
      <w:r>
        <w:t>,3</w:t>
      </w:r>
      <w:proofErr w:type="gramEnd"/>
      <w:r w:rsidR="00254555">
        <w:rPr>
          <w:rFonts w:cs="Times New Roman"/>
        </w:rPr>
        <w:t>′</w:t>
      </w:r>
      <w:r>
        <w:t>-disubstituted biphenyls including 4,4</w:t>
      </w:r>
      <w:r w:rsidR="00254555">
        <w:rPr>
          <w:rFonts w:cs="Times New Roman"/>
        </w:rPr>
        <w:t>′</w:t>
      </w:r>
      <w:r>
        <w:t xml:space="preserve">-asymmetrical </w:t>
      </w:r>
      <w:proofErr w:type="spellStart"/>
      <w:r>
        <w:t>phenolic</w:t>
      </w:r>
      <w:proofErr w:type="spellEnd"/>
      <w:r>
        <w:t>-ester, amino-ester and amino-acid derivatives was prepared and their ability to disrupt ER</w:t>
      </w:r>
      <w:r>
        <w:sym w:font="Symbol" w:char="F061"/>
      </w:r>
      <w:r>
        <w:t>- and AR-</w:t>
      </w:r>
      <w:proofErr w:type="spellStart"/>
      <w:r>
        <w:t>coactivator</w:t>
      </w:r>
      <w:proofErr w:type="spellEnd"/>
      <w:r>
        <w:t xml:space="preserve"> binding evaluated in respective cell-based </w:t>
      </w:r>
      <w:proofErr w:type="spellStart"/>
      <w:r>
        <w:t>transactivation</w:t>
      </w:r>
      <w:proofErr w:type="spellEnd"/>
      <w:r>
        <w:t xml:space="preserve"> assays. While </w:t>
      </w:r>
      <w:r w:rsidR="00402C31">
        <w:t>4-</w:t>
      </w:r>
      <w:r>
        <w:t>phenolic-</w:t>
      </w:r>
      <w:r w:rsidR="00402C31">
        <w:t>4</w:t>
      </w:r>
      <w:r w:rsidR="00402C31">
        <w:rPr>
          <w:rFonts w:cs="Times New Roman"/>
        </w:rPr>
        <w:t>′</w:t>
      </w:r>
      <w:r w:rsidR="00402C31">
        <w:t>-</w:t>
      </w:r>
      <w:r>
        <w:t xml:space="preserve">ester and </w:t>
      </w:r>
      <w:r w:rsidR="00402C31">
        <w:t>4-</w:t>
      </w:r>
      <w:r>
        <w:t>amino-</w:t>
      </w:r>
      <w:r w:rsidR="00402C31">
        <w:t>4</w:t>
      </w:r>
      <w:r w:rsidR="00402C31">
        <w:rPr>
          <w:rFonts w:cs="Times New Roman"/>
        </w:rPr>
        <w:t>′</w:t>
      </w:r>
      <w:r w:rsidR="00402C31">
        <w:t>-</w:t>
      </w:r>
      <w:r>
        <w:t xml:space="preserve">acid derivatives were able to block the </w:t>
      </w:r>
      <w:bookmarkStart w:id="12" w:name="OLE_LINK1"/>
      <w:bookmarkStart w:id="13" w:name="OLE_LINK2"/>
      <w:r>
        <w:t>ER</w:t>
      </w:r>
      <w:r>
        <w:sym w:font="Symbol" w:char="F061"/>
      </w:r>
      <w:bookmarkEnd w:id="12"/>
      <w:bookmarkEnd w:id="13"/>
      <w:r>
        <w:t>-</w:t>
      </w:r>
      <w:r>
        <w:lastRenderedPageBreak/>
        <w:t xml:space="preserve">GRIP1 interaction, the </w:t>
      </w:r>
      <w:r w:rsidR="00466330">
        <w:t>4-</w:t>
      </w:r>
      <w:r>
        <w:t>amino-</w:t>
      </w:r>
      <w:r w:rsidR="00466330">
        <w:t>4</w:t>
      </w:r>
      <w:r w:rsidR="00466330">
        <w:rPr>
          <w:rFonts w:cs="Times New Roman"/>
        </w:rPr>
        <w:t>′</w:t>
      </w:r>
      <w:r w:rsidR="00466330">
        <w:t>-</w:t>
      </w:r>
      <w:r>
        <w:t xml:space="preserve">esters bearing larger </w:t>
      </w:r>
      <w:proofErr w:type="spellStart"/>
      <w:r>
        <w:t>substituents</w:t>
      </w:r>
      <w:proofErr w:type="spellEnd"/>
      <w:r w:rsidR="00503B8E">
        <w:t xml:space="preserve"> </w:t>
      </w:r>
      <w:r w:rsidR="008724E1" w:rsidRPr="008724E1">
        <w:rPr>
          <w:b/>
        </w:rPr>
        <w:t>4a-d</w:t>
      </w:r>
      <w:r w:rsidR="00402C31">
        <w:t xml:space="preserve"> were</w:t>
      </w:r>
      <w:r>
        <w:t xml:space="preserve"> </w:t>
      </w:r>
      <w:r w:rsidR="008119AC">
        <w:t xml:space="preserve">significantly less </w:t>
      </w:r>
      <w:r>
        <w:t xml:space="preserve">active </w:t>
      </w:r>
      <w:r w:rsidR="008119AC">
        <w:t>against ER</w:t>
      </w:r>
      <w:r w:rsidR="008119AC">
        <w:sym w:font="Symbol" w:char="F061"/>
      </w:r>
      <w:r w:rsidR="005E6138">
        <w:t xml:space="preserve"> signaling</w:t>
      </w:r>
      <w:r w:rsidR="008119AC">
        <w:t xml:space="preserve"> </w:t>
      </w:r>
      <w:r w:rsidR="00402C31">
        <w:t>and</w:t>
      </w:r>
      <w:r>
        <w:t xml:space="preserve"> the only one</w:t>
      </w:r>
      <w:r w:rsidR="00402C31">
        <w:t>s</w:t>
      </w:r>
      <w:r>
        <w:t xml:space="preserve"> to exh</w:t>
      </w:r>
      <w:r w:rsidR="005E6138">
        <w:t>ibit inhibitory activity for AR signaling</w:t>
      </w:r>
      <w:r>
        <w:t xml:space="preserve">. In some cases cellular toxicity was observed at higher doses. The reported results confirmed the ability of </w:t>
      </w:r>
      <w:proofErr w:type="spellStart"/>
      <w:r>
        <w:t>biaryl</w:t>
      </w:r>
      <w:proofErr w:type="spellEnd"/>
      <w:r>
        <w:t xml:space="preserve"> scaffolds to mimic short </w:t>
      </w:r>
      <w:r>
        <w:sym w:font="Symbol" w:char="F061"/>
      </w:r>
      <w:r>
        <w:t>-helical structures and disrupt NR-</w:t>
      </w:r>
      <w:proofErr w:type="spellStart"/>
      <w:r>
        <w:t>coactivators</w:t>
      </w:r>
      <w:proofErr w:type="spellEnd"/>
      <w:r>
        <w:t xml:space="preserve"> interactions. They also showed the existence of subtle variations between the ER</w:t>
      </w:r>
      <w:r>
        <w:sym w:font="Symbol" w:char="F061"/>
      </w:r>
      <w:r>
        <w:t xml:space="preserve"> and AR AF</w:t>
      </w:r>
      <w:r w:rsidR="00402C31">
        <w:t>-</w:t>
      </w:r>
      <w:r>
        <w:t xml:space="preserve">2 sites and that, additionally to side chains </w:t>
      </w:r>
      <w:proofErr w:type="spellStart"/>
      <w:r>
        <w:t>hydrophobicity</w:t>
      </w:r>
      <w:proofErr w:type="spellEnd"/>
      <w:r>
        <w:t xml:space="preserve"> and positioning, the charge clamp can also play an important role in NR selectivity. The described approach is very interesting and further optimization should lead to compounds with increased affinity and selectivity for the AR.</w:t>
      </w:r>
    </w:p>
    <w:p w:rsidR="006D082A" w:rsidRDefault="00857E2B" w:rsidP="00026C67">
      <w:pPr>
        <w:pStyle w:val="Standard"/>
      </w:pPr>
      <w:proofErr w:type="spellStart"/>
      <w:r>
        <w:t>Oligobenzamides</w:t>
      </w:r>
      <w:proofErr w:type="spellEnd"/>
      <w:r>
        <w:t xml:space="preserve"> are also well </w:t>
      </w:r>
      <w:r w:rsidR="001B3099">
        <w:t>recognized for their ability</w:t>
      </w:r>
      <w:r>
        <w:t xml:space="preserve"> to mimic </w:t>
      </w:r>
      <w:r>
        <w:sym w:font="Symbol" w:char="F061"/>
      </w:r>
      <w:r>
        <w:t>-helical structures</w:t>
      </w:r>
      <w:r w:rsidR="00467705">
        <w:t xml:space="preserve"> </w:t>
      </w:r>
      <w:r w:rsidR="00086F28">
        <w:fldChar w:fldCharType="begin">
          <w:fldData xml:space="preserve">PEVuZE5vdGU+PENpdGU+PEF1dGhvcj5Benphcml0bzwvQXV0aG9yPjxZZWFyPjIwMTM8L1llYXI+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==
</w:fldData>
        </w:fldChar>
      </w:r>
      <w:r w:rsidR="00E65176">
        <w:instrText xml:space="preserve"> ADDIN EN.CITE </w:instrText>
      </w:r>
      <w:r w:rsidR="00E65176">
        <w:fldChar w:fldCharType="begin">
          <w:fldData xml:space="preserve">PEVuZE5vdGU+PENpdGU+PEF1dGhvcj5Benphcml0bzwvQXV0aG9yPjxZZWFyPjIwMTM8L1llYXI+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==
</w:fldData>
        </w:fldChar>
      </w:r>
      <w:r w:rsidR="00E65176">
        <w:instrText xml:space="preserve"> ADDIN EN.CITE.DATA </w:instrText>
      </w:r>
      <w:r w:rsidR="00E65176">
        <w:fldChar w:fldCharType="end"/>
      </w:r>
      <w:r w:rsidR="00086F28">
        <w:fldChar w:fldCharType="separate"/>
      </w:r>
      <w:r w:rsidR="00E65176">
        <w:rPr>
          <w:noProof/>
        </w:rPr>
        <w:t>[</w:t>
      </w:r>
      <w:hyperlink w:anchor="_ENREF_72" w:tooltip="Azzarito, 2013 #318" w:history="1">
        <w:r w:rsidR="00E65176">
          <w:rPr>
            <w:noProof/>
          </w:rPr>
          <w:t>72</w:t>
        </w:r>
      </w:hyperlink>
      <w:r w:rsidR="00E65176">
        <w:rPr>
          <w:noProof/>
        </w:rPr>
        <w:t xml:space="preserve">, </w:t>
      </w:r>
      <w:hyperlink w:anchor="_ENREF_95" w:tooltip="Marimganti, 2009 #440" w:history="1">
        <w:r w:rsidR="00E65176">
          <w:rPr>
            <w:noProof/>
          </w:rPr>
          <w:t>95-97</w:t>
        </w:r>
      </w:hyperlink>
      <w:r w:rsidR="00E65176">
        <w:rPr>
          <w:noProof/>
        </w:rPr>
        <w:t>]</w:t>
      </w:r>
      <w:r w:rsidR="00086F28">
        <w:fldChar w:fldCharType="end"/>
      </w:r>
      <w:r>
        <w:t>.</w:t>
      </w:r>
      <w:r w:rsidR="00D1544A">
        <w:t xml:space="preserve"> </w:t>
      </w:r>
      <w:proofErr w:type="spellStart"/>
      <w:r>
        <w:t>Ahn</w:t>
      </w:r>
      <w:proofErr w:type="spellEnd"/>
      <w:r>
        <w:t xml:space="preserve"> et al. </w:t>
      </w:r>
      <w:r w:rsidR="00D1544A">
        <w:t xml:space="preserve">used </w:t>
      </w:r>
      <w:proofErr w:type="spellStart"/>
      <w:r w:rsidR="00D1544A">
        <w:t>bis</w:t>
      </w:r>
      <w:proofErr w:type="spellEnd"/>
      <w:r w:rsidR="00D1544A">
        <w:t xml:space="preserve">- and </w:t>
      </w:r>
      <w:proofErr w:type="spellStart"/>
      <w:r w:rsidR="00D1544A">
        <w:t>tris-benzamide</w:t>
      </w:r>
      <w:proofErr w:type="spellEnd"/>
      <w:r w:rsidR="00D1544A">
        <w:t xml:space="preserve"> scaffolds to rationally design </w:t>
      </w:r>
      <w:proofErr w:type="spellStart"/>
      <w:r w:rsidR="00D1544A">
        <w:t>peptidomimetics</w:t>
      </w:r>
      <w:proofErr w:type="spellEnd"/>
      <w:r w:rsidR="00D1544A">
        <w:t xml:space="preserve"> </w:t>
      </w:r>
      <w:r w:rsidR="001B3099">
        <w:t xml:space="preserve">of the </w:t>
      </w:r>
      <w:r w:rsidR="00D1544A">
        <w:t xml:space="preserve">LXXLL </w:t>
      </w:r>
      <w:r w:rsidR="001B3099">
        <w:t xml:space="preserve">motif in the PELP1 </w:t>
      </w:r>
      <w:proofErr w:type="spellStart"/>
      <w:r w:rsidR="001B3099">
        <w:t>coregulatory</w:t>
      </w:r>
      <w:proofErr w:type="spellEnd"/>
      <w:r w:rsidR="001B3099">
        <w:t xml:space="preserve"> protein </w:t>
      </w:r>
      <w:r w:rsidR="00086F28">
        <w:fldChar w:fldCharType="begin">
          <w:fldData xml:space="preserve">PEVuZE5vdGU+PENpdGU+PEF1dGhvcj5BaG48L0F1dGhvcj48WWVhcj4yMDExPC9ZZWFyPjxSZWNO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==
</w:fldData>
        </w:fldChar>
      </w:r>
      <w:r w:rsidR="00E65176">
        <w:instrText xml:space="preserve"> ADDIN EN.CITE </w:instrText>
      </w:r>
      <w:r w:rsidR="00E65176">
        <w:fldChar w:fldCharType="begin">
          <w:fldData xml:space="preserve">PEVuZE5vdGU+PENpdGU+PEF1dGhvcj5BaG48L0F1dGhvcj48WWVhcj4yMDExPC9ZZWFyPjxSZWNO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==
</w:fldData>
        </w:fldChar>
      </w:r>
      <w:r w:rsidR="00E65176">
        <w:instrText xml:space="preserve"> ADDIN EN.CITE.DATA </w:instrText>
      </w:r>
      <w:r w:rsidR="00E65176">
        <w:fldChar w:fldCharType="end"/>
      </w:r>
      <w:r w:rsidR="00086F28">
        <w:fldChar w:fldCharType="separate"/>
      </w:r>
      <w:r w:rsidR="00E65176">
        <w:rPr>
          <w:noProof/>
        </w:rPr>
        <w:t>[</w:t>
      </w:r>
      <w:hyperlink w:anchor="_ENREF_98" w:tooltip="Ahn, 2011 #438" w:history="1">
        <w:r w:rsidR="00E65176">
          <w:rPr>
            <w:noProof/>
          </w:rPr>
          <w:t>98</w:t>
        </w:r>
      </w:hyperlink>
      <w:r w:rsidR="00E65176">
        <w:rPr>
          <w:noProof/>
        </w:rPr>
        <w:t xml:space="preserve">, </w:t>
      </w:r>
      <w:hyperlink w:anchor="_ENREF_99" w:tooltip="Ravindranathan, 2013 #324" w:history="1">
        <w:r w:rsidR="00E65176">
          <w:rPr>
            <w:noProof/>
          </w:rPr>
          <w:t>99</w:t>
        </w:r>
      </w:hyperlink>
      <w:r w:rsidR="00E65176">
        <w:rPr>
          <w:noProof/>
        </w:rPr>
        <w:t>]</w:t>
      </w:r>
      <w:r w:rsidR="00086F28">
        <w:fldChar w:fldCharType="end"/>
      </w:r>
      <w:r w:rsidR="00D1544A">
        <w:t xml:space="preserve">. </w:t>
      </w:r>
      <w:r w:rsidR="000A6473">
        <w:t>Considerably i</w:t>
      </w:r>
      <w:r w:rsidR="005E6138">
        <w:t>nvolved in AR signaling</w:t>
      </w:r>
      <w:r w:rsidR="00EA704D">
        <w:t xml:space="preserve"> </w:t>
      </w:r>
      <w:r w:rsidR="00D93ECB">
        <w:t xml:space="preserve">in </w:t>
      </w:r>
      <w:proofErr w:type="spellStart"/>
      <w:r w:rsidR="00EA704D">
        <w:t>PCa</w:t>
      </w:r>
      <w:proofErr w:type="spellEnd"/>
      <w:r w:rsidR="00EA704D">
        <w:t xml:space="preserve"> both in presence and absence of androgens, the AR-PELP1 interaction represent a very attractive target </w:t>
      </w:r>
      <w:r w:rsidR="00086F28">
        <w:fldChar w:fldCharType="begin">
          <w:fldData xml:space="preserve">PEVuZE5vdGU+PENpdGU+PEF1dGhvcj5ZYW5nPC9BdXRob3I+PFllYXI+MjAxMjwvWWVhcj48UmVj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</w:fldData>
        </w:fldChar>
      </w:r>
      <w:r w:rsidR="00E65176">
        <w:instrText xml:space="preserve"> ADDIN EN.CITE </w:instrText>
      </w:r>
      <w:r w:rsidR="00E65176">
        <w:fldChar w:fldCharType="begin">
          <w:fldData xml:space="preserve">PEVuZE5vdGU+PENpdGU+PEF1dGhvcj5ZYW5nPC9BdXRob3I+PFllYXI+MjAxMjwvWWVhcj48UmVj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</w:fldData>
        </w:fldChar>
      </w:r>
      <w:r w:rsidR="00E65176">
        <w:instrText xml:space="preserve"> ADDIN EN.CITE.DATA </w:instrText>
      </w:r>
      <w:r w:rsidR="00E65176">
        <w:fldChar w:fldCharType="end"/>
      </w:r>
      <w:r w:rsidR="00086F28">
        <w:fldChar w:fldCharType="separate"/>
      </w:r>
      <w:r w:rsidR="00E65176">
        <w:rPr>
          <w:noProof/>
        </w:rPr>
        <w:t>[</w:t>
      </w:r>
      <w:hyperlink w:anchor="_ENREF_100" w:tooltip="Yang, 2012 #443" w:history="1">
        <w:r w:rsidR="00E65176">
          <w:rPr>
            <w:noProof/>
          </w:rPr>
          <w:t>100</w:t>
        </w:r>
      </w:hyperlink>
      <w:r w:rsidR="00E65176">
        <w:rPr>
          <w:noProof/>
        </w:rPr>
        <w:t xml:space="preserve">, </w:t>
      </w:r>
      <w:hyperlink w:anchor="_ENREF_101" w:tooltip="Gonugunta, 2014 #483" w:history="1">
        <w:r w:rsidR="00E65176">
          <w:rPr>
            <w:noProof/>
          </w:rPr>
          <w:t>101</w:t>
        </w:r>
      </w:hyperlink>
      <w:r w:rsidR="00E65176">
        <w:rPr>
          <w:noProof/>
        </w:rPr>
        <w:t>]</w:t>
      </w:r>
      <w:r w:rsidR="00086F28">
        <w:fldChar w:fldCharType="end"/>
      </w:r>
      <w:r w:rsidR="00EA704D">
        <w:t xml:space="preserve">. </w:t>
      </w:r>
      <w:proofErr w:type="spellStart"/>
      <w:r w:rsidR="009E331F">
        <w:t>Bis</w:t>
      </w:r>
      <w:proofErr w:type="spellEnd"/>
      <w:r w:rsidR="009E331F">
        <w:t xml:space="preserve">- and </w:t>
      </w:r>
      <w:proofErr w:type="spellStart"/>
      <w:r w:rsidR="009E331F">
        <w:t>tris-benzamide</w:t>
      </w:r>
      <w:proofErr w:type="spellEnd"/>
      <w:r w:rsidR="009E331F">
        <w:t xml:space="preserve"> derivatives have been prepared to display </w:t>
      </w:r>
      <w:proofErr w:type="gramStart"/>
      <w:r w:rsidR="009E331F">
        <w:t xml:space="preserve">the </w:t>
      </w:r>
      <w:proofErr w:type="spellStart"/>
      <w:r w:rsidR="006C4206" w:rsidRPr="006C4206">
        <w:rPr>
          <w:i/>
        </w:rPr>
        <w:t>i</w:t>
      </w:r>
      <w:proofErr w:type="spellEnd"/>
      <w:proofErr w:type="gramEnd"/>
      <w:r w:rsidR="009E331F">
        <w:t xml:space="preserve"> and </w:t>
      </w:r>
      <w:proofErr w:type="spellStart"/>
      <w:r w:rsidR="006C4206" w:rsidRPr="006C4206">
        <w:rPr>
          <w:i/>
        </w:rPr>
        <w:t>i</w:t>
      </w:r>
      <w:proofErr w:type="spellEnd"/>
      <w:r w:rsidR="008119AC">
        <w:rPr>
          <w:i/>
        </w:rPr>
        <w:t xml:space="preserve"> </w:t>
      </w:r>
      <w:r w:rsidR="009E331F">
        <w:t>+</w:t>
      </w:r>
      <w:r w:rsidR="008119AC">
        <w:t xml:space="preserve"> </w:t>
      </w:r>
      <w:r w:rsidR="009E331F">
        <w:t>4 (</w:t>
      </w:r>
      <w:proofErr w:type="spellStart"/>
      <w:r w:rsidR="006C4206" w:rsidRPr="006C4206">
        <w:rPr>
          <w:i/>
        </w:rPr>
        <w:t>i</w:t>
      </w:r>
      <w:proofErr w:type="spellEnd"/>
      <w:r w:rsidR="008119AC">
        <w:rPr>
          <w:i/>
        </w:rPr>
        <w:t xml:space="preserve"> </w:t>
      </w:r>
      <w:r w:rsidR="009E331F">
        <w:t>+</w:t>
      </w:r>
      <w:r w:rsidR="008119AC">
        <w:t xml:space="preserve"> </w:t>
      </w:r>
      <w:r w:rsidR="009E331F">
        <w:t xml:space="preserve">7 for </w:t>
      </w:r>
      <w:proofErr w:type="spellStart"/>
      <w:r w:rsidR="009E331F">
        <w:t>tris-benzamides</w:t>
      </w:r>
      <w:proofErr w:type="spellEnd"/>
      <w:r w:rsidR="009E331F">
        <w:t>) hydrophobic side chains of the helix</w:t>
      </w:r>
      <w:r w:rsidR="002A6805">
        <w:t xml:space="preserve"> (Fig 3, </w:t>
      </w:r>
      <w:r w:rsidR="008D1696">
        <w:rPr>
          <w:b/>
        </w:rPr>
        <w:t>5</w:t>
      </w:r>
      <w:r w:rsidR="002A6805">
        <w:t>)</w:t>
      </w:r>
      <w:r w:rsidR="009E331F">
        <w:t xml:space="preserve">. </w:t>
      </w:r>
      <w:r w:rsidR="002A6805">
        <w:t>Co-</w:t>
      </w:r>
      <w:proofErr w:type="spellStart"/>
      <w:r w:rsidR="002A6805">
        <w:t>immunoprecipitation</w:t>
      </w:r>
      <w:proofErr w:type="spellEnd"/>
      <w:r w:rsidR="002A6805">
        <w:t xml:space="preserve"> experiments showed that the </w:t>
      </w:r>
      <w:proofErr w:type="spellStart"/>
      <w:r w:rsidR="002A6805">
        <w:t>bis-benzamide</w:t>
      </w:r>
      <w:proofErr w:type="spellEnd"/>
      <w:r w:rsidR="002A6805">
        <w:t xml:space="preserve"> </w:t>
      </w:r>
      <w:r w:rsidR="008D1696">
        <w:rPr>
          <w:b/>
        </w:rPr>
        <w:t>5</w:t>
      </w:r>
      <w:r w:rsidR="008D1696">
        <w:t xml:space="preserve"> </w:t>
      </w:r>
      <w:r w:rsidR="002A6805">
        <w:t xml:space="preserve">was able to block DHT-induced AR-PELP1 interaction in </w:t>
      </w:r>
      <w:proofErr w:type="spellStart"/>
      <w:r w:rsidR="002A6805">
        <w:t>LNCaP</w:t>
      </w:r>
      <w:proofErr w:type="spellEnd"/>
      <w:r w:rsidR="002A6805">
        <w:t xml:space="preserve"> cells </w:t>
      </w:r>
      <w:r w:rsidR="008F2EA7">
        <w:t xml:space="preserve">via the LBD </w:t>
      </w:r>
      <w:r w:rsidR="002A6805">
        <w:t xml:space="preserve">and unable to </w:t>
      </w:r>
      <w:r w:rsidR="00D93ECB">
        <w:t xml:space="preserve">inhibit </w:t>
      </w:r>
      <w:r w:rsidR="002A6805">
        <w:t xml:space="preserve">the interaction between </w:t>
      </w:r>
      <w:proofErr w:type="spellStart"/>
      <w:r w:rsidR="002A6805">
        <w:t>ER</w:t>
      </w:r>
      <w:r w:rsidR="002A6805">
        <w:rPr>
          <w:rFonts w:cs="Times New Roman"/>
        </w:rPr>
        <w:t>β</w:t>
      </w:r>
      <w:proofErr w:type="spellEnd"/>
      <w:r w:rsidR="002A6805">
        <w:t xml:space="preserve"> and PELP1, confirming its specificity for the AR. </w:t>
      </w:r>
      <w:r w:rsidR="008D08EB">
        <w:t>It was also demonstrated by d</w:t>
      </w:r>
      <w:r w:rsidR="008F2EA7">
        <w:t xml:space="preserve">ifferent experimental approaches that </w:t>
      </w:r>
      <w:proofErr w:type="spellStart"/>
      <w:r w:rsidR="008F2EA7">
        <w:t>bis-benzamide</w:t>
      </w:r>
      <w:proofErr w:type="spellEnd"/>
      <w:r w:rsidR="008F2EA7">
        <w:t xml:space="preserve"> </w:t>
      </w:r>
      <w:r w:rsidR="008D1696">
        <w:rPr>
          <w:b/>
        </w:rPr>
        <w:t>5</w:t>
      </w:r>
      <w:r w:rsidR="008D1696">
        <w:t xml:space="preserve"> </w:t>
      </w:r>
      <w:r w:rsidR="008F2EA7">
        <w:t xml:space="preserve">was able to </w:t>
      </w:r>
      <w:r w:rsidR="005E6138">
        <w:t>block AR signaling</w:t>
      </w:r>
      <w:r w:rsidR="00B81BA2">
        <w:t xml:space="preserve"> by suppressing expression of DHT-induced genes </w:t>
      </w:r>
      <w:r w:rsidR="008F2EA7">
        <w:t xml:space="preserve">and </w:t>
      </w:r>
      <w:r w:rsidR="00B81BA2">
        <w:t xml:space="preserve">also to </w:t>
      </w:r>
      <w:r w:rsidR="008F2EA7">
        <w:t xml:space="preserve">prevent AR nuclear translocation. Furthermore, </w:t>
      </w:r>
      <w:r w:rsidR="00554BC4">
        <w:t xml:space="preserve">compound </w:t>
      </w:r>
      <w:r w:rsidR="003F0EAA" w:rsidRPr="003F0EAA">
        <w:rPr>
          <w:b/>
        </w:rPr>
        <w:t>5</w:t>
      </w:r>
      <w:r w:rsidR="00D93ECB">
        <w:t xml:space="preserve"> was found to </w:t>
      </w:r>
      <w:r w:rsidR="00554BC4">
        <w:t xml:space="preserve">inhibit </w:t>
      </w:r>
      <w:r w:rsidR="00595F52">
        <w:t xml:space="preserve">cell proliferation in a variety of AR-positive </w:t>
      </w:r>
      <w:proofErr w:type="spellStart"/>
      <w:r w:rsidR="00D57721">
        <w:t>PCa</w:t>
      </w:r>
      <w:proofErr w:type="spellEnd"/>
      <w:r w:rsidR="00595F52">
        <w:t xml:space="preserve"> cell lines but not AR-negative </w:t>
      </w:r>
      <w:proofErr w:type="spellStart"/>
      <w:r w:rsidR="00D57721">
        <w:t>PCa</w:t>
      </w:r>
      <w:proofErr w:type="spellEnd"/>
      <w:r w:rsidR="00D57721">
        <w:t xml:space="preserve"> </w:t>
      </w:r>
      <w:r w:rsidR="00595F52">
        <w:t xml:space="preserve">cell line PC3. The results </w:t>
      </w:r>
      <w:r w:rsidR="00595F52">
        <w:lastRenderedPageBreak/>
        <w:t xml:space="preserve">also showed that the </w:t>
      </w:r>
      <w:proofErr w:type="spellStart"/>
      <w:r w:rsidR="00D93ECB">
        <w:t>antiproliferative</w:t>
      </w:r>
      <w:proofErr w:type="spellEnd"/>
      <w:r w:rsidR="00D93ECB">
        <w:t xml:space="preserve"> activity</w:t>
      </w:r>
      <w:r w:rsidR="00595F52">
        <w:t xml:space="preserve"> was dose-dependent with an IC</w:t>
      </w:r>
      <w:r w:rsidR="006C4206" w:rsidRPr="006C4206">
        <w:rPr>
          <w:vertAlign w:val="subscript"/>
        </w:rPr>
        <w:t>50</w:t>
      </w:r>
      <w:r w:rsidR="00595F52">
        <w:t xml:space="preserve"> value of ~40 </w:t>
      </w:r>
      <w:proofErr w:type="spellStart"/>
      <w:r w:rsidR="00595F52">
        <w:t>nM</w:t>
      </w:r>
      <w:proofErr w:type="spellEnd"/>
      <w:r w:rsidR="00595F52">
        <w:t xml:space="preserve"> and </w:t>
      </w:r>
      <w:r w:rsidR="00D93261">
        <w:t xml:space="preserve">that </w:t>
      </w:r>
      <w:r w:rsidR="00595F52">
        <w:t xml:space="preserve">the effect </w:t>
      </w:r>
      <w:r w:rsidR="00D93261">
        <w:t xml:space="preserve">could be </w:t>
      </w:r>
      <w:r w:rsidR="00595F52">
        <w:t xml:space="preserve">rescued by </w:t>
      </w:r>
      <w:proofErr w:type="spellStart"/>
      <w:r w:rsidR="00595F52">
        <w:t>overexpression</w:t>
      </w:r>
      <w:proofErr w:type="spellEnd"/>
      <w:r w:rsidR="00595F52">
        <w:t xml:space="preserve"> of PELP1. Finally, </w:t>
      </w:r>
      <w:proofErr w:type="spellStart"/>
      <w:r w:rsidR="00595F52">
        <w:t>bis-benzamide</w:t>
      </w:r>
      <w:proofErr w:type="spellEnd"/>
      <w:r w:rsidR="00595F52">
        <w:t xml:space="preserve"> </w:t>
      </w:r>
      <w:r w:rsidR="008D1696">
        <w:rPr>
          <w:b/>
        </w:rPr>
        <w:t>5</w:t>
      </w:r>
      <w:r w:rsidR="008D1696">
        <w:t xml:space="preserve"> </w:t>
      </w:r>
      <w:r w:rsidR="00595F52">
        <w:t xml:space="preserve">showed </w:t>
      </w:r>
      <w:r w:rsidR="006E15CB">
        <w:t xml:space="preserve">antitumor activity in </w:t>
      </w:r>
      <w:proofErr w:type="spellStart"/>
      <w:r w:rsidR="006E15CB">
        <w:t>xenogratfs</w:t>
      </w:r>
      <w:proofErr w:type="spellEnd"/>
      <w:r w:rsidR="006E15CB">
        <w:t xml:space="preserve"> following direct </w:t>
      </w:r>
      <w:proofErr w:type="spellStart"/>
      <w:r w:rsidR="006E15CB">
        <w:t>intratumoral</w:t>
      </w:r>
      <w:proofErr w:type="spellEnd"/>
      <w:r w:rsidR="006E15CB">
        <w:t xml:space="preserve"> injections and inhibition of AR expression in human tumour explants. </w:t>
      </w:r>
      <w:r w:rsidR="008D08EB">
        <w:t xml:space="preserve">No toxicity was observed for the tested </w:t>
      </w:r>
      <w:proofErr w:type="spellStart"/>
      <w:r w:rsidR="00D93261">
        <w:t>bis-benzamide</w:t>
      </w:r>
      <w:proofErr w:type="spellEnd"/>
      <w:r w:rsidR="00D93261">
        <w:t xml:space="preserve"> derivatives </w:t>
      </w:r>
      <w:r w:rsidR="008D08EB">
        <w:t xml:space="preserve">in cell viability assays. </w:t>
      </w:r>
      <w:r w:rsidR="00B65C14">
        <w:t>Subtle side chains variation</w:t>
      </w:r>
      <w:r w:rsidR="00B0475B">
        <w:t xml:space="preserve"> on </w:t>
      </w:r>
      <w:proofErr w:type="spellStart"/>
      <w:r w:rsidR="00B0475B">
        <w:t>bis-benzamide</w:t>
      </w:r>
      <w:proofErr w:type="spellEnd"/>
      <w:r w:rsidR="00B0475B">
        <w:t xml:space="preserve"> </w:t>
      </w:r>
      <w:r w:rsidR="008D1696">
        <w:rPr>
          <w:b/>
        </w:rPr>
        <w:t>5</w:t>
      </w:r>
      <w:r w:rsidR="008D1696">
        <w:t xml:space="preserve"> </w:t>
      </w:r>
      <w:r w:rsidR="00B0475B">
        <w:t xml:space="preserve">yielded compounds with </w:t>
      </w:r>
      <w:r w:rsidR="00C2094F">
        <w:t xml:space="preserve">improved </w:t>
      </w:r>
      <w:proofErr w:type="spellStart"/>
      <w:r w:rsidR="00B0475B">
        <w:t>antiproliferative</w:t>
      </w:r>
      <w:proofErr w:type="spellEnd"/>
      <w:r w:rsidR="00B0475B">
        <w:t xml:space="preserve"> activity </w:t>
      </w:r>
      <w:r w:rsidR="00C2094F">
        <w:t xml:space="preserve">having </w:t>
      </w:r>
      <w:r w:rsidR="00B65C14">
        <w:t>IC</w:t>
      </w:r>
      <w:r w:rsidR="00B65C14" w:rsidRPr="006C4206">
        <w:rPr>
          <w:vertAlign w:val="subscript"/>
        </w:rPr>
        <w:t>50</w:t>
      </w:r>
      <w:r w:rsidR="00B65C14">
        <w:t xml:space="preserve"> value as low as 20.2 </w:t>
      </w:r>
      <w:proofErr w:type="spellStart"/>
      <w:r w:rsidR="00B65C14">
        <w:t>nM</w:t>
      </w:r>
      <w:proofErr w:type="spellEnd"/>
      <w:r w:rsidR="00BF5B41">
        <w:t xml:space="preserve"> in </w:t>
      </w:r>
      <w:proofErr w:type="spellStart"/>
      <w:r w:rsidR="00BF5B41">
        <w:t>PCa</w:t>
      </w:r>
      <w:proofErr w:type="spellEnd"/>
      <w:r w:rsidR="00BF5B41">
        <w:t xml:space="preserve"> cells lines</w:t>
      </w:r>
      <w:r w:rsidR="00B65C14">
        <w:t xml:space="preserve">. </w:t>
      </w:r>
      <w:r w:rsidR="00B0475B">
        <w:t xml:space="preserve">Currently in preclinical development, these promising compounds are presently the most characterized and advanced among </w:t>
      </w:r>
      <w:proofErr w:type="spellStart"/>
      <w:r w:rsidR="00B0475B">
        <w:t>peptidomimetic</w:t>
      </w:r>
      <w:proofErr w:type="spellEnd"/>
      <w:r w:rsidR="00B0475B">
        <w:t xml:space="preserve"> CBIs </w:t>
      </w:r>
      <w:r w:rsidR="00C2094F">
        <w:t>targeting the AR-LBD AF-2 site</w:t>
      </w:r>
      <w:r w:rsidR="008D08EB">
        <w:t>.</w:t>
      </w:r>
    </w:p>
    <w:p w:rsidR="00923AC5" w:rsidRDefault="003F0EAA">
      <w:pPr>
        <w:pStyle w:val="Titre1"/>
        <w:rPr>
          <w:lang w:val="en-CA"/>
        </w:rPr>
      </w:pPr>
      <w:r w:rsidRPr="003F0EAA">
        <w:rPr>
          <w:lang w:val="en-CA"/>
        </w:rPr>
        <w:t>4. targeting the binding function 3 site</w:t>
      </w:r>
    </w:p>
    <w:p w:rsidR="00625AE7" w:rsidRDefault="00FE4783" w:rsidP="00026C67">
      <w:pPr>
        <w:pStyle w:val="Standard"/>
      </w:pPr>
      <w:r>
        <w:t>A second surface on the</w:t>
      </w:r>
      <w:r w:rsidR="00CD2413">
        <w:t xml:space="preserve"> AR-LBD </w:t>
      </w:r>
      <w:r w:rsidR="009B7BF9">
        <w:t xml:space="preserve">amenable to pharmacological manipulation </w:t>
      </w:r>
      <w:r w:rsidR="00CD2413">
        <w:t xml:space="preserve">has been </w:t>
      </w:r>
      <w:r w:rsidR="009B7BF9">
        <w:t xml:space="preserve">identified by </w:t>
      </w:r>
      <w:proofErr w:type="spellStart"/>
      <w:r w:rsidR="009B7BF9">
        <w:t>Est</w:t>
      </w:r>
      <w:r w:rsidR="00BD7C5D">
        <w:t>é</w:t>
      </w:r>
      <w:r w:rsidR="009B7BF9">
        <w:t>banez-Perpi</w:t>
      </w:r>
      <w:r w:rsidR="00BD7C5D">
        <w:rPr>
          <w:rFonts w:cs="Times New Roman"/>
        </w:rPr>
        <w:t>ñá</w:t>
      </w:r>
      <w:proofErr w:type="spellEnd"/>
      <w:r w:rsidR="009B7BF9">
        <w:t xml:space="preserve"> et al. and named binding function 3 (BF</w:t>
      </w:r>
      <w:r w:rsidR="000C47E0">
        <w:t>-</w:t>
      </w:r>
      <w:r w:rsidR="009B7BF9">
        <w:t>3)</w:t>
      </w:r>
      <w:r w:rsidR="00F215C7">
        <w:t xml:space="preserve"> (Fig 1</w:t>
      </w:r>
      <w:r w:rsidR="00D01AAB">
        <w:t>c</w:t>
      </w:r>
      <w:r w:rsidR="00F215C7">
        <w:t xml:space="preserve">) </w:t>
      </w:r>
      <w:r w:rsidR="00086F28">
        <w:fldChar w:fldCharType="begin"/>
      </w:r>
      <w:r w:rsidR="00E65176">
        <w:instrText xml:space="preserve"> ADDIN EN.CITE &lt;EndNote&gt;&lt;Cite&gt;&lt;Author&gt;Estébanez-Perpiñá&lt;/Author&gt;&lt;Year&gt;2007&lt;/Year&gt;&lt;RecNum&gt;330&lt;/RecNum&gt;&lt;DisplayText&gt;[49]&lt;/DisplayText&gt;&lt;record&gt;&lt;rec-number&gt;330&lt;/rec-number&gt;&lt;foreign-keys&gt;&lt;key app="EN" db-id="adrw909t5w5ptzetfvyxtzrferxew5adzaps" timestamp="1427123602"&gt;330&lt;/key&gt;&lt;/foreign-keys&gt;&lt;ref-type name="Journal Article"&gt;17&lt;/ref-type&gt;&lt;contributors&gt;&lt;authors&gt;&lt;author&gt;Estébanez-Perpiñá, Eva&lt;/author&gt;&lt;author&gt;Arnold, Leggy A.&lt;/author&gt;&lt;author&gt;Nguyen, Phuong&lt;/author&gt;&lt;author&gt;Rodrigues, Edson Delgado&lt;/author&gt;&lt;author&gt;Mar, Ellena&lt;/author&gt;&lt;author&gt;Bateman, Raynard&lt;/author&gt;&lt;author&gt;Pallai, Peter&lt;/author&gt;&lt;author&gt;Shokat, Kevan M.&lt;/author&gt;&lt;author&gt;Baxter, John D.&lt;/author&gt;&lt;author&gt;Guy, R. Kiplin&lt;/author&gt;&lt;author&gt;Webb, Paul&lt;/author&gt;&lt;author&gt;Fletterick, Robert J.&lt;/author&gt;&lt;/authors&gt;&lt;/contributors&gt;&lt;titles&gt;&lt;title&gt;A surface on the androgen receptor that allosterically regulates coactivator binding&lt;/title&gt;&lt;secondary-title&gt;Proceedings of the National Academy of Sciences&lt;/secondary-title&gt;&lt;/titles&gt;&lt;periodical&gt;&lt;full-title&gt;Proceedings of the National Academy of Sciences&lt;/full-title&gt;&lt;/periodical&gt;&lt;pages&gt;16074-16079&lt;/pages&gt;&lt;volume&gt;104&lt;/volume&gt;&lt;number&gt;41&lt;/number&gt;&lt;dates&gt;&lt;year&gt;2007&lt;/year&gt;&lt;pub-dates&gt;&lt;date&gt;October 9, 2007&lt;/date&gt;&lt;/pub-dates&gt;&lt;/dates&gt;&lt;urls&gt;&lt;related-urls&gt;&lt;url&gt;http://www.pnas.org/content/104/41/16074.abstract&lt;/url&gt;&lt;/related-urls&gt;&lt;/urls&gt;&lt;electronic-resource-num&gt;10.1073/pnas.0708036104&lt;/electronic-resource-num&gt;&lt;/record&gt;&lt;/Cite&gt;&lt;/EndNote&gt;</w:instrText>
      </w:r>
      <w:r w:rsidR="00086F28">
        <w:fldChar w:fldCharType="separate"/>
      </w:r>
      <w:r w:rsidR="00E65176">
        <w:rPr>
          <w:noProof/>
        </w:rPr>
        <w:t>[</w:t>
      </w:r>
      <w:hyperlink w:anchor="_ENREF_49" w:tooltip="Estébanez-Perpiñá, 2007 #330" w:history="1">
        <w:r w:rsidR="00E65176">
          <w:rPr>
            <w:noProof/>
          </w:rPr>
          <w:t>49</w:t>
        </w:r>
      </w:hyperlink>
      <w:r w:rsidR="00E65176">
        <w:rPr>
          <w:noProof/>
        </w:rPr>
        <w:t>]</w:t>
      </w:r>
      <w:r w:rsidR="00086F28">
        <w:fldChar w:fldCharType="end"/>
      </w:r>
      <w:r w:rsidR="009B7BF9">
        <w:t>. A</w:t>
      </w:r>
      <w:r w:rsidR="00F215C7">
        <w:t>djacent to and a</w:t>
      </w:r>
      <w:r w:rsidR="009B7BF9">
        <w:t>s large as AF</w:t>
      </w:r>
      <w:r w:rsidR="000C47E0">
        <w:t>-</w:t>
      </w:r>
      <w:r w:rsidR="009B7BF9">
        <w:t xml:space="preserve">2, this hydrophobic binding site is near the junction of </w:t>
      </w:r>
      <w:r w:rsidR="00F215C7">
        <w:t xml:space="preserve">H1, the H3-H5 loop, and H9. </w:t>
      </w:r>
      <w:r w:rsidR="00D75A95">
        <w:t>Recent studies have demonstrated the important role of BF</w:t>
      </w:r>
      <w:r w:rsidR="000C47E0">
        <w:t>-</w:t>
      </w:r>
      <w:r w:rsidR="00947072">
        <w:t>3 in AR</w:t>
      </w:r>
      <w:r w:rsidR="005E6138">
        <w:t xml:space="preserve"> signaling</w:t>
      </w:r>
      <w:r w:rsidR="00D75A95">
        <w:t xml:space="preserve"> regulation through the recruitment of </w:t>
      </w:r>
      <w:r w:rsidR="00251C5A">
        <w:t xml:space="preserve">AR </w:t>
      </w:r>
      <w:proofErr w:type="spellStart"/>
      <w:r w:rsidR="00D75A95">
        <w:t>coregulators</w:t>
      </w:r>
      <w:proofErr w:type="spellEnd"/>
      <w:r w:rsidR="00D75A95">
        <w:t xml:space="preserve"> such as FKBP52 </w:t>
      </w:r>
      <w:r w:rsidR="00086F28">
        <w:fldChar w:fldCharType="begin"/>
      </w:r>
      <w:r w:rsidR="00E65176">
        <w:instrText xml:space="preserve"> ADDIN EN.CITE &lt;EndNote&gt;&lt;Cite&gt;&lt;Author&gt;De Leon&lt;/Author&gt;&lt;Year&gt;2011&lt;/Year&gt;&lt;RecNum&gt;448&lt;/RecNum&gt;&lt;DisplayText&gt;[102]&lt;/DisplayText&gt;&lt;record&gt;&lt;rec-number&gt;448&lt;/rec-number&gt;&lt;foreign-keys&gt;&lt;key app="EN" db-id="adrw909t5w5ptzetfvyxtzrferxew5adzaps" timestamp="1427830910"&gt;448&lt;/key&gt;&lt;/foreign-keys&gt;&lt;ref-type name="Journal Article"&gt;17&lt;/ref-type&gt;&lt;contributors&gt;&lt;authors&gt;&lt;author&gt;De Leon, Johanny Tonos&lt;/author&gt;&lt;author&gt;Iwai, Aki&lt;/author&gt;&lt;author&gt;Feau, Clementine&lt;/author&gt;&lt;author&gt;Garcia, Yenni&lt;/author&gt;&lt;author&gt;Balsiger, Heather A.&lt;/author&gt;&lt;author&gt;Storer, Cheryl L.&lt;/author&gt;&lt;author&gt;Suro, Raquel M.&lt;/author&gt;&lt;author&gt;Garza, Kristine M.&lt;/author&gt;&lt;author&gt;Lee, Sunmin&lt;/author&gt;&lt;author&gt;Sang Kim, Yeong&lt;/author&gt;&lt;author&gt;Chen, Yu&lt;/author&gt;&lt;author&gt;Ning, Yang-Min&lt;/author&gt;&lt;author&gt;Riggs, Daniel L.&lt;/author&gt;&lt;author&gt;Fletterick, Robert J.&lt;/author&gt;&lt;author&gt;Guy, R. Kiplin&lt;/author&gt;&lt;author&gt;Trepel, Jane B.&lt;/author&gt;&lt;author&gt;Neckers, Leonard M.&lt;/author&gt;&lt;author&gt;Cox, Marc B.&lt;/author&gt;&lt;/authors&gt;&lt;/contributors&gt;&lt;titles&gt;&lt;title&gt;Targeting the regulation of androgen receptor signaling by the heat shock protein 90 cochaperone FKBP52 in prostate cancer cells&lt;/title&gt;&lt;secondary-title&gt;Proceedings of the National Academy of Sciences&lt;/secondary-title&gt;&lt;/titles&gt;&lt;periodical&gt;&lt;full-title&gt;Proceedings of the National Academy of Sciences&lt;/full-title&gt;&lt;/periodical&gt;&lt;pages&gt;11878-11883&lt;/pages&gt;&lt;volume&gt;108&lt;/volume&gt;&lt;number&gt;29&lt;/number&gt;&lt;dates&gt;&lt;year&gt;2011&lt;/year&gt;&lt;pub-dates&gt;&lt;date&gt;July 19, 2011&lt;/date&gt;&lt;/pub-dates&gt;&lt;/dates&gt;&lt;urls&gt;&lt;related-urls&gt;&lt;url&gt;http://www.pnas.org/content/108/29/11878.abstract&lt;/url&gt;&lt;/related-urls&gt;&lt;/urls&gt;&lt;electronic-resource-num&gt;10.1073/pnas.1105160108&lt;/electronic-resource-num&gt;&lt;/record&gt;&lt;/Cite&gt;&lt;/EndNote&gt;</w:instrText>
      </w:r>
      <w:r w:rsidR="00086F28">
        <w:fldChar w:fldCharType="separate"/>
      </w:r>
      <w:r w:rsidR="00E65176">
        <w:rPr>
          <w:noProof/>
        </w:rPr>
        <w:t>[</w:t>
      </w:r>
      <w:hyperlink w:anchor="_ENREF_102" w:tooltip="De Leon, 2011 #448" w:history="1">
        <w:r w:rsidR="00E65176">
          <w:rPr>
            <w:noProof/>
          </w:rPr>
          <w:t>102</w:t>
        </w:r>
      </w:hyperlink>
      <w:r w:rsidR="00E65176">
        <w:rPr>
          <w:noProof/>
        </w:rPr>
        <w:t>]</w:t>
      </w:r>
      <w:r w:rsidR="00086F28">
        <w:fldChar w:fldCharType="end"/>
      </w:r>
      <w:r w:rsidR="00BD7C5D">
        <w:t xml:space="preserve"> </w:t>
      </w:r>
      <w:r w:rsidR="00D75A95">
        <w:t xml:space="preserve">and Bag-1L </w:t>
      </w:r>
      <w:r w:rsidR="00086F28">
        <w:fldChar w:fldCharType="begin">
          <w:fldData xml:space="preserve">PEVuZE5vdGU+PENpdGU+PEF1dGhvcj5KZWhsZTwvQXV0aG9yPjxZZWFyPjIwMTQ8L1llYXI+PFJl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</w:fldData>
        </w:fldChar>
      </w:r>
      <w:r w:rsidR="00E65176">
        <w:instrText xml:space="preserve"> ADDIN EN.CITE </w:instrText>
      </w:r>
      <w:r w:rsidR="00E65176">
        <w:fldChar w:fldCharType="begin">
          <w:fldData xml:space="preserve">PEVuZE5vdGU+PENpdGU+PEF1dGhvcj5KZWhsZTwvQXV0aG9yPjxZZWFyPjIwMTQ8L1llYXI+PFJl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</w:fldData>
        </w:fldChar>
      </w:r>
      <w:r w:rsidR="00E65176">
        <w:instrText xml:space="preserve"> ADDIN EN.CITE.DATA </w:instrText>
      </w:r>
      <w:r w:rsidR="00E65176">
        <w:fldChar w:fldCharType="end"/>
      </w:r>
      <w:r w:rsidR="00086F28">
        <w:fldChar w:fldCharType="separate"/>
      </w:r>
      <w:r w:rsidR="00E65176">
        <w:rPr>
          <w:noProof/>
        </w:rPr>
        <w:t>[</w:t>
      </w:r>
      <w:hyperlink w:anchor="_ENREF_103" w:tooltip="Jehle, 2014 #445" w:history="1">
        <w:r w:rsidR="00E65176">
          <w:rPr>
            <w:noProof/>
          </w:rPr>
          <w:t>103</w:t>
        </w:r>
      </w:hyperlink>
      <w:r w:rsidR="00E65176">
        <w:rPr>
          <w:noProof/>
        </w:rPr>
        <w:t>]</w:t>
      </w:r>
      <w:r w:rsidR="00086F28">
        <w:fldChar w:fldCharType="end"/>
      </w:r>
      <w:r w:rsidR="00D75A95">
        <w:t xml:space="preserve"> and crosstalk with the adjacent AF</w:t>
      </w:r>
      <w:r w:rsidR="00D01AAB">
        <w:t>-</w:t>
      </w:r>
      <w:r w:rsidR="00D75A95">
        <w:t xml:space="preserve">2 </w:t>
      </w:r>
      <w:r w:rsidR="00086F28">
        <w:fldChar w:fldCharType="begin">
          <w:fldData xml:space="preserve">PEVuZE5vdGU+PENpdGU+PEF1dGhvcj5Fc3TDqWJhbmV6LVBlcnBpw7HDoTwvQXV0aG9yPjxZZWFy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</w:fldData>
        </w:fldChar>
      </w:r>
      <w:r w:rsidR="00E65176">
        <w:instrText xml:space="preserve"> ADDIN EN.CITE </w:instrText>
      </w:r>
      <w:r w:rsidR="00E65176">
        <w:fldChar w:fldCharType="begin">
          <w:fldData xml:space="preserve">PEVuZE5vdGU+PENpdGU+PEF1dGhvcj5Fc3TDqWJhbmV6LVBlcnBpw7HDoTwvQXV0aG9yPjxZZWFy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</w:fldData>
        </w:fldChar>
      </w:r>
      <w:r w:rsidR="00E65176">
        <w:instrText xml:space="preserve"> ADDIN EN.CITE.DATA </w:instrText>
      </w:r>
      <w:r w:rsidR="00E65176">
        <w:fldChar w:fldCharType="end"/>
      </w:r>
      <w:r w:rsidR="00086F28">
        <w:fldChar w:fldCharType="separate"/>
      </w:r>
      <w:r w:rsidR="00E65176">
        <w:rPr>
          <w:noProof/>
        </w:rPr>
        <w:t>[</w:t>
      </w:r>
      <w:hyperlink w:anchor="_ENREF_49" w:tooltip="Estébanez-Perpiñá, 2007 #330" w:history="1">
        <w:r w:rsidR="00E65176">
          <w:rPr>
            <w:noProof/>
          </w:rPr>
          <w:t>49</w:t>
        </w:r>
      </w:hyperlink>
      <w:r w:rsidR="00E65176">
        <w:rPr>
          <w:noProof/>
        </w:rPr>
        <w:t xml:space="preserve">, </w:t>
      </w:r>
      <w:hyperlink w:anchor="_ENREF_104" w:tooltip="Grosdidier, 2012 #337" w:history="1">
        <w:r w:rsidR="00E65176">
          <w:rPr>
            <w:noProof/>
          </w:rPr>
          <w:t>104</w:t>
        </w:r>
      </w:hyperlink>
      <w:r w:rsidR="00E65176">
        <w:rPr>
          <w:noProof/>
        </w:rPr>
        <w:t>]</w:t>
      </w:r>
      <w:r w:rsidR="00086F28">
        <w:fldChar w:fldCharType="end"/>
      </w:r>
      <w:r w:rsidR="00D75A95">
        <w:t xml:space="preserve">. </w:t>
      </w:r>
      <w:r w:rsidR="00BD7C5D">
        <w:t xml:space="preserve">Using a crystallographic screening approach, </w:t>
      </w:r>
      <w:proofErr w:type="spellStart"/>
      <w:r w:rsidR="00BD7C5D">
        <w:t>Estébanez-Perpi</w:t>
      </w:r>
      <w:r w:rsidR="00BD7C5D">
        <w:rPr>
          <w:rFonts w:cs="Times New Roman"/>
        </w:rPr>
        <w:t>ñá</w:t>
      </w:r>
      <w:proofErr w:type="spellEnd"/>
      <w:r w:rsidR="00BD7C5D">
        <w:rPr>
          <w:rFonts w:cs="Times New Roman"/>
        </w:rPr>
        <w:t xml:space="preserve"> et al.</w:t>
      </w:r>
      <w:r w:rsidR="00D2403B">
        <w:rPr>
          <w:rFonts w:cs="Times New Roman"/>
        </w:rPr>
        <w:t xml:space="preserve"> were the first to report</w:t>
      </w:r>
      <w:r w:rsidR="00BD7C5D">
        <w:rPr>
          <w:rFonts w:cs="Times New Roman"/>
        </w:rPr>
        <w:t xml:space="preserve"> compounds that </w:t>
      </w:r>
      <w:proofErr w:type="spellStart"/>
      <w:r w:rsidR="00BD7C5D">
        <w:rPr>
          <w:rFonts w:cs="Times New Roman"/>
        </w:rPr>
        <w:t>allosterically</w:t>
      </w:r>
      <w:proofErr w:type="spellEnd"/>
      <w:r w:rsidR="00BD7C5D">
        <w:rPr>
          <w:rFonts w:cs="Times New Roman"/>
        </w:rPr>
        <w:t xml:space="preserve"> inhibit the interaction of AR with </w:t>
      </w:r>
      <w:proofErr w:type="spellStart"/>
      <w:r w:rsidR="00BD7C5D">
        <w:rPr>
          <w:rFonts w:cs="Times New Roman"/>
        </w:rPr>
        <w:t>coactivators</w:t>
      </w:r>
      <w:proofErr w:type="spellEnd"/>
      <w:r w:rsidR="00BD7C5D">
        <w:rPr>
          <w:rFonts w:cs="Times New Roman"/>
        </w:rPr>
        <w:t xml:space="preserve"> by binding to the BF</w:t>
      </w:r>
      <w:r w:rsidR="00D01AAB">
        <w:rPr>
          <w:rFonts w:cs="Times New Roman"/>
        </w:rPr>
        <w:t>-</w:t>
      </w:r>
      <w:r w:rsidR="00BD7C5D">
        <w:rPr>
          <w:rFonts w:cs="Times New Roman"/>
        </w:rPr>
        <w:t xml:space="preserve">3 site </w:t>
      </w:r>
      <w:r w:rsidR="00086F28">
        <w:rPr>
          <w:rFonts w:cs="Times New Roman"/>
        </w:rPr>
        <w:fldChar w:fldCharType="begin"/>
      </w:r>
      <w:r w:rsidR="00E65176">
        <w:rPr>
          <w:rFonts w:cs="Times New Roman"/>
        </w:rPr>
        <w:instrText xml:space="preserve"> ADDIN EN.CITE &lt;EndNote&gt;&lt;Cite&gt;&lt;Author&gt;Estébanez-Perpiñá&lt;/Author&gt;&lt;Year&gt;2007&lt;/Year&gt;&lt;RecNum&gt;330&lt;/RecNum&gt;&lt;DisplayText&gt;[49]&lt;/DisplayText&gt;&lt;record&gt;&lt;rec-number&gt;330&lt;/rec-number&gt;&lt;foreign-keys&gt;&lt;key app="EN" db-id="adrw909t5w5ptzetfvyxtzrferxew5adzaps" timestamp="1427123602"&gt;330&lt;/key&gt;&lt;/foreign-keys&gt;&lt;ref-type name="Journal Article"&gt;17&lt;/ref-type&gt;&lt;contributors&gt;&lt;authors&gt;&lt;author&gt;Estébanez-Perpiñá, Eva&lt;/author&gt;&lt;author&gt;Arnold, Leggy A.&lt;/author&gt;&lt;author&gt;Nguyen, Phuong&lt;/author&gt;&lt;author&gt;Rodrigues, Edson Delgado&lt;/author&gt;&lt;author&gt;Mar, Ellena&lt;/author&gt;&lt;author&gt;Bateman, Raynard&lt;/author&gt;&lt;author&gt;Pallai, Peter&lt;/author&gt;&lt;author&gt;Shokat, Kevan M.&lt;/author&gt;&lt;author&gt;Baxter, John D.&lt;/author&gt;&lt;author&gt;Guy, R. Kiplin&lt;/author&gt;&lt;author&gt;Webb, Paul&lt;/author&gt;&lt;author&gt;Fletterick, Robert J.&lt;/author&gt;&lt;/authors&gt;&lt;/contributors&gt;&lt;titles&gt;&lt;title&gt;A surface on the androgen receptor that allosterically regulates coactivator binding&lt;/title&gt;&lt;secondary-title&gt;Proceedings of the National Academy of Sciences&lt;/secondary-title&gt;&lt;/titles&gt;&lt;periodical&gt;&lt;full-title&gt;Proceedings of the National Academy of Sciences&lt;/full-title&gt;&lt;/periodical&gt;&lt;pages&gt;16074-16079&lt;/pages&gt;&lt;volume&gt;104&lt;/volume&gt;&lt;number&gt;41&lt;/number&gt;&lt;dates&gt;&lt;year&gt;2007&lt;/year&gt;&lt;pub-dates&gt;&lt;date&gt;October 9, 2007&lt;/date&gt;&lt;/pub-dates&gt;&lt;/dates&gt;&lt;urls&gt;&lt;related-urls&gt;&lt;url&gt;http://www.pnas.org/content/104/41/16074.abstract&lt;/url&gt;&lt;/related-urls&gt;&lt;/urls&gt;&lt;electronic-resource-num&gt;10.1073/pnas.0708036104&lt;/electronic-resource-num&gt;&lt;/record&gt;&lt;/Cite&gt;&lt;/EndNote&gt;</w:instrText>
      </w:r>
      <w:r w:rsidR="00086F28">
        <w:rPr>
          <w:rFonts w:cs="Times New Roman"/>
        </w:rPr>
        <w:fldChar w:fldCharType="separate"/>
      </w:r>
      <w:r w:rsidR="00E65176">
        <w:rPr>
          <w:rFonts w:cs="Times New Roman"/>
          <w:noProof/>
        </w:rPr>
        <w:t>[</w:t>
      </w:r>
      <w:hyperlink w:anchor="_ENREF_49" w:tooltip="Estébanez-Perpiñá, 2007 #330" w:history="1">
        <w:r w:rsidR="00E65176">
          <w:rPr>
            <w:rFonts w:cs="Times New Roman"/>
            <w:noProof/>
          </w:rPr>
          <w:t>49</w:t>
        </w:r>
      </w:hyperlink>
      <w:r w:rsidR="00E65176">
        <w:rPr>
          <w:rFonts w:cs="Times New Roman"/>
          <w:noProof/>
        </w:rPr>
        <w:t>]</w:t>
      </w:r>
      <w:r w:rsidR="00086F28">
        <w:rPr>
          <w:rFonts w:cs="Times New Roman"/>
        </w:rPr>
        <w:fldChar w:fldCharType="end"/>
      </w:r>
      <w:r w:rsidR="00BD7C5D">
        <w:rPr>
          <w:rFonts w:cs="Times New Roman"/>
        </w:rPr>
        <w:t xml:space="preserve">. </w:t>
      </w:r>
      <w:r w:rsidR="00251C5A">
        <w:rPr>
          <w:rFonts w:cs="Times New Roman"/>
        </w:rPr>
        <w:t>In th</w:t>
      </w:r>
      <w:r w:rsidR="00D2403B">
        <w:rPr>
          <w:rFonts w:cs="Times New Roman"/>
        </w:rPr>
        <w:t>is</w:t>
      </w:r>
      <w:r w:rsidR="00251C5A">
        <w:rPr>
          <w:rFonts w:cs="Times New Roman"/>
        </w:rPr>
        <w:t xml:space="preserve"> study, compounds such as </w:t>
      </w:r>
      <w:proofErr w:type="spellStart"/>
      <w:r w:rsidR="00251C5A">
        <w:rPr>
          <w:rFonts w:cs="Times New Roman"/>
        </w:rPr>
        <w:t>flufenamic</w:t>
      </w:r>
      <w:proofErr w:type="spellEnd"/>
      <w:r w:rsidR="00251C5A">
        <w:rPr>
          <w:rFonts w:cs="Times New Roman"/>
        </w:rPr>
        <w:t xml:space="preserve"> acid (FLU</w:t>
      </w:r>
      <w:r w:rsidR="00387956">
        <w:rPr>
          <w:rFonts w:cs="Times New Roman"/>
        </w:rPr>
        <w:t>F</w:t>
      </w:r>
      <w:r w:rsidR="00251C5A">
        <w:rPr>
          <w:rFonts w:cs="Times New Roman"/>
        </w:rPr>
        <w:t>)</w:t>
      </w:r>
      <w:r w:rsidR="00A55B71">
        <w:rPr>
          <w:rFonts w:cs="Times New Roman"/>
        </w:rPr>
        <w:t xml:space="preserve"> </w:t>
      </w:r>
      <w:r w:rsidR="008724E1" w:rsidRPr="008724E1">
        <w:rPr>
          <w:rFonts w:cs="Times New Roman"/>
          <w:b/>
        </w:rPr>
        <w:t>6</w:t>
      </w:r>
      <w:r w:rsidR="00251C5A">
        <w:rPr>
          <w:rFonts w:cs="Times New Roman"/>
        </w:rPr>
        <w:t xml:space="preserve">, </w:t>
      </w:r>
      <w:proofErr w:type="spellStart"/>
      <w:r w:rsidR="00251C5A">
        <w:rPr>
          <w:rFonts w:cs="Times New Roman"/>
        </w:rPr>
        <w:t>triiodothyronine</w:t>
      </w:r>
      <w:proofErr w:type="spellEnd"/>
      <w:r w:rsidR="00251C5A">
        <w:rPr>
          <w:rFonts w:cs="Times New Roman"/>
        </w:rPr>
        <w:t xml:space="preserve"> (T3) </w:t>
      </w:r>
      <w:r w:rsidR="008724E1" w:rsidRPr="008724E1">
        <w:rPr>
          <w:rFonts w:cs="Times New Roman"/>
          <w:b/>
        </w:rPr>
        <w:t>7</w:t>
      </w:r>
      <w:r w:rsidR="00A55B71">
        <w:rPr>
          <w:rFonts w:cs="Times New Roman"/>
        </w:rPr>
        <w:t xml:space="preserve"> </w:t>
      </w:r>
      <w:r w:rsidR="00251C5A">
        <w:rPr>
          <w:rFonts w:cs="Times New Roman"/>
        </w:rPr>
        <w:t xml:space="preserve">and </w:t>
      </w:r>
      <w:proofErr w:type="spellStart"/>
      <w:r w:rsidR="00251C5A">
        <w:rPr>
          <w:rFonts w:cs="Times New Roman"/>
        </w:rPr>
        <w:t>tri</w:t>
      </w:r>
      <w:r w:rsidR="002B1335">
        <w:rPr>
          <w:rFonts w:cs="Times New Roman"/>
        </w:rPr>
        <w:t>i</w:t>
      </w:r>
      <w:r w:rsidR="00251C5A">
        <w:rPr>
          <w:rFonts w:cs="Times New Roman"/>
        </w:rPr>
        <w:t>odothyroacetic</w:t>
      </w:r>
      <w:proofErr w:type="spellEnd"/>
      <w:r w:rsidR="00251C5A">
        <w:rPr>
          <w:rFonts w:cs="Times New Roman"/>
        </w:rPr>
        <w:t xml:space="preserve"> acid (TRIAC)</w:t>
      </w:r>
      <w:r w:rsidR="00D75A95">
        <w:t xml:space="preserve"> </w:t>
      </w:r>
      <w:r w:rsidR="008724E1" w:rsidRPr="008724E1">
        <w:rPr>
          <w:b/>
        </w:rPr>
        <w:t>8</w:t>
      </w:r>
      <w:r w:rsidR="00A55B71">
        <w:t xml:space="preserve"> </w:t>
      </w:r>
      <w:r w:rsidR="00251C5A">
        <w:t xml:space="preserve">were </w:t>
      </w:r>
      <w:r w:rsidR="005C0BA1">
        <w:t>found to</w:t>
      </w:r>
      <w:r w:rsidR="00251C5A">
        <w:t xml:space="preserve"> bind the BF</w:t>
      </w:r>
      <w:r w:rsidR="00D01AAB">
        <w:t>-</w:t>
      </w:r>
      <w:r w:rsidR="00251C5A">
        <w:t>3 site and inhibit AF</w:t>
      </w:r>
      <w:r w:rsidR="00D01AAB">
        <w:t>-</w:t>
      </w:r>
      <w:r w:rsidR="00251C5A">
        <w:t>2 interactions interfering with AR activity</w:t>
      </w:r>
      <w:r w:rsidR="00D01AAB">
        <w:t xml:space="preserve"> (Fig. 4</w:t>
      </w:r>
      <w:r w:rsidR="00947072">
        <w:t>a</w:t>
      </w:r>
      <w:r w:rsidR="00D01AAB">
        <w:t>)</w:t>
      </w:r>
      <w:r w:rsidR="00251C5A">
        <w:t xml:space="preserve">. </w:t>
      </w:r>
      <w:r w:rsidR="005C0BA1">
        <w:t xml:space="preserve">While it was proposed that </w:t>
      </w:r>
      <w:r w:rsidR="00D44EA6">
        <w:t xml:space="preserve">their </w:t>
      </w:r>
      <w:r w:rsidR="00D2403B">
        <w:t>binding to the BF</w:t>
      </w:r>
      <w:r w:rsidR="00D01AAB">
        <w:t>-</w:t>
      </w:r>
      <w:r w:rsidR="00D2403B">
        <w:t xml:space="preserve">3 site induces </w:t>
      </w:r>
      <w:r w:rsidR="001B1DFA">
        <w:t xml:space="preserve">a conformation change </w:t>
      </w:r>
      <w:r w:rsidR="00D2403B">
        <w:t>in both the BF</w:t>
      </w:r>
      <w:r w:rsidR="00D01AAB">
        <w:t>-</w:t>
      </w:r>
      <w:r w:rsidR="00D2403B">
        <w:t>3 and AF</w:t>
      </w:r>
      <w:r w:rsidR="00D01AAB">
        <w:t>-</w:t>
      </w:r>
      <w:r w:rsidR="00D2403B">
        <w:t xml:space="preserve">2 regions that disfavors </w:t>
      </w:r>
      <w:proofErr w:type="spellStart"/>
      <w:r w:rsidR="00D2403B">
        <w:t>coactivator</w:t>
      </w:r>
      <w:proofErr w:type="spellEnd"/>
      <w:r w:rsidR="00D2403B">
        <w:t xml:space="preserve"> binding to the AF</w:t>
      </w:r>
      <w:r w:rsidR="00D01AAB">
        <w:t>-</w:t>
      </w:r>
      <w:r w:rsidR="00D2403B">
        <w:t>2</w:t>
      </w:r>
      <w:r w:rsidR="005C0BA1">
        <w:t xml:space="preserve">, </w:t>
      </w:r>
      <w:r w:rsidR="00D44EA6">
        <w:t xml:space="preserve">these molecules </w:t>
      </w:r>
      <w:r w:rsidR="005C0BA1">
        <w:lastRenderedPageBreak/>
        <w:t xml:space="preserve">were </w:t>
      </w:r>
      <w:r w:rsidR="00B914F2">
        <w:t xml:space="preserve">found at both AF-2 and BF-3 sites in </w:t>
      </w:r>
      <w:r w:rsidR="005C0BA1">
        <w:t>crystalli</w:t>
      </w:r>
      <w:r w:rsidR="00D44EA6">
        <w:t>zed</w:t>
      </w:r>
      <w:r w:rsidR="00B914F2">
        <w:t xml:space="preserve"> structures</w:t>
      </w:r>
      <w:r w:rsidR="005C0BA1">
        <w:t xml:space="preserve"> </w:t>
      </w:r>
      <w:r w:rsidR="00086F28">
        <w:fldChar w:fldCharType="begin"/>
      </w:r>
      <w:r w:rsidR="00E65176">
        <w:instrText xml:space="preserve"> ADDIN EN.CITE &lt;EndNote&gt;&lt;Cite&gt;&lt;Author&gt;Estébanez-Perpiñá&lt;/Author&gt;&lt;Year&gt;2007&lt;/Year&gt;&lt;RecNum&gt;330&lt;/RecNum&gt;&lt;DisplayText&gt;[49]&lt;/DisplayText&gt;&lt;record&gt;&lt;rec-number&gt;330&lt;/rec-number&gt;&lt;foreign-keys&gt;&lt;key app="EN" db-id="adrw909t5w5ptzetfvyxtzrferxew5adzaps" timestamp="1427123602"&gt;330&lt;/key&gt;&lt;/foreign-keys&gt;&lt;ref-type name="Journal Article"&gt;17&lt;/ref-type&gt;&lt;contributors&gt;&lt;authors&gt;&lt;author&gt;Estébanez-Perpiñá, Eva&lt;/author&gt;&lt;author&gt;Arnold, Leggy A.&lt;/author&gt;&lt;author&gt;Nguyen, Phuong&lt;/author&gt;&lt;author&gt;Rodrigues, Edson Delgado&lt;/author&gt;&lt;author&gt;Mar, Ellena&lt;/author&gt;&lt;author&gt;Bateman, Raynard&lt;/author&gt;&lt;author&gt;Pallai, Peter&lt;/author&gt;&lt;author&gt;Shokat, Kevan M.&lt;/author&gt;&lt;author&gt;Baxter, John D.&lt;/author&gt;&lt;author&gt;Guy, R. Kiplin&lt;/author&gt;&lt;author&gt;Webb, Paul&lt;/author&gt;&lt;author&gt;Fletterick, Robert J.&lt;/author&gt;&lt;/authors&gt;&lt;/contributors&gt;&lt;titles&gt;&lt;title&gt;A surface on the androgen receptor that allosterically regulates coactivator binding&lt;/title&gt;&lt;secondary-title&gt;Proceedings of the National Academy of Sciences&lt;/secondary-title&gt;&lt;/titles&gt;&lt;periodical&gt;&lt;full-title&gt;Proceedings of the National Academy of Sciences&lt;/full-title&gt;&lt;/periodical&gt;&lt;pages&gt;16074-16079&lt;/pages&gt;&lt;volume&gt;104&lt;/volume&gt;&lt;number&gt;41&lt;/number&gt;&lt;dates&gt;&lt;year&gt;2007&lt;/year&gt;&lt;pub-dates&gt;&lt;date&gt;October 9, 2007&lt;/date&gt;&lt;/pub-dates&gt;&lt;/dates&gt;&lt;urls&gt;&lt;related-urls&gt;&lt;url&gt;http://www.pnas.org/content/104/41/16074.abstract&lt;/url&gt;&lt;/related-urls&gt;&lt;/urls&gt;&lt;electronic-resource-num&gt;10.1073/pnas.0708036104&lt;/electronic-resource-num&gt;&lt;/record&gt;&lt;/Cite&gt;&lt;/EndNote&gt;</w:instrText>
      </w:r>
      <w:r w:rsidR="00086F28">
        <w:fldChar w:fldCharType="separate"/>
      </w:r>
      <w:r w:rsidR="00E65176">
        <w:rPr>
          <w:noProof/>
        </w:rPr>
        <w:t>[</w:t>
      </w:r>
      <w:hyperlink w:anchor="_ENREF_49" w:tooltip="Estébanez-Perpiñá, 2007 #330" w:history="1">
        <w:r w:rsidR="00E65176">
          <w:rPr>
            <w:noProof/>
          </w:rPr>
          <w:t>49</w:t>
        </w:r>
      </w:hyperlink>
      <w:r w:rsidR="00E65176">
        <w:rPr>
          <w:noProof/>
        </w:rPr>
        <w:t>]</w:t>
      </w:r>
      <w:r w:rsidR="00086F28">
        <w:fldChar w:fldCharType="end"/>
      </w:r>
      <w:r w:rsidR="00D44EA6">
        <w:t>. Therefore they can be referred as mixed AF</w:t>
      </w:r>
      <w:r w:rsidR="00B914F2">
        <w:t>-</w:t>
      </w:r>
      <w:r w:rsidR="00D44EA6">
        <w:t>2/BF</w:t>
      </w:r>
      <w:r w:rsidR="00B914F2">
        <w:t>-</w:t>
      </w:r>
      <w:r w:rsidR="00D44EA6">
        <w:t>3 inhibitors</w:t>
      </w:r>
      <w:r w:rsidR="00D2403B">
        <w:t xml:space="preserve">. </w:t>
      </w:r>
      <w:r w:rsidR="00E66D39">
        <w:t>Although</w:t>
      </w:r>
      <w:r w:rsidR="00D2403B">
        <w:t xml:space="preserve"> these compounds had low potency</w:t>
      </w:r>
      <w:r w:rsidR="00E66D39">
        <w:t xml:space="preserve"> (IC</w:t>
      </w:r>
      <w:r w:rsidRPr="00FE4783">
        <w:rPr>
          <w:vertAlign w:val="subscript"/>
        </w:rPr>
        <w:t>50</w:t>
      </w:r>
      <w:r w:rsidR="00E66D39">
        <w:t xml:space="preserve"> &gt; 50µM) </w:t>
      </w:r>
      <w:r w:rsidR="004A71B9">
        <w:t xml:space="preserve">in FP assays </w:t>
      </w:r>
      <w:r w:rsidR="00D2403B">
        <w:t xml:space="preserve">and </w:t>
      </w:r>
      <w:r w:rsidR="00E66D39">
        <w:t xml:space="preserve">multiple off-target effects, they </w:t>
      </w:r>
      <w:r w:rsidR="00B81CDC">
        <w:t>established the BF</w:t>
      </w:r>
      <w:r w:rsidR="00B914F2">
        <w:t>-</w:t>
      </w:r>
      <w:r w:rsidR="00B81CDC">
        <w:t xml:space="preserve">3 site </w:t>
      </w:r>
      <w:r w:rsidR="00216CC8">
        <w:t xml:space="preserve">as a novel </w:t>
      </w:r>
      <w:r w:rsidR="00E81D8A">
        <w:t xml:space="preserve">binding </w:t>
      </w:r>
      <w:r w:rsidR="00216CC8">
        <w:t xml:space="preserve">surface and </w:t>
      </w:r>
      <w:r w:rsidR="00B81CDC">
        <w:t>attractive therapeutic target</w:t>
      </w:r>
      <w:r w:rsidR="00216CC8">
        <w:t xml:space="preserve"> to develop alternative approaches for the treatment of</w:t>
      </w:r>
      <w:r w:rsidR="00B914F2">
        <w:t xml:space="preserve"> </w:t>
      </w:r>
      <w:proofErr w:type="spellStart"/>
      <w:r w:rsidR="00B914F2">
        <w:t>PCa</w:t>
      </w:r>
      <w:proofErr w:type="spellEnd"/>
      <w:r w:rsidR="00B81CDC">
        <w:t>.</w:t>
      </w:r>
      <w:r w:rsidR="00216CC8">
        <w:t xml:space="preserve"> </w:t>
      </w:r>
    </w:p>
    <w:p w:rsidR="008D63EC" w:rsidRDefault="00AE0688">
      <w:pPr>
        <w:jc w:val="center"/>
      </w:pPr>
      <w:r w:rsidRPr="00625AE7">
        <w:rPr>
          <w:b/>
        </w:rPr>
        <w:t xml:space="preserve">&lt;INSERT FIGURE </w:t>
      </w:r>
      <w:r>
        <w:rPr>
          <w:b/>
        </w:rPr>
        <w:t>4</w:t>
      </w:r>
      <w:r w:rsidR="00BD4A42">
        <w:rPr>
          <w:b/>
        </w:rPr>
        <w:t xml:space="preserve"> (single column)</w:t>
      </w:r>
      <w:r w:rsidRPr="00625AE7">
        <w:rPr>
          <w:b/>
        </w:rPr>
        <w:t>&gt;</w:t>
      </w:r>
    </w:p>
    <w:p w:rsidR="00AE0688" w:rsidRDefault="004E6F93">
      <w:pPr>
        <w:pStyle w:val="Standard"/>
      </w:pPr>
      <w:r>
        <w:t xml:space="preserve">To identify selective </w:t>
      </w:r>
      <w:r w:rsidR="002275AC">
        <w:t>AR BF</w:t>
      </w:r>
      <w:r w:rsidR="00B914F2">
        <w:t>-</w:t>
      </w:r>
      <w:r w:rsidR="002275AC">
        <w:t>3 inhibitors</w:t>
      </w:r>
      <w:r>
        <w:t xml:space="preserve">, </w:t>
      </w:r>
      <w:proofErr w:type="spellStart"/>
      <w:r>
        <w:t>Cherkasov</w:t>
      </w:r>
      <w:proofErr w:type="spellEnd"/>
      <w:r>
        <w:t xml:space="preserve"> et al. used a combination of virtual screening and experimental evaluations followed by </w:t>
      </w:r>
      <w:r w:rsidR="0074160C">
        <w:t>SAR</w:t>
      </w:r>
      <w:r w:rsidR="00463B54">
        <w:t xml:space="preserve"> studies on selected </w:t>
      </w:r>
      <w:r>
        <w:t>lead compound</w:t>
      </w:r>
      <w:r w:rsidR="00463B54">
        <w:t xml:space="preserve">s for optimization </w:t>
      </w:r>
      <w:r w:rsidR="00086F28">
        <w:fldChar w:fldCharType="begin">
          <w:fldData xml:space="preserve">PEVuZE5vdGU+PENpdGU+PEF1dGhvcj5MYWNrPC9BdXRob3I+PFllYXI+MjAxMTwvWWVhcj48UmVj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==
</w:fldData>
        </w:fldChar>
      </w:r>
      <w:r w:rsidR="00E65176">
        <w:instrText xml:space="preserve"> ADDIN EN.CITE </w:instrText>
      </w:r>
      <w:r w:rsidR="00E65176">
        <w:fldChar w:fldCharType="begin">
          <w:fldData xml:space="preserve">PEVuZE5vdGU+PENpdGU+PEF1dGhvcj5MYWNrPC9BdXRob3I+PFllYXI+MjAxMTwvWWVhcj48UmVj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==
</w:fldData>
        </w:fldChar>
      </w:r>
      <w:r w:rsidR="00E65176">
        <w:instrText xml:space="preserve"> ADDIN EN.CITE.DATA </w:instrText>
      </w:r>
      <w:r w:rsidR="00E65176">
        <w:fldChar w:fldCharType="end"/>
      </w:r>
      <w:r w:rsidR="00086F28">
        <w:fldChar w:fldCharType="separate"/>
      </w:r>
      <w:r w:rsidR="00E65176">
        <w:rPr>
          <w:noProof/>
        </w:rPr>
        <w:t>[</w:t>
      </w:r>
      <w:hyperlink w:anchor="_ENREF_105" w:tooltip="Lack, 2011 #339" w:history="1">
        <w:r w:rsidR="00E65176">
          <w:rPr>
            <w:noProof/>
          </w:rPr>
          <w:t>105</w:t>
        </w:r>
      </w:hyperlink>
      <w:r w:rsidR="00E65176">
        <w:rPr>
          <w:noProof/>
        </w:rPr>
        <w:t xml:space="preserve">, </w:t>
      </w:r>
      <w:hyperlink w:anchor="_ENREF_106" w:tooltip="Munuganti, 2013 #340" w:history="1">
        <w:r w:rsidR="00E65176">
          <w:rPr>
            <w:noProof/>
          </w:rPr>
          <w:t>106</w:t>
        </w:r>
      </w:hyperlink>
      <w:r w:rsidR="00E65176">
        <w:rPr>
          <w:noProof/>
        </w:rPr>
        <w:t>]</w:t>
      </w:r>
      <w:r w:rsidR="00086F28">
        <w:fldChar w:fldCharType="end"/>
      </w:r>
      <w:r>
        <w:t>.</w:t>
      </w:r>
      <w:r w:rsidR="002275AC">
        <w:t xml:space="preserve"> </w:t>
      </w:r>
      <w:r w:rsidR="006E2996">
        <w:t>In an initial study, a</w:t>
      </w:r>
      <w:r w:rsidR="001C7926">
        <w:t xml:space="preserve"> </w:t>
      </w:r>
      <w:r w:rsidR="00463B54">
        <w:t xml:space="preserve">virtual screening campaign was performed on the Zinc database and </w:t>
      </w:r>
      <w:r w:rsidR="002478A0">
        <w:t xml:space="preserve">the 213 </w:t>
      </w:r>
      <w:r w:rsidR="00463B54">
        <w:t xml:space="preserve">retrieved compounds were evaluated for their ability to inhibit AR transcriptional activity </w:t>
      </w:r>
      <w:r w:rsidR="001C7926">
        <w:t>in</w:t>
      </w:r>
      <w:r w:rsidR="00463B54">
        <w:t xml:space="preserve"> cell-based assay</w:t>
      </w:r>
      <w:r w:rsidR="001C7926">
        <w:t>s</w:t>
      </w:r>
      <w:r w:rsidR="00463B54">
        <w:t xml:space="preserve">. </w:t>
      </w:r>
      <w:r w:rsidR="002478A0">
        <w:t xml:space="preserve">Several compounds showed </w:t>
      </w:r>
      <w:r w:rsidR="001631B2">
        <w:t xml:space="preserve">activity in the </w:t>
      </w:r>
      <w:proofErr w:type="spellStart"/>
      <w:r w:rsidR="001631B2">
        <w:t>submicromolar</w:t>
      </w:r>
      <w:proofErr w:type="spellEnd"/>
      <w:r w:rsidR="001631B2">
        <w:t xml:space="preserve"> range </w:t>
      </w:r>
      <w:r w:rsidR="002478A0">
        <w:t xml:space="preserve">and the </w:t>
      </w:r>
      <w:r w:rsidR="006E2996">
        <w:t xml:space="preserve">four </w:t>
      </w:r>
      <w:r w:rsidR="002478A0">
        <w:t xml:space="preserve">most potent molecules with no obvious </w:t>
      </w:r>
      <w:proofErr w:type="spellStart"/>
      <w:r w:rsidR="002478A0">
        <w:t>cytotoxicity</w:t>
      </w:r>
      <w:proofErr w:type="spellEnd"/>
      <w:r w:rsidR="002478A0">
        <w:t xml:space="preserve"> were used for further studies. </w:t>
      </w:r>
      <w:r w:rsidR="006E2996">
        <w:t xml:space="preserve">Binding of the selected compounds to the </w:t>
      </w:r>
      <w:r w:rsidR="002478A0">
        <w:t xml:space="preserve">AR was confirmed by surface </w:t>
      </w:r>
      <w:proofErr w:type="spellStart"/>
      <w:r w:rsidR="006E2996">
        <w:t>p</w:t>
      </w:r>
      <w:r w:rsidR="002478A0">
        <w:t>lasmon</w:t>
      </w:r>
      <w:proofErr w:type="spellEnd"/>
      <w:r w:rsidR="002478A0">
        <w:t xml:space="preserve"> resonance (SPR) and </w:t>
      </w:r>
      <w:r w:rsidR="006E2996">
        <w:t>their interaction with</w:t>
      </w:r>
      <w:r w:rsidR="002478A0">
        <w:t xml:space="preserve"> </w:t>
      </w:r>
      <w:r w:rsidR="006E2996">
        <w:t>the BF</w:t>
      </w:r>
      <w:r w:rsidR="00B914F2">
        <w:t>-</w:t>
      </w:r>
      <w:r w:rsidR="006E2996">
        <w:t>3 site elucidated by X-ray crystallographic studies</w:t>
      </w:r>
      <w:r w:rsidR="004A71B9">
        <w:t xml:space="preserve"> (PDB: </w:t>
      </w:r>
      <w:r w:rsidR="00B914F2">
        <w:t>2YLP, 2YLQ, 2YLO and 3ZQT)</w:t>
      </w:r>
      <w:r w:rsidR="006E2996">
        <w:t xml:space="preserve">. </w:t>
      </w:r>
      <w:r w:rsidR="001631B2">
        <w:t>Surprisingly, unlike previously reported BF</w:t>
      </w:r>
      <w:r w:rsidR="00B914F2">
        <w:t>-</w:t>
      </w:r>
      <w:r w:rsidR="001631B2">
        <w:t>3 binders such as FLU</w:t>
      </w:r>
      <w:r w:rsidR="00387956">
        <w:t>F</w:t>
      </w:r>
      <w:r w:rsidR="00A55B71">
        <w:t xml:space="preserve"> </w:t>
      </w:r>
      <w:r w:rsidR="008724E1" w:rsidRPr="008724E1">
        <w:rPr>
          <w:b/>
        </w:rPr>
        <w:t>6</w:t>
      </w:r>
      <w:r w:rsidR="001631B2">
        <w:t>, T3</w:t>
      </w:r>
      <w:r w:rsidR="00A55B71">
        <w:t xml:space="preserve"> </w:t>
      </w:r>
      <w:r w:rsidR="008724E1" w:rsidRPr="008724E1">
        <w:rPr>
          <w:b/>
        </w:rPr>
        <w:t>7</w:t>
      </w:r>
      <w:r w:rsidR="001631B2">
        <w:t xml:space="preserve"> and TRIAC</w:t>
      </w:r>
      <w:r w:rsidR="00A55B71">
        <w:t xml:space="preserve"> </w:t>
      </w:r>
      <w:r w:rsidR="008724E1" w:rsidRPr="008724E1">
        <w:rPr>
          <w:b/>
        </w:rPr>
        <w:t>8</w:t>
      </w:r>
      <w:r w:rsidR="001631B2">
        <w:t xml:space="preserve">, the compounds did not induce </w:t>
      </w:r>
      <w:proofErr w:type="spellStart"/>
      <w:r w:rsidR="001631B2">
        <w:t>coactivator</w:t>
      </w:r>
      <w:proofErr w:type="spellEnd"/>
      <w:r w:rsidR="001631B2">
        <w:t xml:space="preserve"> displacement from the AF</w:t>
      </w:r>
      <w:r w:rsidR="00B914F2">
        <w:t>-</w:t>
      </w:r>
      <w:r w:rsidR="001631B2">
        <w:t>2 site</w:t>
      </w:r>
      <w:r w:rsidR="00CA2D55">
        <w:t xml:space="preserve"> </w:t>
      </w:r>
      <w:r w:rsidR="00086F28">
        <w:fldChar w:fldCharType="begin"/>
      </w:r>
      <w:r w:rsidR="00E65176">
        <w:instrText xml:space="preserve"> ADDIN EN.CITE &lt;EndNote&gt;&lt;Cite&gt;&lt;Author&gt;Lack&lt;/Author&gt;&lt;Year&gt;2011&lt;/Year&gt;&lt;RecNum&gt;339&lt;/RecNum&gt;&lt;DisplayText&gt;[105]&lt;/DisplayText&gt;&lt;record&gt;&lt;rec-number&gt;339&lt;/rec-number&gt;&lt;foreign-keys&gt;&lt;key app="EN" db-id="adrw909t5w5ptzetfvyxtzrferxew5adzaps" timestamp="1427141537"&gt;339&lt;/key&gt;&lt;/foreign-keys&gt;&lt;ref-type name="Journal Article"&gt;17&lt;/ref-type&gt;&lt;contributors&gt;&lt;authors&gt;&lt;author&gt;Lack, Nathan A.&lt;/author&gt;&lt;author&gt;Axerio-Cilies, Peter&lt;/author&gt;&lt;author&gt;Tavassoli, Peyman&lt;/author&gt;&lt;author&gt;Han, Frank Q.&lt;/author&gt;&lt;author&gt;Chan, Ka Hong&lt;/author&gt;&lt;author&gt;Feau, Clementine&lt;/author&gt;&lt;author&gt;LeBlanc, Eric&lt;/author&gt;&lt;author&gt;Guns, Emma Tomlinson&lt;/author&gt;&lt;author&gt;Guy, R. Kiplin&lt;/author&gt;&lt;author&gt;Rennie, Paul S.&lt;/author&gt;&lt;author&gt;Cherkasov, Artem&lt;/author&gt;&lt;/authors&gt;&lt;/contributors&gt;&lt;titles&gt;&lt;title&gt;Targeting the Binding Function 3 (BF3) Site of the Human Androgen Receptor through Virtual Screening&lt;/title&gt;&lt;secondary-title&gt;Journal of Medicinal Chemistry&lt;/secondary-title&gt;&lt;/titles&gt;&lt;periodical&gt;&lt;full-title&gt;Journal of Medicinal Chemistry&lt;/full-title&gt;&lt;abbr-1&gt;J. Med. Chem.&lt;/abbr-1&gt;&lt;abbr-2&gt;J Med Chem&lt;/abbr-2&gt;&lt;/periodical&gt;&lt;pages&gt;8563-8573&lt;/pages&gt;&lt;volume&gt;54&lt;/volume&gt;&lt;number&gt;24&lt;/number&gt;&lt;dates&gt;&lt;year&gt;2011&lt;/year&gt;&lt;pub-dates&gt;&lt;date&gt;2011/12/22&lt;/date&gt;&lt;/pub-dates&gt;&lt;/dates&gt;&lt;publisher&gt;American Chemical Society&lt;/publisher&gt;&lt;isbn&gt;0022-2623&lt;/isbn&gt;&lt;urls&gt;&lt;related-urls&gt;&lt;url&gt;http://dx.doi.org/10.1021/jm201098n&lt;/url&gt;&lt;/related-urls&gt;&lt;/urls&gt;&lt;electronic-resource-num&gt;10.1021/jm201098n&lt;/electronic-resource-num&gt;&lt;/record&gt;&lt;/Cite&gt;&lt;/EndNote&gt;</w:instrText>
      </w:r>
      <w:r w:rsidR="00086F28">
        <w:fldChar w:fldCharType="separate"/>
      </w:r>
      <w:r w:rsidR="00E65176">
        <w:rPr>
          <w:noProof/>
        </w:rPr>
        <w:t>[</w:t>
      </w:r>
      <w:hyperlink w:anchor="_ENREF_105" w:tooltip="Lack, 2011 #339" w:history="1">
        <w:r w:rsidR="00E65176">
          <w:rPr>
            <w:noProof/>
          </w:rPr>
          <w:t>105</w:t>
        </w:r>
      </w:hyperlink>
      <w:r w:rsidR="00E65176">
        <w:rPr>
          <w:noProof/>
        </w:rPr>
        <w:t>]</w:t>
      </w:r>
      <w:r w:rsidR="00086F28">
        <w:fldChar w:fldCharType="end"/>
      </w:r>
      <w:r w:rsidR="00DD0B7E">
        <w:t>.</w:t>
      </w:r>
      <w:r w:rsidR="001631B2">
        <w:t xml:space="preserve"> </w:t>
      </w:r>
      <w:r w:rsidR="00DD0B7E">
        <w:t>Therefore they</w:t>
      </w:r>
      <w:r w:rsidR="001631B2">
        <w:t xml:space="preserve"> were proposed to be specific BF</w:t>
      </w:r>
      <w:r w:rsidR="00B914F2">
        <w:t>-</w:t>
      </w:r>
      <w:r w:rsidR="001631B2">
        <w:t>3 inhibitors</w:t>
      </w:r>
      <w:r w:rsidR="00DD0B7E">
        <w:t xml:space="preserve"> and represent proper lead candidates for further optimization.</w:t>
      </w:r>
      <w:r w:rsidR="001631B2">
        <w:t xml:space="preserve"> </w:t>
      </w:r>
      <w:r w:rsidR="00DD0B7E">
        <w:t>Based on</w:t>
      </w:r>
      <w:r w:rsidR="004367F8">
        <w:t xml:space="preserve"> the</w:t>
      </w:r>
      <w:r w:rsidR="00DD0B7E">
        <w:t xml:space="preserve"> </w:t>
      </w:r>
      <w:proofErr w:type="spellStart"/>
      <w:r w:rsidR="004367F8">
        <w:t>benzimidazole</w:t>
      </w:r>
      <w:proofErr w:type="spellEnd"/>
      <w:r w:rsidR="004367F8">
        <w:t xml:space="preserve"> derivative</w:t>
      </w:r>
      <w:r w:rsidR="00DD0B7E">
        <w:t xml:space="preserve"> </w:t>
      </w:r>
      <w:r w:rsidR="00EE6E5B">
        <w:rPr>
          <w:b/>
        </w:rPr>
        <w:t>9</w:t>
      </w:r>
      <w:r w:rsidR="00947072">
        <w:rPr>
          <w:b/>
        </w:rPr>
        <w:t xml:space="preserve"> (</w:t>
      </w:r>
      <w:r w:rsidR="00947072" w:rsidRPr="00947072">
        <w:t>Fig. 4b</w:t>
      </w:r>
      <w:r w:rsidR="00947072">
        <w:rPr>
          <w:b/>
        </w:rPr>
        <w:t>)</w:t>
      </w:r>
      <w:r w:rsidR="00DD0B7E">
        <w:t>, SAR stud</w:t>
      </w:r>
      <w:r w:rsidR="00CA2D55">
        <w:t xml:space="preserve">ies were performed to </w:t>
      </w:r>
      <w:r w:rsidR="008F5F1C">
        <w:t>improve affinity to the BF</w:t>
      </w:r>
      <w:r w:rsidR="00077B47">
        <w:t>-</w:t>
      </w:r>
      <w:r w:rsidR="008F5F1C">
        <w:t>3 site and increase</w:t>
      </w:r>
      <w:r w:rsidR="00CA2D55">
        <w:t xml:space="preserve"> </w:t>
      </w:r>
      <w:r w:rsidR="008F5F1C">
        <w:t xml:space="preserve">activity. Different sites </w:t>
      </w:r>
      <w:r w:rsidR="0082529F">
        <w:t>on</w:t>
      </w:r>
      <w:r w:rsidR="008F5F1C">
        <w:t xml:space="preserve"> compound </w:t>
      </w:r>
      <w:r w:rsidR="00EE6E5B">
        <w:rPr>
          <w:b/>
        </w:rPr>
        <w:t>9</w:t>
      </w:r>
      <w:r w:rsidR="008F5F1C">
        <w:t xml:space="preserve"> were rationally explored by chemical modification</w:t>
      </w:r>
      <w:r w:rsidR="004367F8">
        <w:t>s</w:t>
      </w:r>
      <w:r w:rsidR="008F5F1C">
        <w:t xml:space="preserve"> and a </w:t>
      </w:r>
      <w:r w:rsidR="003E336C">
        <w:t xml:space="preserve">first </w:t>
      </w:r>
      <w:r w:rsidR="008F5F1C">
        <w:t>series of</w:t>
      </w:r>
      <w:r w:rsidR="00CE3ABF">
        <w:t xml:space="preserve"> </w:t>
      </w:r>
      <w:r w:rsidR="008F5F1C">
        <w:t>potent and selective BF</w:t>
      </w:r>
      <w:r w:rsidR="00077B47">
        <w:t>-</w:t>
      </w:r>
      <w:r w:rsidR="008F5F1C">
        <w:t>3 inhibitors</w:t>
      </w:r>
      <w:r w:rsidR="00CE3ABF">
        <w:t xml:space="preserve"> was</w:t>
      </w:r>
      <w:r w:rsidR="00CE3ABF" w:rsidRPr="00CE3ABF">
        <w:t xml:space="preserve"> </w:t>
      </w:r>
      <w:r w:rsidR="00CE3ABF">
        <w:t>designed</w:t>
      </w:r>
      <w:r w:rsidR="004367F8">
        <w:t xml:space="preserve"> (Fig 4, </w:t>
      </w:r>
      <w:r w:rsidR="0082529F">
        <w:rPr>
          <w:b/>
        </w:rPr>
        <w:t>10</w:t>
      </w:r>
      <w:r w:rsidR="008724E1" w:rsidRPr="008724E1">
        <w:t>-</w:t>
      </w:r>
      <w:r w:rsidR="0082529F">
        <w:rPr>
          <w:b/>
        </w:rPr>
        <w:t>12</w:t>
      </w:r>
      <w:r w:rsidR="004367F8">
        <w:t xml:space="preserve">) </w:t>
      </w:r>
      <w:r w:rsidR="00086F28">
        <w:fldChar w:fldCharType="begin"/>
      </w:r>
      <w:r w:rsidR="00E65176">
        <w:instrText xml:space="preserve"> ADDIN EN.CITE &lt;EndNote&gt;&lt;Cite&gt;&lt;Author&gt;Munuganti&lt;/Author&gt;&lt;Year&gt;2013&lt;/Year&gt;&lt;RecNum&gt;340&lt;/RecNum&gt;&lt;DisplayText&gt;[106]&lt;/DisplayText&gt;&lt;record&gt;&lt;rec-number&gt;340&lt;/rec-number&gt;&lt;foreign-keys&gt;&lt;key app="EN" db-id="adrw909t5w5ptzetfvyxtzrferxew5adzaps" timestamp="1427141679"&gt;340&lt;/key&gt;&lt;/foreign-keys&gt;&lt;ref-type name="Journal Article"&gt;17&lt;/ref-type&gt;&lt;contributors&gt;&lt;authors&gt;&lt;author&gt;Munuganti, Ravi Shashi Nayana&lt;/author&gt;&lt;author&gt;Leblanc, Eric&lt;/author&gt;&lt;author&gt;Axerio-Cilies, Peter&lt;/author&gt;&lt;author&gt;Labriere, Christophe&lt;/author&gt;&lt;author&gt;Frewin, Kate&lt;/author&gt;&lt;author&gt;Singh, Kriti&lt;/author&gt;&lt;author&gt;Hassona, Mohamed D. H.&lt;/author&gt;&lt;author&gt;Lack, Nathan A.&lt;/author&gt;&lt;author&gt;Li, Huifang&lt;/author&gt;&lt;author&gt;Ban, Fuqiang&lt;/author&gt;&lt;author&gt;Tomlinson Guns, Emma&lt;/author&gt;&lt;author&gt;Young, Robert&lt;/author&gt;&lt;author&gt;Rennie, Paul S.&lt;/author&gt;&lt;author&gt;Cherkasov, Artem&lt;/author&gt;&lt;/authors&gt;&lt;/contributors&gt;&lt;titles&gt;&lt;title&gt;Targeting the Binding Function 3 (BF3) Site of the Androgen Receptor Through Virtual Screening. 2. Development of 2-((2-phenoxyethyl) thio)-1H-benzimidazole Derivatives&lt;/title&gt;&lt;secondary-title&gt;Journal of Medicinal Chemistry&lt;/secondary-title&gt;&lt;/titles&gt;&lt;periodical&gt;&lt;full-title&gt;Journal of Medicinal Chemistry&lt;/full-title&gt;&lt;abbr-1&gt;J. Med. Chem.&lt;/abbr-1&gt;&lt;abbr-2&gt;J Med Chem&lt;/abbr-2&gt;&lt;/periodical&gt;&lt;pages&gt;1136-1148&lt;/pages&gt;&lt;volume&gt;56&lt;/volume&gt;&lt;number&gt;3&lt;/number&gt;&lt;dates&gt;&lt;year&gt;2013&lt;/year&gt;&lt;pub-dates&gt;&lt;date&gt;2013/02/14&lt;/date&gt;&lt;/pub-dates&gt;&lt;/dates&gt;&lt;publisher&gt;American Chemical Society&lt;/publisher&gt;&lt;isbn&gt;0022-2623&lt;/isbn&gt;&lt;urls&gt;&lt;related-urls&gt;&lt;url&gt;http://dx.doi.org/10.1021/jm3015712&lt;/url&gt;&lt;/related-urls&gt;&lt;/urls&gt;&lt;electronic-resource-num&gt;10.1021/jm3015712&lt;/electronic-resource-num&gt;&lt;/record&gt;&lt;/Cite&gt;&lt;/EndNote&gt;</w:instrText>
      </w:r>
      <w:r w:rsidR="00086F28">
        <w:fldChar w:fldCharType="separate"/>
      </w:r>
      <w:r w:rsidR="00E65176">
        <w:rPr>
          <w:noProof/>
        </w:rPr>
        <w:t>[</w:t>
      </w:r>
      <w:hyperlink w:anchor="_ENREF_106" w:tooltip="Munuganti, 2013 #340" w:history="1">
        <w:r w:rsidR="00E65176">
          <w:rPr>
            <w:noProof/>
          </w:rPr>
          <w:t>106</w:t>
        </w:r>
      </w:hyperlink>
      <w:r w:rsidR="00E65176">
        <w:rPr>
          <w:noProof/>
        </w:rPr>
        <w:t>]</w:t>
      </w:r>
      <w:r w:rsidR="00086F28">
        <w:fldChar w:fldCharType="end"/>
      </w:r>
      <w:r w:rsidR="008F5F1C">
        <w:t xml:space="preserve">. </w:t>
      </w:r>
      <w:r w:rsidR="004367F8">
        <w:t xml:space="preserve">In cellular assays, compounds </w:t>
      </w:r>
      <w:r w:rsidR="0082529F">
        <w:rPr>
          <w:b/>
        </w:rPr>
        <w:t xml:space="preserve">11 </w:t>
      </w:r>
      <w:r w:rsidR="008724E1" w:rsidRPr="008724E1">
        <w:t>and</w:t>
      </w:r>
      <w:r w:rsidR="0082529F">
        <w:rPr>
          <w:b/>
        </w:rPr>
        <w:t xml:space="preserve"> 12</w:t>
      </w:r>
      <w:r w:rsidR="004367F8">
        <w:t xml:space="preserve"> were able to reduce the </w:t>
      </w:r>
      <w:r w:rsidR="004367F8">
        <w:lastRenderedPageBreak/>
        <w:t xml:space="preserve">expression of PSA in </w:t>
      </w:r>
      <w:proofErr w:type="spellStart"/>
      <w:r w:rsidR="004367F8">
        <w:t>LNCaP</w:t>
      </w:r>
      <w:proofErr w:type="spellEnd"/>
      <w:r w:rsidR="004367F8">
        <w:t xml:space="preserve"> and </w:t>
      </w:r>
      <w:proofErr w:type="spellStart"/>
      <w:r w:rsidR="004367F8">
        <w:t>enzalutamide</w:t>
      </w:r>
      <w:proofErr w:type="spellEnd"/>
      <w:r w:rsidR="004367F8">
        <w:t xml:space="preserve">-resistant </w:t>
      </w:r>
      <w:r w:rsidR="00CC2026">
        <w:t xml:space="preserve">MR49F </w:t>
      </w:r>
      <w:proofErr w:type="spellStart"/>
      <w:r w:rsidR="00077B47">
        <w:t>PCa</w:t>
      </w:r>
      <w:proofErr w:type="spellEnd"/>
      <w:r w:rsidR="004367F8">
        <w:t xml:space="preserve"> cells with IC</w:t>
      </w:r>
      <w:r w:rsidR="008724E1" w:rsidRPr="008724E1">
        <w:rPr>
          <w:vertAlign w:val="subscript"/>
        </w:rPr>
        <w:t>50</w:t>
      </w:r>
      <w:r w:rsidR="004367F8">
        <w:t xml:space="preserve"> values ranging from 1.6 to </w:t>
      </w:r>
      <w:r w:rsidR="006324AB">
        <w:t>6</w:t>
      </w:r>
      <w:r w:rsidR="004367F8">
        <w:t>.</w:t>
      </w:r>
      <w:r w:rsidR="006324AB">
        <w:t>8</w:t>
      </w:r>
      <w:r w:rsidR="004367F8">
        <w:t xml:space="preserve"> µM</w:t>
      </w:r>
      <w:r w:rsidR="006324AB">
        <w:t xml:space="preserve"> and to inhibit</w:t>
      </w:r>
      <w:r w:rsidR="004367F8">
        <w:t xml:space="preserve"> </w:t>
      </w:r>
      <w:r w:rsidR="006324AB">
        <w:t>their growth at 6 µM.</w:t>
      </w:r>
      <w:r w:rsidR="004367F8">
        <w:t xml:space="preserve"> </w:t>
      </w:r>
      <w:r w:rsidR="006324AB">
        <w:t xml:space="preserve">The AR-specificity </w:t>
      </w:r>
      <w:r w:rsidR="00B44EBC">
        <w:t xml:space="preserve">of the </w:t>
      </w:r>
      <w:r w:rsidR="006324AB">
        <w:t>compounds was demonstrated</w:t>
      </w:r>
      <w:r w:rsidR="00B44EBC">
        <w:t xml:space="preserve"> by the</w:t>
      </w:r>
      <w:r w:rsidR="006324AB">
        <w:t xml:space="preserve"> absence of </w:t>
      </w:r>
      <w:proofErr w:type="spellStart"/>
      <w:r w:rsidR="006324AB">
        <w:t>antiproliferative</w:t>
      </w:r>
      <w:proofErr w:type="spellEnd"/>
      <w:r w:rsidR="006324AB">
        <w:t xml:space="preserve"> activity on</w:t>
      </w:r>
      <w:r w:rsidR="004367F8">
        <w:t xml:space="preserve"> </w:t>
      </w:r>
      <w:r w:rsidR="006324AB">
        <w:t xml:space="preserve">the </w:t>
      </w:r>
      <w:r w:rsidR="004367F8">
        <w:t xml:space="preserve">AR-negative </w:t>
      </w:r>
      <w:proofErr w:type="spellStart"/>
      <w:r w:rsidR="00077B47">
        <w:t>PCa</w:t>
      </w:r>
      <w:proofErr w:type="spellEnd"/>
      <w:r w:rsidR="00077B47">
        <w:t xml:space="preserve"> </w:t>
      </w:r>
      <w:r w:rsidR="004367F8">
        <w:t>cell line PC3</w:t>
      </w:r>
      <w:r w:rsidR="006324AB">
        <w:t xml:space="preserve"> and their inability to inhibit ER</w:t>
      </w:r>
      <w:r w:rsidR="003E336C">
        <w:sym w:font="Symbol" w:char="F061"/>
      </w:r>
      <w:r w:rsidR="006324AB">
        <w:t xml:space="preserve"> transcriptional </w:t>
      </w:r>
      <w:r w:rsidR="003E336C">
        <w:t>activity</w:t>
      </w:r>
      <w:r w:rsidR="006324AB">
        <w:t xml:space="preserve"> in </w:t>
      </w:r>
      <w:proofErr w:type="spellStart"/>
      <w:r w:rsidR="003E336C">
        <w:t>luciferase</w:t>
      </w:r>
      <w:proofErr w:type="spellEnd"/>
      <w:r w:rsidR="003E336C">
        <w:t xml:space="preserve"> reported gene assay. </w:t>
      </w:r>
    </w:p>
    <w:p w:rsidR="00625AE7" w:rsidRDefault="00960076" w:rsidP="00026C67">
      <w:pPr>
        <w:pStyle w:val="Standard"/>
      </w:pPr>
      <w:r>
        <w:t xml:space="preserve">In another study, </w:t>
      </w:r>
      <w:r w:rsidR="000E11F1">
        <w:t xml:space="preserve">to avoid possible </w:t>
      </w:r>
      <w:proofErr w:type="spellStart"/>
      <w:r w:rsidR="000E11F1">
        <w:t>tautomerization</w:t>
      </w:r>
      <w:proofErr w:type="spellEnd"/>
      <w:r w:rsidR="000E11F1">
        <w:t xml:space="preserve"> of the </w:t>
      </w:r>
      <w:proofErr w:type="spellStart"/>
      <w:r w:rsidR="000E11F1">
        <w:t>imidazole</w:t>
      </w:r>
      <w:proofErr w:type="spellEnd"/>
      <w:r w:rsidR="000E11F1">
        <w:t xml:space="preserve"> N atoms and based on </w:t>
      </w:r>
      <w:r w:rsidR="00E43F34">
        <w:t xml:space="preserve">promising </w:t>
      </w:r>
      <w:r w:rsidR="000E11F1">
        <w:t xml:space="preserve">results obtained with compound </w:t>
      </w:r>
      <w:r w:rsidR="0082529F">
        <w:rPr>
          <w:b/>
        </w:rPr>
        <w:t xml:space="preserve">12 </w:t>
      </w:r>
      <w:r w:rsidR="008724E1" w:rsidRPr="008724E1">
        <w:t xml:space="preserve">and </w:t>
      </w:r>
      <w:r w:rsidR="00077B47">
        <w:t>an</w:t>
      </w:r>
      <w:r w:rsidR="00077B47" w:rsidRPr="008724E1">
        <w:t xml:space="preserve"> </w:t>
      </w:r>
      <w:proofErr w:type="spellStart"/>
      <w:r w:rsidR="008724E1" w:rsidRPr="008724E1">
        <w:t>indole</w:t>
      </w:r>
      <w:proofErr w:type="spellEnd"/>
      <w:r w:rsidR="008724E1" w:rsidRPr="008724E1">
        <w:t xml:space="preserve"> </w:t>
      </w:r>
      <w:r w:rsidR="0082529F">
        <w:t xml:space="preserve">derivative </w:t>
      </w:r>
      <w:r w:rsidR="008724E1" w:rsidRPr="008724E1">
        <w:t>of</w:t>
      </w:r>
      <w:r w:rsidR="0082529F">
        <w:rPr>
          <w:b/>
        </w:rPr>
        <w:t xml:space="preserve"> 11</w:t>
      </w:r>
      <w:r w:rsidR="008724E1" w:rsidRPr="008724E1">
        <w:rPr>
          <w:b/>
        </w:rPr>
        <w:t>,</w:t>
      </w:r>
      <w:r w:rsidR="000E11F1">
        <w:t xml:space="preserve"> </w:t>
      </w:r>
      <w:proofErr w:type="spellStart"/>
      <w:r w:rsidR="000E11F1">
        <w:t>Cherkasov</w:t>
      </w:r>
      <w:proofErr w:type="spellEnd"/>
      <w:r w:rsidR="000E11F1">
        <w:t xml:space="preserve"> et al. used a focused library of </w:t>
      </w:r>
      <w:proofErr w:type="spellStart"/>
      <w:r w:rsidR="000E11F1">
        <w:t>indole</w:t>
      </w:r>
      <w:proofErr w:type="spellEnd"/>
      <w:r w:rsidR="000E11F1">
        <w:t xml:space="preserve">-containing compounds to perform a </w:t>
      </w:r>
      <w:r w:rsidR="005E4DF1">
        <w:t xml:space="preserve">combination of </w:t>
      </w:r>
      <w:r w:rsidR="000E11F1">
        <w:t xml:space="preserve">virtual screening </w:t>
      </w:r>
      <w:r w:rsidR="005E4DF1">
        <w:t>and</w:t>
      </w:r>
      <w:r w:rsidR="000E11F1">
        <w:t xml:space="preserve"> experimental evaluation</w:t>
      </w:r>
      <w:r w:rsidR="005E4DF1">
        <w:t>s</w:t>
      </w:r>
      <w:r w:rsidR="00E43F34">
        <w:t xml:space="preserve"> </w:t>
      </w:r>
      <w:r w:rsidR="00086F28">
        <w:fldChar w:fldCharType="begin"/>
      </w:r>
      <w:r w:rsidR="00E65176">
        <w:instrText xml:space="preserve"> ADDIN EN.CITE &lt;EndNote&gt;&lt;Cite&gt;&lt;Author&gt;Ban&lt;/Author&gt;&lt;Year&gt;2014&lt;/Year&gt;&lt;RecNum&gt;336&lt;/RecNum&gt;&lt;DisplayText&gt;[107]&lt;/DisplayText&gt;&lt;record&gt;&lt;rec-number&gt;336&lt;/rec-number&gt;&lt;foreign-keys&gt;&lt;key app="EN" db-id="adrw909t5w5ptzetfvyxtzrferxew5adzaps" timestamp="1427141010"&gt;336&lt;/key&gt;&lt;/foreign-keys&gt;&lt;ref-type name="Journal Article"&gt;17&lt;/ref-type&gt;&lt;contributors&gt;&lt;authors&gt;&lt;author&gt;Ban, Fuqiang&lt;/author&gt;&lt;author&gt;Leblanc, Eric&lt;/author&gt;&lt;author&gt;Li, Huifang&lt;/author&gt;&lt;author&gt;Munuganti, Ravi S. N.&lt;/author&gt;&lt;author&gt;Frewin, Kate&lt;/author&gt;&lt;author&gt;Rennie, Paul S.&lt;/author&gt;&lt;author&gt;Cherkasov, Artem&lt;/author&gt;&lt;/authors&gt;&lt;/contributors&gt;&lt;titles&gt;&lt;title&gt;Discovery of 1H-Indole-2-carboxamides as Novel Inhibitors of the Androgen Receptor Binding Function 3 (BF3)&lt;/title&gt;&lt;secondary-title&gt;Journal of Medicinal Chemistry&lt;/secondary-title&gt;&lt;/titles&gt;&lt;periodical&gt;&lt;full-title&gt;Journal of Medicinal Chemistry&lt;/full-title&gt;&lt;abbr-1&gt;J. Med. Chem.&lt;/abbr-1&gt;&lt;abbr-2&gt;J Med Chem&lt;/abbr-2&gt;&lt;/periodical&gt;&lt;pages&gt;6867-6872&lt;/pages&gt;&lt;volume&gt;57&lt;/volume&gt;&lt;number&gt;15&lt;/number&gt;&lt;dates&gt;&lt;year&gt;2014&lt;/year&gt;&lt;pub-dates&gt;&lt;date&gt;2014/08/14&lt;/date&gt;&lt;/pub-dates&gt;&lt;/dates&gt;&lt;publisher&gt;American Chemical Society&lt;/publisher&gt;&lt;isbn&gt;0022-2623&lt;/isbn&gt;&lt;urls&gt;&lt;related-urls&gt;&lt;url&gt;http://dx.doi.org/10.1021/jm500684r&lt;/url&gt;&lt;/related-urls&gt;&lt;/urls&gt;&lt;electronic-resource-num&gt;10.1021/jm500684r&lt;/electronic-resource-num&gt;&lt;/record&gt;&lt;/Cite&gt;&lt;/EndNote&gt;</w:instrText>
      </w:r>
      <w:r w:rsidR="00086F28">
        <w:fldChar w:fldCharType="separate"/>
      </w:r>
      <w:r w:rsidR="00E65176">
        <w:rPr>
          <w:noProof/>
        </w:rPr>
        <w:t>[</w:t>
      </w:r>
      <w:hyperlink w:anchor="_ENREF_107" w:tooltip="Ban, 2014 #336" w:history="1">
        <w:r w:rsidR="00E65176">
          <w:rPr>
            <w:noProof/>
          </w:rPr>
          <w:t>107</w:t>
        </w:r>
      </w:hyperlink>
      <w:r w:rsidR="00E65176">
        <w:rPr>
          <w:noProof/>
        </w:rPr>
        <w:t>]</w:t>
      </w:r>
      <w:r w:rsidR="00086F28">
        <w:fldChar w:fldCharType="end"/>
      </w:r>
      <w:r w:rsidR="000E11F1">
        <w:t xml:space="preserve">. </w:t>
      </w:r>
      <w:r w:rsidR="00E43F34">
        <w:t>A series of 1</w:t>
      </w:r>
      <w:r w:rsidR="008724E1" w:rsidRPr="008724E1">
        <w:rPr>
          <w:i/>
        </w:rPr>
        <w:t>H</w:t>
      </w:r>
      <w:r w:rsidR="00E43F34">
        <w:t xml:space="preserve">-indole-2-carboxamides was selected </w:t>
      </w:r>
      <w:r w:rsidR="00402A03">
        <w:t>for further optimization by rational design</w:t>
      </w:r>
      <w:r w:rsidR="0082529F">
        <w:t xml:space="preserve"> (Fig. 4</w:t>
      </w:r>
      <w:r w:rsidR="00947072">
        <w:t>b</w:t>
      </w:r>
      <w:r w:rsidR="0082529F">
        <w:t>)</w:t>
      </w:r>
      <w:r w:rsidR="00402A03">
        <w:t xml:space="preserve">. The resulting compound </w:t>
      </w:r>
      <w:r w:rsidR="0082529F">
        <w:rPr>
          <w:b/>
        </w:rPr>
        <w:t>13</w:t>
      </w:r>
      <w:r w:rsidR="00402A03">
        <w:t xml:space="preserve"> </w:t>
      </w:r>
      <w:r w:rsidR="00763C28">
        <w:t xml:space="preserve">was </w:t>
      </w:r>
      <w:r w:rsidR="00077B47">
        <w:t xml:space="preserve">found </w:t>
      </w:r>
      <w:r w:rsidR="00763C28">
        <w:t>to</w:t>
      </w:r>
      <w:r w:rsidR="00402A03">
        <w:t xml:space="preserve"> </w:t>
      </w:r>
      <w:r w:rsidR="00763C28">
        <w:t xml:space="preserve">reduce PSA expression in </w:t>
      </w:r>
      <w:proofErr w:type="spellStart"/>
      <w:r w:rsidR="00763C28">
        <w:t>LNCaP</w:t>
      </w:r>
      <w:proofErr w:type="spellEnd"/>
      <w:r w:rsidR="00763C28">
        <w:t xml:space="preserve"> and </w:t>
      </w:r>
      <w:proofErr w:type="spellStart"/>
      <w:r w:rsidR="00763C28">
        <w:t>enzalutamide</w:t>
      </w:r>
      <w:proofErr w:type="spellEnd"/>
      <w:r w:rsidR="00763C28">
        <w:t xml:space="preserve">-resistant MR49F cells </w:t>
      </w:r>
      <w:r w:rsidR="00CC2026">
        <w:t>and to potently inhibit their growth with IC</w:t>
      </w:r>
      <w:r w:rsidR="00CC2026" w:rsidRPr="00763C28">
        <w:rPr>
          <w:vertAlign w:val="subscript"/>
        </w:rPr>
        <w:t>50</w:t>
      </w:r>
      <w:r w:rsidR="00CC2026">
        <w:t xml:space="preserve"> values of 0.55 and 1.31 µM, respectively. </w:t>
      </w:r>
      <w:r w:rsidR="00387956">
        <w:t>While no</w:t>
      </w:r>
      <w:r w:rsidR="00CC2026">
        <w:t xml:space="preserve"> </w:t>
      </w:r>
      <w:proofErr w:type="spellStart"/>
      <w:r w:rsidR="00CC2026">
        <w:t>antiproliferative</w:t>
      </w:r>
      <w:proofErr w:type="spellEnd"/>
      <w:r w:rsidR="00CC2026">
        <w:t xml:space="preserve"> activity has been observed for AR-independent PC3 cells, no DHT or </w:t>
      </w:r>
      <w:r w:rsidR="00387956">
        <w:t>AF</w:t>
      </w:r>
      <w:r w:rsidR="00077B47">
        <w:t>-</w:t>
      </w:r>
      <w:r w:rsidR="00387956">
        <w:t>2 peptide displacement was detected, confirming AR specificity and activity through interactions with the BF</w:t>
      </w:r>
      <w:r w:rsidR="00077B47">
        <w:t>-</w:t>
      </w:r>
      <w:r w:rsidR="00387956">
        <w:t xml:space="preserve">3 site. </w:t>
      </w:r>
    </w:p>
    <w:p w:rsidR="00E7273C" w:rsidRDefault="00A73BF4" w:rsidP="00026C67">
      <w:pPr>
        <w:pStyle w:val="Standard"/>
      </w:pPr>
      <w:r>
        <w:t xml:space="preserve">In </w:t>
      </w:r>
      <w:r w:rsidR="00077B47">
        <w:t>a more recent</w:t>
      </w:r>
      <w:r>
        <w:t xml:space="preserve"> study, </w:t>
      </w:r>
      <w:r w:rsidR="00FB4A93">
        <w:t xml:space="preserve">compound </w:t>
      </w:r>
      <w:r w:rsidR="0082529F">
        <w:rPr>
          <w:b/>
        </w:rPr>
        <w:t>10</w:t>
      </w:r>
      <w:r w:rsidR="00FB4A93">
        <w:t xml:space="preserve"> was used as template in a shape-based similarity search in the ZINC database to identify </w:t>
      </w:r>
      <w:r w:rsidR="00746F7D">
        <w:t xml:space="preserve">new </w:t>
      </w:r>
      <w:r w:rsidR="00FB4A93">
        <w:t>BF</w:t>
      </w:r>
      <w:r w:rsidR="00077B47">
        <w:t>-</w:t>
      </w:r>
      <w:r w:rsidR="00FB4A93">
        <w:t>3 inhibitors with increased activity</w:t>
      </w:r>
      <w:r w:rsidR="00387956">
        <w:t xml:space="preserve"> </w:t>
      </w:r>
      <w:r w:rsidR="00086F28">
        <w:fldChar w:fldCharType="begin">
          <w:fldData xml:space="preserve">PEVuZE5vdGU+PENpdGU+PEF1dGhvcj5NdW51Z2FudGk8L0F1dGhvcj48WWVhcj4yMDE0PC9ZZWFy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==
</w:fldData>
        </w:fldChar>
      </w:r>
      <w:r w:rsidR="00E65176">
        <w:instrText xml:space="preserve"> ADDIN EN.CITE </w:instrText>
      </w:r>
      <w:r w:rsidR="00E65176">
        <w:fldChar w:fldCharType="begin">
          <w:fldData xml:space="preserve">PEVuZE5vdGU+PENpdGU+PEF1dGhvcj5NdW51Z2FudGk8L0F1dGhvcj48WWVhcj4yMDE0PC9ZZWFy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==
</w:fldData>
        </w:fldChar>
      </w:r>
      <w:r w:rsidR="00E65176">
        <w:instrText xml:space="preserve"> ADDIN EN.CITE.DATA </w:instrText>
      </w:r>
      <w:r w:rsidR="00E65176">
        <w:fldChar w:fldCharType="end"/>
      </w:r>
      <w:r w:rsidR="00086F28">
        <w:fldChar w:fldCharType="separate"/>
      </w:r>
      <w:r w:rsidR="00E65176">
        <w:rPr>
          <w:noProof/>
        </w:rPr>
        <w:t>[</w:t>
      </w:r>
      <w:hyperlink w:anchor="_ENREF_108" w:tooltip="Munuganti, 2014 #446" w:history="1">
        <w:r w:rsidR="00E65176">
          <w:rPr>
            <w:noProof/>
          </w:rPr>
          <w:t>108</w:t>
        </w:r>
      </w:hyperlink>
      <w:r w:rsidR="00E65176">
        <w:rPr>
          <w:noProof/>
        </w:rPr>
        <w:t>]</w:t>
      </w:r>
      <w:r w:rsidR="00086F28">
        <w:fldChar w:fldCharType="end"/>
      </w:r>
      <w:r w:rsidR="00746F7D">
        <w:t>. Selected compounds were subjected to molecular docking in the AR</w:t>
      </w:r>
      <w:r w:rsidR="00077B47">
        <w:t xml:space="preserve"> </w:t>
      </w:r>
      <w:r w:rsidR="00746F7D">
        <w:t>BF</w:t>
      </w:r>
      <w:r w:rsidR="00077B47">
        <w:t>-</w:t>
      </w:r>
      <w:r w:rsidR="00746F7D">
        <w:t xml:space="preserve">3 site and compounds respecting the established constraints tested in </w:t>
      </w:r>
      <w:r w:rsidR="00821573">
        <w:t>a cell-based AR transcriptional activity assay</w:t>
      </w:r>
      <w:r w:rsidR="00746F7D">
        <w:t xml:space="preserve">. </w:t>
      </w:r>
      <w:r w:rsidR="00574492">
        <w:t>As the most promising inhibitor</w:t>
      </w:r>
      <w:r w:rsidR="00077B47">
        <w:t xml:space="preserve"> of this series</w:t>
      </w:r>
      <w:r w:rsidR="00574492">
        <w:t xml:space="preserve">, the ability of </w:t>
      </w:r>
      <w:r w:rsidR="0082529F">
        <w:t xml:space="preserve">the </w:t>
      </w:r>
      <w:proofErr w:type="spellStart"/>
      <w:r w:rsidR="0082529F">
        <w:t>indole</w:t>
      </w:r>
      <w:proofErr w:type="spellEnd"/>
      <w:r w:rsidR="0082529F">
        <w:t xml:space="preserve">-based </w:t>
      </w:r>
      <w:r w:rsidR="00574492">
        <w:t xml:space="preserve">compound </w:t>
      </w:r>
      <w:r w:rsidR="008724E1" w:rsidRPr="008724E1">
        <w:rPr>
          <w:b/>
        </w:rPr>
        <w:t>14</w:t>
      </w:r>
      <w:r w:rsidR="00574492">
        <w:t xml:space="preserve"> </w:t>
      </w:r>
      <w:r w:rsidR="00947072">
        <w:t xml:space="preserve">(Fig. 4) </w:t>
      </w:r>
      <w:r w:rsidR="00574492">
        <w:t xml:space="preserve">to inhibit the production of PSA and growth of </w:t>
      </w:r>
      <w:proofErr w:type="spellStart"/>
      <w:r w:rsidR="00574492">
        <w:t>PCa</w:t>
      </w:r>
      <w:proofErr w:type="spellEnd"/>
      <w:r w:rsidR="00574492">
        <w:t xml:space="preserve"> cells was evaluated. As expected, </w:t>
      </w:r>
      <w:r w:rsidR="00077B47">
        <w:t xml:space="preserve">it </w:t>
      </w:r>
      <w:r w:rsidR="00574492">
        <w:t xml:space="preserve">induced a significant decrease in PSA expression in </w:t>
      </w:r>
      <w:proofErr w:type="spellStart"/>
      <w:r w:rsidR="00574492">
        <w:t>LNCaP</w:t>
      </w:r>
      <w:proofErr w:type="spellEnd"/>
      <w:r w:rsidR="00574492">
        <w:t xml:space="preserve"> and MR49F </w:t>
      </w:r>
      <w:proofErr w:type="spellStart"/>
      <w:r w:rsidR="00077B47">
        <w:t>PCa</w:t>
      </w:r>
      <w:proofErr w:type="spellEnd"/>
      <w:r w:rsidR="00077B47">
        <w:t xml:space="preserve"> </w:t>
      </w:r>
      <w:r w:rsidR="00574492">
        <w:t>cells and inhibit</w:t>
      </w:r>
      <w:r w:rsidR="00467A07">
        <w:t>ed</w:t>
      </w:r>
      <w:r w:rsidR="00574492">
        <w:t xml:space="preserve"> their growth with IC</w:t>
      </w:r>
      <w:r w:rsidR="00574492" w:rsidRPr="00763C28">
        <w:rPr>
          <w:vertAlign w:val="subscript"/>
        </w:rPr>
        <w:t>50</w:t>
      </w:r>
      <w:r w:rsidR="00574492">
        <w:t xml:space="preserve"> values of 0.</w:t>
      </w:r>
      <w:r w:rsidR="00467A07">
        <w:t>71</w:t>
      </w:r>
      <w:r w:rsidR="00574492">
        <w:t xml:space="preserve"> and </w:t>
      </w:r>
      <w:r w:rsidR="00467A07">
        <w:t>2</w:t>
      </w:r>
      <w:r w:rsidR="00574492">
        <w:t>.</w:t>
      </w:r>
      <w:r w:rsidR="00467A07">
        <w:t>01</w:t>
      </w:r>
      <w:r w:rsidR="00574492">
        <w:t xml:space="preserve"> µM, </w:t>
      </w:r>
      <w:r w:rsidR="00574492">
        <w:lastRenderedPageBreak/>
        <w:t>respectively.</w:t>
      </w:r>
      <w:r w:rsidR="00467A07">
        <w:t xml:space="preserve"> As described above, the AR specificity of compound </w:t>
      </w:r>
      <w:r w:rsidR="0082529F">
        <w:rPr>
          <w:b/>
        </w:rPr>
        <w:t>14</w:t>
      </w:r>
      <w:r w:rsidR="00467A07">
        <w:t xml:space="preserve"> was confirmed by its inactivity on PC3 cells and its decreased inhibitory activity against GR, ER</w:t>
      </w:r>
      <w:r w:rsidR="00467A07">
        <w:sym w:font="Symbol" w:char="F061"/>
      </w:r>
      <w:r w:rsidR="00467A07">
        <w:t xml:space="preserve"> and to a lesser extent PR. </w:t>
      </w:r>
      <w:r w:rsidR="00B54AD5">
        <w:t xml:space="preserve">Finally, </w:t>
      </w:r>
      <w:r w:rsidR="008724E1" w:rsidRPr="008724E1">
        <w:rPr>
          <w:i/>
        </w:rPr>
        <w:t>in vivo</w:t>
      </w:r>
      <w:r w:rsidR="00B54AD5">
        <w:t xml:space="preserve"> </w:t>
      </w:r>
      <w:r w:rsidR="003D02B4">
        <w:t xml:space="preserve">studies on </w:t>
      </w:r>
      <w:proofErr w:type="spellStart"/>
      <w:r w:rsidR="003D02B4">
        <w:t>LNCaP</w:t>
      </w:r>
      <w:proofErr w:type="spellEnd"/>
      <w:r w:rsidR="003D02B4">
        <w:t xml:space="preserve"> and MR49F tumor </w:t>
      </w:r>
      <w:proofErr w:type="spellStart"/>
      <w:r w:rsidR="003D02B4">
        <w:t>xenografts</w:t>
      </w:r>
      <w:proofErr w:type="spellEnd"/>
      <w:r w:rsidR="003D02B4">
        <w:t xml:space="preserve"> showed that compound </w:t>
      </w:r>
      <w:r w:rsidR="0082529F">
        <w:rPr>
          <w:b/>
        </w:rPr>
        <w:t>14</w:t>
      </w:r>
      <w:r w:rsidR="008724E1" w:rsidRPr="008724E1">
        <w:t xml:space="preserve"> </w:t>
      </w:r>
      <w:r w:rsidR="003D02B4">
        <w:t>was able to reach serum levels above its IC</w:t>
      </w:r>
      <w:r w:rsidR="008724E1" w:rsidRPr="008724E1">
        <w:rPr>
          <w:vertAlign w:val="subscript"/>
        </w:rPr>
        <w:t>50</w:t>
      </w:r>
      <w:r w:rsidR="003D02B4">
        <w:t xml:space="preserve"> and significantly inhibit tumor growth and reduce serum PSA levels. </w:t>
      </w:r>
    </w:p>
    <w:p w:rsidR="00807C8B" w:rsidRPr="00C120E9" w:rsidRDefault="00A73BF4" w:rsidP="00026C67">
      <w:pPr>
        <w:pStyle w:val="Standard"/>
      </w:pPr>
      <w:r>
        <w:t xml:space="preserve">Recently, </w:t>
      </w:r>
      <w:proofErr w:type="spellStart"/>
      <w:r>
        <w:t>Jehle</w:t>
      </w:r>
      <w:proofErr w:type="spellEnd"/>
      <w:r>
        <w:t xml:space="preserve"> et al. demonstrated that a duplicated GARRPR motif found at the N-terminal region of the </w:t>
      </w:r>
      <w:proofErr w:type="spellStart"/>
      <w:r>
        <w:t>cochaperonne</w:t>
      </w:r>
      <w:proofErr w:type="spellEnd"/>
      <w:r>
        <w:t xml:space="preserve"> Bag-1L interacts with the AR via the BF</w:t>
      </w:r>
      <w:r w:rsidR="00077B47">
        <w:t>-</w:t>
      </w:r>
      <w:r>
        <w:t xml:space="preserve">3 site </w:t>
      </w:r>
      <w:r w:rsidR="00086F28">
        <w:fldChar w:fldCharType="begin">
          <w:fldData xml:space="preserve">PEVuZE5vdGU+PENpdGU+PEF1dGhvcj5KZWhsZTwvQXV0aG9yPjxZZWFyPjIwMTQ8L1llYXI+PFJl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</w:fldData>
        </w:fldChar>
      </w:r>
      <w:r w:rsidR="00E65176">
        <w:instrText xml:space="preserve"> ADDIN EN.CITE </w:instrText>
      </w:r>
      <w:r w:rsidR="00E65176">
        <w:fldChar w:fldCharType="begin">
          <w:fldData xml:space="preserve">PEVuZE5vdGU+PENpdGU+PEF1dGhvcj5KZWhsZTwvQXV0aG9yPjxZZWFyPjIwMTQ8L1llYXI+PFJl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</w:fldData>
        </w:fldChar>
      </w:r>
      <w:r w:rsidR="00E65176">
        <w:instrText xml:space="preserve"> ADDIN EN.CITE.DATA </w:instrText>
      </w:r>
      <w:r w:rsidR="00E65176">
        <w:fldChar w:fldCharType="end"/>
      </w:r>
      <w:r w:rsidR="00086F28">
        <w:fldChar w:fldCharType="separate"/>
      </w:r>
      <w:r w:rsidR="00E65176">
        <w:rPr>
          <w:noProof/>
        </w:rPr>
        <w:t>[</w:t>
      </w:r>
      <w:hyperlink w:anchor="_ENREF_103" w:tooltip="Jehle, 2014 #445" w:history="1">
        <w:r w:rsidR="00E65176">
          <w:rPr>
            <w:noProof/>
          </w:rPr>
          <w:t>103</w:t>
        </w:r>
      </w:hyperlink>
      <w:r w:rsidR="00E65176">
        <w:rPr>
          <w:noProof/>
        </w:rPr>
        <w:t>]</w:t>
      </w:r>
      <w:r w:rsidR="00086F28">
        <w:fldChar w:fldCharType="end"/>
      </w:r>
      <w:r>
        <w:t xml:space="preserve">. </w:t>
      </w:r>
      <w:r w:rsidR="00337E09">
        <w:t xml:space="preserve">This interaction plays an important role in the modulation of AR activity </w:t>
      </w:r>
      <w:r w:rsidR="00086F28">
        <w:fldChar w:fldCharType="begin">
          <w:fldData xml:space="preserve">PEVuZE5vdGU+PENpdGU+PEF1dGhvcj5TaGF0a2luYTwvQXV0aG9yPjxZZWFyPjIwMDM8L1llYXI+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</w:fldData>
        </w:fldChar>
      </w:r>
      <w:r w:rsidR="00E65176">
        <w:instrText xml:space="preserve"> ADDIN EN.CITE </w:instrText>
      </w:r>
      <w:r w:rsidR="00E65176">
        <w:fldChar w:fldCharType="begin">
          <w:fldData xml:space="preserve">PEVuZE5vdGU+PENpdGU+PEF1dGhvcj5TaGF0a2luYTwvQXV0aG9yPjxZZWFyPjIwMDM8L1llYXI+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</w:fldData>
        </w:fldChar>
      </w:r>
      <w:r w:rsidR="00E65176">
        <w:instrText xml:space="preserve"> ADDIN EN.CITE.DATA </w:instrText>
      </w:r>
      <w:r w:rsidR="00E65176">
        <w:fldChar w:fldCharType="end"/>
      </w:r>
      <w:r w:rsidR="00086F28">
        <w:fldChar w:fldCharType="separate"/>
      </w:r>
      <w:r w:rsidR="00E65176">
        <w:rPr>
          <w:noProof/>
        </w:rPr>
        <w:t>[</w:t>
      </w:r>
      <w:hyperlink w:anchor="_ENREF_109" w:tooltip="Shatkina, 2003 #449" w:history="1">
        <w:r w:rsidR="00E65176">
          <w:rPr>
            <w:noProof/>
          </w:rPr>
          <w:t>109</w:t>
        </w:r>
      </w:hyperlink>
      <w:r w:rsidR="00E65176">
        <w:rPr>
          <w:noProof/>
        </w:rPr>
        <w:t xml:space="preserve">, </w:t>
      </w:r>
      <w:hyperlink w:anchor="_ENREF_110" w:tooltip="Knee, 2001 #450" w:history="1">
        <w:r w:rsidR="00E65176">
          <w:rPr>
            <w:noProof/>
          </w:rPr>
          <w:t>110</w:t>
        </w:r>
      </w:hyperlink>
      <w:r w:rsidR="00E65176">
        <w:rPr>
          <w:noProof/>
        </w:rPr>
        <w:t>]</w:t>
      </w:r>
      <w:r w:rsidR="00086F28">
        <w:fldChar w:fldCharType="end"/>
      </w:r>
      <w:r w:rsidR="00337E09">
        <w:t xml:space="preserve">. </w:t>
      </w:r>
      <w:r w:rsidR="00E7273C">
        <w:t xml:space="preserve">Different binding studies showed that compounds </w:t>
      </w:r>
      <w:r w:rsidR="0082529F">
        <w:rPr>
          <w:b/>
        </w:rPr>
        <w:t>11</w:t>
      </w:r>
      <w:r w:rsidR="00E7273C">
        <w:t xml:space="preserve"> and </w:t>
      </w:r>
      <w:r w:rsidR="0082529F">
        <w:rPr>
          <w:b/>
        </w:rPr>
        <w:t>14</w:t>
      </w:r>
      <w:r w:rsidR="00E7273C">
        <w:t xml:space="preserve"> blocked the interaction of Bag-1L motif peptides with the AR, implying that these compounds binds directly to the AR</w:t>
      </w:r>
      <w:r w:rsidR="00077B47">
        <w:t xml:space="preserve"> </w:t>
      </w:r>
      <w:r w:rsidR="00E7273C">
        <w:t>BF</w:t>
      </w:r>
      <w:r w:rsidR="00077B47">
        <w:t>-</w:t>
      </w:r>
      <w:r w:rsidR="00E7273C">
        <w:t>3 site</w:t>
      </w:r>
      <w:r w:rsidR="00FA1B7A">
        <w:t xml:space="preserve"> </w:t>
      </w:r>
      <w:r w:rsidR="00086F28">
        <w:fldChar w:fldCharType="begin">
          <w:fldData xml:space="preserve">PEVuZE5vdGU+PENpdGU+PEF1dGhvcj5KZWhsZTwvQXV0aG9yPjxZZWFyPjIwMTQ8L1llYXI+PFJl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</w:fldData>
        </w:fldChar>
      </w:r>
      <w:r w:rsidR="00E65176">
        <w:instrText xml:space="preserve"> ADDIN EN.CITE </w:instrText>
      </w:r>
      <w:r w:rsidR="00E65176">
        <w:fldChar w:fldCharType="begin">
          <w:fldData xml:space="preserve">PEVuZE5vdGU+PENpdGU+PEF1dGhvcj5KZWhsZTwvQXV0aG9yPjxZZWFyPjIwMTQ8L1llYXI+PFJl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</w:fldData>
        </w:fldChar>
      </w:r>
      <w:r w:rsidR="00E65176">
        <w:instrText xml:space="preserve"> ADDIN EN.CITE.DATA </w:instrText>
      </w:r>
      <w:r w:rsidR="00E65176">
        <w:fldChar w:fldCharType="end"/>
      </w:r>
      <w:r w:rsidR="00086F28">
        <w:fldChar w:fldCharType="separate"/>
      </w:r>
      <w:r w:rsidR="00E65176">
        <w:rPr>
          <w:noProof/>
        </w:rPr>
        <w:t>[</w:t>
      </w:r>
      <w:hyperlink w:anchor="_ENREF_103" w:tooltip="Jehle, 2014 #445" w:history="1">
        <w:r w:rsidR="00E65176">
          <w:rPr>
            <w:noProof/>
          </w:rPr>
          <w:t>103</w:t>
        </w:r>
      </w:hyperlink>
      <w:r w:rsidR="00E65176">
        <w:rPr>
          <w:noProof/>
        </w:rPr>
        <w:t xml:space="preserve">, </w:t>
      </w:r>
      <w:hyperlink w:anchor="_ENREF_108" w:tooltip="Munuganti, 2014 #446" w:history="1">
        <w:r w:rsidR="00E65176">
          <w:rPr>
            <w:noProof/>
          </w:rPr>
          <w:t>108</w:t>
        </w:r>
      </w:hyperlink>
      <w:r w:rsidR="00E65176">
        <w:rPr>
          <w:noProof/>
        </w:rPr>
        <w:t>]</w:t>
      </w:r>
      <w:r w:rsidR="00086F28">
        <w:fldChar w:fldCharType="end"/>
      </w:r>
      <w:r w:rsidR="00E7273C">
        <w:t>. Taken together, these results show the great potential of the BF</w:t>
      </w:r>
      <w:r w:rsidR="00077B47">
        <w:t>-</w:t>
      </w:r>
      <w:r w:rsidR="00E7273C">
        <w:t xml:space="preserve">3 site as a therapeutic target </w:t>
      </w:r>
      <w:r w:rsidR="00FA1B7A">
        <w:t xml:space="preserve">for the treatment of CRPC. The </w:t>
      </w:r>
      <w:r w:rsidR="00947072">
        <w:t>identified selective</w:t>
      </w:r>
      <w:r w:rsidR="00FA1B7A">
        <w:t xml:space="preserve"> BF</w:t>
      </w:r>
      <w:r w:rsidR="00382902">
        <w:t>-</w:t>
      </w:r>
      <w:r w:rsidR="00FA1B7A">
        <w:t xml:space="preserve">3 inhibitors </w:t>
      </w:r>
      <w:r w:rsidR="00382902">
        <w:t xml:space="preserve">exhibited </w:t>
      </w:r>
      <w:r w:rsidR="00FA1B7A">
        <w:t>very promising activit</w:t>
      </w:r>
      <w:r w:rsidR="00382902">
        <w:t>ie</w:t>
      </w:r>
      <w:r w:rsidR="000775D8">
        <w:t>s</w:t>
      </w:r>
      <w:r w:rsidR="00FA1B7A">
        <w:t xml:space="preserve"> and provide strong lead candidates to generate a new drug class for clinical applications.</w:t>
      </w:r>
    </w:p>
    <w:p w:rsidR="000E6B6E" w:rsidRDefault="00B949EC">
      <w:pPr>
        <w:pStyle w:val="Titre1"/>
        <w:rPr>
          <w:lang w:val="en-US"/>
        </w:rPr>
      </w:pPr>
      <w:bookmarkStart w:id="14" w:name="_Toc387940405"/>
      <w:bookmarkStart w:id="15" w:name="__RefHeading__3809_567931672"/>
      <w:r w:rsidRPr="00B949EC">
        <w:rPr>
          <w:lang w:val="en-US"/>
        </w:rPr>
        <w:t xml:space="preserve">5. </w:t>
      </w:r>
      <w:bookmarkEnd w:id="14"/>
      <w:bookmarkEnd w:id="15"/>
      <w:r w:rsidR="00E0310A">
        <w:rPr>
          <w:lang w:val="en-US"/>
        </w:rPr>
        <w:t>targe</w:t>
      </w:r>
      <w:r w:rsidR="00533578">
        <w:rPr>
          <w:lang w:val="en-US"/>
        </w:rPr>
        <w:t>ting the n-terminal domain</w:t>
      </w:r>
    </w:p>
    <w:p w:rsidR="000E6B6E" w:rsidRDefault="00F56335">
      <w:pPr>
        <w:rPr>
          <w:lang w:val="en-US"/>
        </w:rPr>
      </w:pPr>
      <w:r>
        <w:rPr>
          <w:lang w:val="en-US"/>
        </w:rPr>
        <w:t xml:space="preserve">The AR-NTD plays an </w:t>
      </w:r>
      <w:r w:rsidR="000C79CD">
        <w:rPr>
          <w:lang w:val="en-US"/>
        </w:rPr>
        <w:t>essential</w:t>
      </w:r>
      <w:r>
        <w:rPr>
          <w:lang w:val="en-US"/>
        </w:rPr>
        <w:t xml:space="preserve"> role in </w:t>
      </w:r>
      <w:proofErr w:type="spellStart"/>
      <w:r>
        <w:rPr>
          <w:lang w:val="en-US"/>
        </w:rPr>
        <w:t>ligand</w:t>
      </w:r>
      <w:proofErr w:type="spellEnd"/>
      <w:r>
        <w:rPr>
          <w:lang w:val="en-US"/>
        </w:rPr>
        <w:t xml:space="preserve">-dependent AR transcriptional activity </w:t>
      </w:r>
      <w:r w:rsidR="000C79CD">
        <w:rPr>
          <w:lang w:val="en-US"/>
        </w:rPr>
        <w:t>but in additio</w:t>
      </w:r>
      <w:r w:rsidR="004742C0">
        <w:rPr>
          <w:lang w:val="en-US"/>
        </w:rPr>
        <w:t>n</w:t>
      </w:r>
      <w:r w:rsidR="000C79CD">
        <w:rPr>
          <w:lang w:val="en-US"/>
        </w:rPr>
        <w:t xml:space="preserve"> </w:t>
      </w:r>
      <w:r>
        <w:rPr>
          <w:lang w:val="en-US"/>
        </w:rPr>
        <w:t xml:space="preserve">possesses a strong </w:t>
      </w:r>
      <w:proofErr w:type="spellStart"/>
      <w:r w:rsidR="004742C0">
        <w:rPr>
          <w:lang w:val="en-US"/>
        </w:rPr>
        <w:t>ligand</w:t>
      </w:r>
      <w:proofErr w:type="spellEnd"/>
      <w:r w:rsidR="004742C0">
        <w:rPr>
          <w:lang w:val="en-US"/>
        </w:rPr>
        <w:t xml:space="preserve">-independent </w:t>
      </w:r>
      <w:proofErr w:type="spellStart"/>
      <w:r>
        <w:rPr>
          <w:lang w:val="en-US"/>
        </w:rPr>
        <w:t>transactivation</w:t>
      </w:r>
      <w:proofErr w:type="spellEnd"/>
      <w:r>
        <w:rPr>
          <w:lang w:val="en-US"/>
        </w:rPr>
        <w:t xml:space="preserve"> function</w:t>
      </w:r>
      <w:r w:rsidR="00BD67E2">
        <w:rPr>
          <w:lang w:val="en-US"/>
        </w:rPr>
        <w:t xml:space="preserve"> </w:t>
      </w:r>
      <w:r w:rsidR="00086F28">
        <w:rPr>
          <w:lang w:val="en-US"/>
        </w:rPr>
        <w:fldChar w:fldCharType="begin">
          <w:fldData xml:space="preserve">PEVuZE5vdGU+PENpdGU+PEF1dGhvcj5TYWRhcjwvQXV0aG9yPjxZZWFyPjIwMTE8L1llYXI+PFJl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</w:fldData>
        </w:fldChar>
      </w:r>
      <w:r w:rsidR="00E65176">
        <w:rPr>
          <w:lang w:val="en-US"/>
        </w:rPr>
        <w:instrText xml:space="preserve"> ADDIN EN.CITE </w:instrText>
      </w:r>
      <w:r w:rsidR="00E65176">
        <w:rPr>
          <w:lang w:val="en-US"/>
        </w:rPr>
        <w:fldChar w:fldCharType="begin">
          <w:fldData xml:space="preserve">PEVuZE5vdGU+PENpdGU+PEF1dGhvcj5TYWRhcjwvQXV0aG9yPjxZZWFyPjIwMTE8L1llYXI+PFJl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</w:fldData>
        </w:fldChar>
      </w:r>
      <w:r w:rsidR="00E65176">
        <w:rPr>
          <w:lang w:val="en-US"/>
        </w:rPr>
        <w:instrText xml:space="preserve"> ADDIN EN.CITE.DATA </w:instrText>
      </w:r>
      <w:r w:rsidR="00E65176">
        <w:rPr>
          <w:lang w:val="en-US"/>
        </w:rPr>
      </w:r>
      <w:r w:rsidR="00E65176">
        <w:rPr>
          <w:lang w:val="en-US"/>
        </w:rPr>
        <w:fldChar w:fldCharType="end"/>
      </w:r>
      <w:r w:rsidR="00086F28">
        <w:rPr>
          <w:lang w:val="en-US"/>
        </w:rPr>
        <w:fldChar w:fldCharType="separate"/>
      </w:r>
      <w:r w:rsidR="00E65176">
        <w:rPr>
          <w:noProof/>
          <w:lang w:val="en-US"/>
        </w:rPr>
        <w:t>[</w:t>
      </w:r>
      <w:hyperlink w:anchor="_ENREF_111" w:tooltip="Sadar, 2011 #456" w:history="1">
        <w:r w:rsidR="00E65176">
          <w:rPr>
            <w:noProof/>
            <w:lang w:val="en-US"/>
          </w:rPr>
          <w:t>111-114</w:t>
        </w:r>
      </w:hyperlink>
      <w:r w:rsidR="00E65176">
        <w:rPr>
          <w:noProof/>
          <w:lang w:val="en-US"/>
        </w:rPr>
        <w:t>]</w:t>
      </w:r>
      <w:r w:rsidR="00086F28">
        <w:rPr>
          <w:lang w:val="en-US"/>
        </w:rPr>
        <w:fldChar w:fldCharType="end"/>
      </w:r>
      <w:r w:rsidR="004742C0">
        <w:rPr>
          <w:lang w:val="en-US"/>
        </w:rPr>
        <w:t xml:space="preserve">. </w:t>
      </w:r>
      <w:r w:rsidR="00707D62">
        <w:rPr>
          <w:lang w:val="en-US"/>
        </w:rPr>
        <w:t>Indeed</w:t>
      </w:r>
      <w:r w:rsidR="00BD67E2">
        <w:rPr>
          <w:lang w:val="en-US"/>
        </w:rPr>
        <w:t xml:space="preserve"> </w:t>
      </w:r>
      <w:r w:rsidR="00707D62">
        <w:rPr>
          <w:lang w:val="en-US"/>
        </w:rPr>
        <w:t>C-terminal truncated ARs lacking the LBD retain a constitutive activit</w:t>
      </w:r>
      <w:r w:rsidR="007E0833">
        <w:rPr>
          <w:lang w:val="en-US"/>
        </w:rPr>
        <w:t xml:space="preserve">y and such splice variants can be observed </w:t>
      </w:r>
      <w:r w:rsidR="00E0310A">
        <w:rPr>
          <w:lang w:val="en-US"/>
        </w:rPr>
        <w:t xml:space="preserve">in </w:t>
      </w:r>
      <w:r w:rsidR="007E0833">
        <w:rPr>
          <w:lang w:val="en-US"/>
        </w:rPr>
        <w:t xml:space="preserve">CRPC </w:t>
      </w:r>
      <w:r w:rsidR="00086F28">
        <w:rPr>
          <w:lang w:val="en-US"/>
        </w:rPr>
        <w:fldChar w:fldCharType="begin">
          <w:fldData xml:space="preserve">PEVuZE5vdGU+PENpdGU+PEF1dGhvcj5EZWhtPC9BdXRob3I+PFllYXI+MjAxMTwvWWVhcj48UmVj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hbHQtcGVyaW9kaWNhbD48ZnVsbC10aXRsZT5Qcm9jZWVkaW5ncyBv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</w:fldData>
        </w:fldChar>
      </w:r>
      <w:r w:rsidR="00E65176">
        <w:rPr>
          <w:lang w:val="en-US"/>
        </w:rPr>
        <w:instrText xml:space="preserve"> ADDIN EN.CITE </w:instrText>
      </w:r>
      <w:r w:rsidR="00E65176">
        <w:rPr>
          <w:lang w:val="en-US"/>
        </w:rPr>
        <w:fldChar w:fldCharType="begin">
          <w:fldData xml:space="preserve">PEVuZE5vdGU+PENpdGU+PEF1dGhvcj5EZWhtPC9BdXRob3I+PFllYXI+MjAxMTwvWWVhcj48UmVj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hbHQtcGVyaW9kaWNhbD48ZnVsbC10aXRsZT5Qcm9jZWVkaW5ncyBv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</w:fldData>
        </w:fldChar>
      </w:r>
      <w:r w:rsidR="00E65176">
        <w:rPr>
          <w:lang w:val="en-US"/>
        </w:rPr>
        <w:instrText xml:space="preserve"> ADDIN EN.CITE.DATA </w:instrText>
      </w:r>
      <w:r w:rsidR="00E65176">
        <w:rPr>
          <w:lang w:val="en-US"/>
        </w:rPr>
      </w:r>
      <w:r w:rsidR="00E65176">
        <w:rPr>
          <w:lang w:val="en-US"/>
        </w:rPr>
        <w:fldChar w:fldCharType="end"/>
      </w:r>
      <w:r w:rsidR="00086F28">
        <w:rPr>
          <w:lang w:val="en-US"/>
        </w:rPr>
        <w:fldChar w:fldCharType="separate"/>
      </w:r>
      <w:r w:rsidR="00E65176">
        <w:rPr>
          <w:noProof/>
          <w:lang w:val="en-US"/>
        </w:rPr>
        <w:t>[</w:t>
      </w:r>
      <w:hyperlink w:anchor="_ENREF_115" w:tooltip="Dehm, 2011 #460" w:history="1">
        <w:r w:rsidR="00E65176">
          <w:rPr>
            <w:noProof/>
            <w:lang w:val="en-US"/>
          </w:rPr>
          <w:t>115-120</w:t>
        </w:r>
      </w:hyperlink>
      <w:r w:rsidR="00E65176">
        <w:rPr>
          <w:noProof/>
          <w:lang w:val="en-US"/>
        </w:rPr>
        <w:t>]</w:t>
      </w:r>
      <w:r w:rsidR="00086F28">
        <w:rPr>
          <w:lang w:val="en-US"/>
        </w:rPr>
        <w:fldChar w:fldCharType="end"/>
      </w:r>
      <w:r w:rsidR="00707D62">
        <w:rPr>
          <w:lang w:val="en-US"/>
        </w:rPr>
        <w:t xml:space="preserve">. </w:t>
      </w:r>
      <w:r w:rsidR="004742C0">
        <w:rPr>
          <w:lang w:val="en-US"/>
        </w:rPr>
        <w:t>The AF</w:t>
      </w:r>
      <w:r w:rsidR="00A0610D">
        <w:rPr>
          <w:lang w:val="en-US"/>
        </w:rPr>
        <w:t>-</w:t>
      </w:r>
      <w:r w:rsidR="004742C0">
        <w:rPr>
          <w:lang w:val="en-US"/>
        </w:rPr>
        <w:t xml:space="preserve">1 </w:t>
      </w:r>
      <w:r w:rsidR="00707D62">
        <w:rPr>
          <w:lang w:val="en-US"/>
        </w:rPr>
        <w:t xml:space="preserve">region </w:t>
      </w:r>
      <w:r w:rsidR="004742C0">
        <w:rPr>
          <w:lang w:val="en-US"/>
        </w:rPr>
        <w:t xml:space="preserve">located in the NTD contributes significantly to these functions </w:t>
      </w:r>
      <w:r w:rsidR="00707D62">
        <w:rPr>
          <w:lang w:val="en-US"/>
        </w:rPr>
        <w:t xml:space="preserve">by interacting with other proteins such </w:t>
      </w:r>
      <w:r w:rsidR="000711DD">
        <w:rPr>
          <w:lang w:val="en-US"/>
        </w:rPr>
        <w:t xml:space="preserve">as </w:t>
      </w:r>
      <w:r w:rsidR="00147C6A">
        <w:rPr>
          <w:lang w:val="en-US"/>
        </w:rPr>
        <w:t xml:space="preserve">components </w:t>
      </w:r>
      <w:r w:rsidR="009A20D0">
        <w:rPr>
          <w:lang w:val="en-US"/>
        </w:rPr>
        <w:t xml:space="preserve">of transcription factors (TF) </w:t>
      </w:r>
      <w:r w:rsidR="000711DD">
        <w:rPr>
          <w:lang w:val="en-US"/>
        </w:rPr>
        <w:t>IIF</w:t>
      </w:r>
      <w:r w:rsidR="00147C6A">
        <w:rPr>
          <w:lang w:val="en-US"/>
        </w:rPr>
        <w:t xml:space="preserve"> and IIH and </w:t>
      </w:r>
      <w:proofErr w:type="spellStart"/>
      <w:r w:rsidR="00147C6A">
        <w:rPr>
          <w:lang w:val="en-US"/>
        </w:rPr>
        <w:t>coactivators</w:t>
      </w:r>
      <w:proofErr w:type="spellEnd"/>
      <w:r w:rsidR="000711DD">
        <w:rPr>
          <w:lang w:val="en-US"/>
        </w:rPr>
        <w:t xml:space="preserve"> SRC1</w:t>
      </w:r>
      <w:r w:rsidR="00925783">
        <w:rPr>
          <w:lang w:val="en-US"/>
        </w:rPr>
        <w:t>-3</w:t>
      </w:r>
      <w:r w:rsidR="000711DD">
        <w:rPr>
          <w:lang w:val="en-US"/>
        </w:rPr>
        <w:t xml:space="preserve"> and </w:t>
      </w:r>
      <w:r w:rsidR="00925783">
        <w:rPr>
          <w:lang w:val="en-US"/>
        </w:rPr>
        <w:t>CREB-binding protein (</w:t>
      </w:r>
      <w:r w:rsidR="000711DD">
        <w:rPr>
          <w:lang w:val="en-US"/>
        </w:rPr>
        <w:t>CBP</w:t>
      </w:r>
      <w:r w:rsidR="00925783">
        <w:rPr>
          <w:lang w:val="en-US"/>
        </w:rPr>
        <w:t>)</w:t>
      </w:r>
      <w:r w:rsidR="007E0833">
        <w:rPr>
          <w:lang w:val="en-US"/>
        </w:rPr>
        <w:t xml:space="preserve"> </w:t>
      </w:r>
      <w:r w:rsidR="00086F28">
        <w:rPr>
          <w:lang w:val="en-US"/>
        </w:rPr>
        <w:fldChar w:fldCharType="begin">
          <w:fldData xml:space="preserve">PEVuZE5vdGU+PENpdGU+PEF1dGhvcj5NY0V3YW48L0F1dGhvcj48WWVhcj4xOTk3PC9ZZWFyPjxS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</w:fldData>
        </w:fldChar>
      </w:r>
      <w:r w:rsidR="00E65176">
        <w:rPr>
          <w:lang w:val="en-US"/>
        </w:rPr>
        <w:instrText xml:space="preserve"> ADDIN EN.CITE </w:instrText>
      </w:r>
      <w:r w:rsidR="00E65176">
        <w:rPr>
          <w:lang w:val="en-US"/>
        </w:rPr>
        <w:fldChar w:fldCharType="begin">
          <w:fldData xml:space="preserve">PEVuZE5vdGU+PENpdGU+PEF1dGhvcj5NY0V3YW48L0F1dGhvcj48WWVhcj4xOTk3PC9ZZWFyPjxS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</w:fldData>
        </w:fldChar>
      </w:r>
      <w:r w:rsidR="00E65176">
        <w:rPr>
          <w:lang w:val="en-US"/>
        </w:rPr>
        <w:instrText xml:space="preserve"> ADDIN EN.CITE.DATA </w:instrText>
      </w:r>
      <w:r w:rsidR="00E65176">
        <w:rPr>
          <w:lang w:val="en-US"/>
        </w:rPr>
      </w:r>
      <w:r w:rsidR="00E65176">
        <w:rPr>
          <w:lang w:val="en-US"/>
        </w:rPr>
        <w:fldChar w:fldCharType="end"/>
      </w:r>
      <w:r w:rsidR="00086F28">
        <w:rPr>
          <w:lang w:val="en-US"/>
        </w:rPr>
        <w:fldChar w:fldCharType="separate"/>
      </w:r>
      <w:r w:rsidR="00E65176">
        <w:rPr>
          <w:noProof/>
          <w:lang w:val="en-US"/>
        </w:rPr>
        <w:t>[</w:t>
      </w:r>
      <w:hyperlink w:anchor="_ENREF_121" w:tooltip="McEwan, 1997 #453" w:history="1">
        <w:r w:rsidR="00E65176">
          <w:rPr>
            <w:noProof/>
            <w:lang w:val="en-US"/>
          </w:rPr>
          <w:t>121-123</w:t>
        </w:r>
      </w:hyperlink>
      <w:r w:rsidR="00E65176">
        <w:rPr>
          <w:noProof/>
          <w:lang w:val="en-US"/>
        </w:rPr>
        <w:t>]</w:t>
      </w:r>
      <w:r w:rsidR="00086F28">
        <w:rPr>
          <w:lang w:val="en-US"/>
        </w:rPr>
        <w:fldChar w:fldCharType="end"/>
      </w:r>
      <w:r w:rsidR="000711DD">
        <w:rPr>
          <w:lang w:val="en-US"/>
        </w:rPr>
        <w:t>. Using the intact NTD domain (AR</w:t>
      </w:r>
      <w:r w:rsidR="003F0EAA" w:rsidRPr="003F0EAA">
        <w:rPr>
          <w:vertAlign w:val="subscript"/>
          <w:lang w:val="en-US"/>
        </w:rPr>
        <w:t>1-558</w:t>
      </w:r>
      <w:r w:rsidR="000711DD">
        <w:rPr>
          <w:lang w:val="en-US"/>
        </w:rPr>
        <w:t xml:space="preserve">) as a </w:t>
      </w:r>
      <w:r w:rsidR="000711DD">
        <w:rPr>
          <w:lang w:val="en-US"/>
        </w:rPr>
        <w:lastRenderedPageBreak/>
        <w:t xml:space="preserve">decoy, </w:t>
      </w:r>
      <w:proofErr w:type="spellStart"/>
      <w:r w:rsidR="000711DD">
        <w:rPr>
          <w:lang w:val="en-US"/>
        </w:rPr>
        <w:t>Sadar</w:t>
      </w:r>
      <w:proofErr w:type="spellEnd"/>
      <w:r w:rsidR="000711DD">
        <w:rPr>
          <w:lang w:val="en-US"/>
        </w:rPr>
        <w:t xml:space="preserve"> et al. were able to inhibit both </w:t>
      </w:r>
      <w:proofErr w:type="spellStart"/>
      <w:r w:rsidR="000711DD">
        <w:rPr>
          <w:lang w:val="en-US"/>
        </w:rPr>
        <w:t>ligand</w:t>
      </w:r>
      <w:proofErr w:type="spellEnd"/>
      <w:r w:rsidR="000711DD">
        <w:rPr>
          <w:lang w:val="en-US"/>
        </w:rPr>
        <w:t xml:space="preserve">-dependent and independent transcriptional activities by sequestering </w:t>
      </w:r>
      <w:proofErr w:type="spellStart"/>
      <w:r w:rsidR="000711DD">
        <w:rPr>
          <w:lang w:val="en-US"/>
        </w:rPr>
        <w:t>coregulatory</w:t>
      </w:r>
      <w:proofErr w:type="spellEnd"/>
      <w:r w:rsidR="000711DD">
        <w:rPr>
          <w:lang w:val="en-US"/>
        </w:rPr>
        <w:t xml:space="preserve"> proteins </w:t>
      </w:r>
      <w:r w:rsidR="00086F28">
        <w:rPr>
          <w:lang w:val="en-US"/>
        </w:rPr>
        <w:fldChar w:fldCharType="begin">
          <w:fldData xml:space="preserve">PEVuZE5vdGU+PENpdGU+PEF1dGhvcj5RdWF5bGU8L0F1dGhvcj48WWVhcj4yMDA3PC9ZZWFyPjxS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</w:fldData>
        </w:fldChar>
      </w:r>
      <w:r w:rsidR="00E65176">
        <w:rPr>
          <w:lang w:val="en-US"/>
        </w:rPr>
        <w:instrText xml:space="preserve"> ADDIN EN.CITE </w:instrText>
      </w:r>
      <w:r w:rsidR="00E65176">
        <w:rPr>
          <w:lang w:val="en-US"/>
        </w:rPr>
        <w:fldChar w:fldCharType="begin">
          <w:fldData xml:space="preserve">PEVuZE5vdGU+PENpdGU+PEF1dGhvcj5RdWF5bGU8L0F1dGhvcj48WWVhcj4yMDA3PC9ZZWFyPjxS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</w:fldData>
        </w:fldChar>
      </w:r>
      <w:r w:rsidR="00E65176">
        <w:rPr>
          <w:lang w:val="en-US"/>
        </w:rPr>
        <w:instrText xml:space="preserve"> ADDIN EN.CITE.DATA </w:instrText>
      </w:r>
      <w:r w:rsidR="00E65176">
        <w:rPr>
          <w:lang w:val="en-US"/>
        </w:rPr>
      </w:r>
      <w:r w:rsidR="00E65176">
        <w:rPr>
          <w:lang w:val="en-US"/>
        </w:rPr>
        <w:fldChar w:fldCharType="end"/>
      </w:r>
      <w:r w:rsidR="00086F28">
        <w:rPr>
          <w:lang w:val="en-US"/>
        </w:rPr>
        <w:fldChar w:fldCharType="separate"/>
      </w:r>
      <w:r w:rsidR="00E65176">
        <w:rPr>
          <w:noProof/>
          <w:lang w:val="en-US"/>
        </w:rPr>
        <w:t>[</w:t>
      </w:r>
      <w:hyperlink w:anchor="_ENREF_124" w:tooltip="Quayle, 2007 #452" w:history="1">
        <w:r w:rsidR="00E65176">
          <w:rPr>
            <w:noProof/>
            <w:lang w:val="en-US"/>
          </w:rPr>
          <w:t>124</w:t>
        </w:r>
      </w:hyperlink>
      <w:r w:rsidR="00E65176">
        <w:rPr>
          <w:noProof/>
          <w:lang w:val="en-US"/>
        </w:rPr>
        <w:t>]</w:t>
      </w:r>
      <w:r w:rsidR="00086F28">
        <w:rPr>
          <w:lang w:val="en-US"/>
        </w:rPr>
        <w:fldChar w:fldCharType="end"/>
      </w:r>
      <w:r w:rsidR="000711DD">
        <w:rPr>
          <w:lang w:val="en-US"/>
        </w:rPr>
        <w:t>.</w:t>
      </w:r>
      <w:r w:rsidR="007E0833">
        <w:rPr>
          <w:lang w:val="en-US"/>
        </w:rPr>
        <w:t xml:space="preserve"> </w:t>
      </w:r>
      <w:r w:rsidR="00925783">
        <w:rPr>
          <w:lang w:val="en-US"/>
        </w:rPr>
        <w:t>The NTD is the</w:t>
      </w:r>
      <w:r w:rsidR="00DA6F4C">
        <w:rPr>
          <w:lang w:val="en-US"/>
        </w:rPr>
        <w:t xml:space="preserve"> least conserved domain across steroid</w:t>
      </w:r>
      <w:r w:rsidR="00925783">
        <w:rPr>
          <w:lang w:val="en-US"/>
        </w:rPr>
        <w:t xml:space="preserve"> receptors with less tha</w:t>
      </w:r>
      <w:r w:rsidR="00DA6F4C">
        <w:rPr>
          <w:lang w:val="en-US"/>
        </w:rPr>
        <w:t>n 15% homology and v</w:t>
      </w:r>
      <w:r w:rsidR="00925783">
        <w:rPr>
          <w:lang w:val="en-US"/>
        </w:rPr>
        <w:t xml:space="preserve">ery few disease-associated mutations of the AR are been </w:t>
      </w:r>
      <w:r w:rsidR="00DA6F4C">
        <w:rPr>
          <w:lang w:val="en-US"/>
        </w:rPr>
        <w:t>reported in this domain</w:t>
      </w:r>
      <w:r w:rsidR="00C208CA">
        <w:rPr>
          <w:lang w:val="en-US"/>
        </w:rPr>
        <w:t xml:space="preserve"> </w:t>
      </w:r>
      <w:r w:rsidR="00086F28">
        <w:rPr>
          <w:lang w:val="en-US"/>
        </w:rPr>
        <w:fldChar w:fldCharType="begin">
          <w:fldData xml:space="preserve">PEVuZE5vdGU+PENpdGU+PEF1dGhvcj5NY0V3YW48L0F1dGhvcj48WWVhcj4yMDA0PC9ZZWFyPjxS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</w:fldData>
        </w:fldChar>
      </w:r>
      <w:r w:rsidR="00E65176">
        <w:rPr>
          <w:lang w:val="en-US"/>
        </w:rPr>
        <w:instrText xml:space="preserve"> ADDIN EN.CITE </w:instrText>
      </w:r>
      <w:r w:rsidR="00E65176">
        <w:rPr>
          <w:lang w:val="en-US"/>
        </w:rPr>
        <w:fldChar w:fldCharType="begin">
          <w:fldData xml:space="preserve">PEVuZE5vdGU+PENpdGU+PEF1dGhvcj5NY0V3YW48L0F1dGhvcj48WWVhcj4yMDA0PC9ZZWFyPjxS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</w:fldData>
        </w:fldChar>
      </w:r>
      <w:r w:rsidR="00E65176">
        <w:rPr>
          <w:lang w:val="en-US"/>
        </w:rPr>
        <w:instrText xml:space="preserve"> ADDIN EN.CITE.DATA </w:instrText>
      </w:r>
      <w:r w:rsidR="00E65176">
        <w:rPr>
          <w:lang w:val="en-US"/>
        </w:rPr>
      </w:r>
      <w:r w:rsidR="00E65176">
        <w:rPr>
          <w:lang w:val="en-US"/>
        </w:rPr>
        <w:fldChar w:fldCharType="end"/>
      </w:r>
      <w:r w:rsidR="00086F28">
        <w:rPr>
          <w:lang w:val="en-US"/>
        </w:rPr>
        <w:fldChar w:fldCharType="separate"/>
      </w:r>
      <w:r w:rsidR="00E65176">
        <w:rPr>
          <w:noProof/>
          <w:lang w:val="en-US"/>
        </w:rPr>
        <w:t>[</w:t>
      </w:r>
      <w:hyperlink w:anchor="_ENREF_111" w:tooltip="Sadar, 2011 #456" w:history="1">
        <w:r w:rsidR="00E65176">
          <w:rPr>
            <w:noProof/>
            <w:lang w:val="en-US"/>
          </w:rPr>
          <w:t>111</w:t>
        </w:r>
      </w:hyperlink>
      <w:r w:rsidR="00E65176">
        <w:rPr>
          <w:noProof/>
          <w:lang w:val="en-US"/>
        </w:rPr>
        <w:t xml:space="preserve">, </w:t>
      </w:r>
      <w:hyperlink w:anchor="_ENREF_112" w:tooltip="McEwan, 2004 #457" w:history="1">
        <w:r w:rsidR="00E65176">
          <w:rPr>
            <w:noProof/>
            <w:lang w:val="en-US"/>
          </w:rPr>
          <w:t>112</w:t>
        </w:r>
      </w:hyperlink>
      <w:r w:rsidR="00E65176">
        <w:rPr>
          <w:noProof/>
          <w:lang w:val="en-US"/>
        </w:rPr>
        <w:t>]</w:t>
      </w:r>
      <w:r w:rsidR="00086F28">
        <w:rPr>
          <w:lang w:val="en-US"/>
        </w:rPr>
        <w:fldChar w:fldCharType="end"/>
      </w:r>
      <w:r w:rsidR="00DA6F4C">
        <w:rPr>
          <w:lang w:val="en-US"/>
        </w:rPr>
        <w:t>.</w:t>
      </w:r>
      <w:r w:rsidR="00925783">
        <w:rPr>
          <w:lang w:val="en-US"/>
        </w:rPr>
        <w:t xml:space="preserve"> </w:t>
      </w:r>
      <w:r w:rsidR="00DA6F4C">
        <w:rPr>
          <w:lang w:val="en-US"/>
        </w:rPr>
        <w:t>For such reasons, the AR-NTD represent</w:t>
      </w:r>
      <w:r w:rsidR="00C208CA">
        <w:rPr>
          <w:lang w:val="en-US"/>
        </w:rPr>
        <w:t>s</w:t>
      </w:r>
      <w:r w:rsidR="00DA6F4C">
        <w:rPr>
          <w:lang w:val="en-US"/>
        </w:rPr>
        <w:t xml:space="preserve"> </w:t>
      </w:r>
      <w:r w:rsidR="00C208CA">
        <w:rPr>
          <w:lang w:val="en-US"/>
        </w:rPr>
        <w:t>a very attractive target to develop inhib</w:t>
      </w:r>
      <w:r w:rsidR="0036231B">
        <w:rPr>
          <w:lang w:val="en-US"/>
        </w:rPr>
        <w:t>i</w:t>
      </w:r>
      <w:r w:rsidR="00C208CA">
        <w:rPr>
          <w:lang w:val="en-US"/>
        </w:rPr>
        <w:t xml:space="preserve">tors that could block </w:t>
      </w:r>
      <w:proofErr w:type="spellStart"/>
      <w:r w:rsidR="00C208CA">
        <w:rPr>
          <w:lang w:val="en-US"/>
        </w:rPr>
        <w:t>ligand</w:t>
      </w:r>
      <w:proofErr w:type="spellEnd"/>
      <w:r w:rsidR="00C208CA">
        <w:rPr>
          <w:lang w:val="en-US"/>
        </w:rPr>
        <w:t xml:space="preserve">-dependent and </w:t>
      </w:r>
      <w:proofErr w:type="spellStart"/>
      <w:r w:rsidR="00C208CA">
        <w:rPr>
          <w:lang w:val="en-US"/>
        </w:rPr>
        <w:t>ligand</w:t>
      </w:r>
      <w:proofErr w:type="spellEnd"/>
      <w:r w:rsidR="00C208CA">
        <w:rPr>
          <w:lang w:val="en-US"/>
        </w:rPr>
        <w:t xml:space="preserve">-independent AR </w:t>
      </w:r>
      <w:proofErr w:type="spellStart"/>
      <w:r w:rsidR="00C208CA">
        <w:rPr>
          <w:lang w:val="en-US"/>
        </w:rPr>
        <w:t>transactivation</w:t>
      </w:r>
      <w:proofErr w:type="spellEnd"/>
      <w:r w:rsidR="00C208CA">
        <w:rPr>
          <w:lang w:val="en-US"/>
        </w:rPr>
        <w:t xml:space="preserve">, and hence be active in hormone-sensitive and castration-resistant </w:t>
      </w:r>
      <w:proofErr w:type="spellStart"/>
      <w:r w:rsidR="00C208CA">
        <w:rPr>
          <w:lang w:val="en-US"/>
        </w:rPr>
        <w:t>PCa</w:t>
      </w:r>
      <w:r w:rsidR="00A0610D">
        <w:rPr>
          <w:lang w:val="en-US"/>
        </w:rPr>
        <w:t>s</w:t>
      </w:r>
      <w:proofErr w:type="spellEnd"/>
      <w:r w:rsidR="00C208CA">
        <w:rPr>
          <w:lang w:val="en-US"/>
        </w:rPr>
        <w:t>.</w:t>
      </w:r>
    </w:p>
    <w:p w:rsidR="008D63EC" w:rsidRDefault="00C22CC0">
      <w:pPr>
        <w:jc w:val="center"/>
        <w:rPr>
          <w:b/>
        </w:rPr>
      </w:pPr>
      <w:r w:rsidRPr="00625AE7">
        <w:rPr>
          <w:b/>
        </w:rPr>
        <w:t xml:space="preserve">&lt;INSERT FIGURE </w:t>
      </w:r>
      <w:r>
        <w:rPr>
          <w:b/>
        </w:rPr>
        <w:t>5</w:t>
      </w:r>
      <w:r w:rsidR="00BD4A42">
        <w:rPr>
          <w:b/>
        </w:rPr>
        <w:t xml:space="preserve"> (single column)</w:t>
      </w:r>
      <w:r w:rsidRPr="00625AE7">
        <w:rPr>
          <w:b/>
        </w:rPr>
        <w:t>&gt;</w:t>
      </w:r>
    </w:p>
    <w:p w:rsidR="00C208CA" w:rsidRDefault="00E0310A">
      <w:pPr>
        <w:rPr>
          <w:lang w:val="en-US"/>
        </w:rPr>
      </w:pPr>
      <w:r>
        <w:rPr>
          <w:lang w:val="en-US"/>
        </w:rPr>
        <w:t xml:space="preserve">The design of inhibitors targeting the </w:t>
      </w:r>
      <w:r w:rsidR="00B974CD">
        <w:rPr>
          <w:lang w:val="en-US"/>
        </w:rPr>
        <w:t>AF</w:t>
      </w:r>
      <w:r w:rsidR="00A0610D">
        <w:rPr>
          <w:lang w:val="en-US"/>
        </w:rPr>
        <w:t>-</w:t>
      </w:r>
      <w:r w:rsidR="00B974CD">
        <w:rPr>
          <w:lang w:val="en-US"/>
        </w:rPr>
        <w:t xml:space="preserve">1 site </w:t>
      </w:r>
      <w:proofErr w:type="gramStart"/>
      <w:r>
        <w:rPr>
          <w:lang w:val="en-US"/>
        </w:rPr>
        <w:t xml:space="preserve">was </w:t>
      </w:r>
      <w:r w:rsidR="00947072">
        <w:rPr>
          <w:lang w:val="en-US"/>
        </w:rPr>
        <w:t xml:space="preserve">initially </w:t>
      </w:r>
      <w:r w:rsidR="00B974CD">
        <w:rPr>
          <w:lang w:val="en-US"/>
        </w:rPr>
        <w:t>impeded</w:t>
      </w:r>
      <w:proofErr w:type="gramEnd"/>
      <w:r w:rsidR="00B974CD">
        <w:rPr>
          <w:lang w:val="en-US"/>
        </w:rPr>
        <w:t xml:space="preserve"> </w:t>
      </w:r>
      <w:r>
        <w:rPr>
          <w:lang w:val="en-US"/>
        </w:rPr>
        <w:t xml:space="preserve">by the lack of </w:t>
      </w:r>
      <w:r w:rsidR="00B974CD">
        <w:rPr>
          <w:lang w:val="en-US"/>
        </w:rPr>
        <w:t xml:space="preserve">structural information for the NTD, which is highly flexible and intrinsically disordered. </w:t>
      </w:r>
      <w:r w:rsidR="005B434A">
        <w:rPr>
          <w:lang w:val="en-US"/>
        </w:rPr>
        <w:t xml:space="preserve">In an effort to discover AR-NTD inhibitors, </w:t>
      </w:r>
      <w:proofErr w:type="spellStart"/>
      <w:r w:rsidR="005B434A">
        <w:rPr>
          <w:lang w:val="en-US"/>
        </w:rPr>
        <w:t>Sadar</w:t>
      </w:r>
      <w:proofErr w:type="spellEnd"/>
      <w:r w:rsidR="005B434A">
        <w:rPr>
          <w:lang w:val="en-US"/>
        </w:rPr>
        <w:t xml:space="preserve"> et al. used a </w:t>
      </w:r>
      <w:proofErr w:type="spellStart"/>
      <w:r w:rsidR="005B434A">
        <w:rPr>
          <w:lang w:val="en-US"/>
        </w:rPr>
        <w:t>transactivation</w:t>
      </w:r>
      <w:proofErr w:type="spellEnd"/>
      <w:r w:rsidR="005B434A">
        <w:rPr>
          <w:lang w:val="en-US"/>
        </w:rPr>
        <w:t xml:space="preserve"> assay based on the AR-NTD to screen a library of marine sponge extracts </w:t>
      </w:r>
      <w:r w:rsidR="00086F28">
        <w:rPr>
          <w:lang w:val="en-US"/>
        </w:rPr>
        <w:fldChar w:fldCharType="begin">
          <w:fldData xml:space="preserve">PEVuZE5vdGU+PENpdGU+PEF1dGhvcj5TYWRhcjwvQXV0aG9yPjxZZWFyPjIwMDg8L1llYXI+PFJl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</w:fldData>
        </w:fldChar>
      </w:r>
      <w:r w:rsidR="00E65176">
        <w:rPr>
          <w:lang w:val="en-US"/>
        </w:rPr>
        <w:instrText xml:space="preserve"> ADDIN EN.CITE </w:instrText>
      </w:r>
      <w:r w:rsidR="00E65176">
        <w:rPr>
          <w:lang w:val="en-US"/>
        </w:rPr>
        <w:fldChar w:fldCharType="begin">
          <w:fldData xml:space="preserve">PEVuZE5vdGU+PENpdGU+PEF1dGhvcj5TYWRhcjwvQXV0aG9yPjxZZWFyPjIwMDg8L1llYXI+PFJl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</w:fldData>
        </w:fldChar>
      </w:r>
      <w:r w:rsidR="00E65176">
        <w:rPr>
          <w:lang w:val="en-US"/>
        </w:rPr>
        <w:instrText xml:space="preserve"> ADDIN EN.CITE.DATA </w:instrText>
      </w:r>
      <w:r w:rsidR="00E65176">
        <w:rPr>
          <w:lang w:val="en-US"/>
        </w:rPr>
      </w:r>
      <w:r w:rsidR="00E65176">
        <w:rPr>
          <w:lang w:val="en-US"/>
        </w:rPr>
        <w:fldChar w:fldCharType="end"/>
      </w:r>
      <w:r w:rsidR="00086F28">
        <w:rPr>
          <w:lang w:val="en-US"/>
        </w:rPr>
        <w:fldChar w:fldCharType="separate"/>
      </w:r>
      <w:r w:rsidR="00E65176">
        <w:rPr>
          <w:noProof/>
          <w:lang w:val="en-US"/>
        </w:rPr>
        <w:t>[</w:t>
      </w:r>
      <w:hyperlink w:anchor="_ENREF_125" w:tooltip="Sadar, 2008 #467" w:history="1">
        <w:r w:rsidR="00E65176">
          <w:rPr>
            <w:noProof/>
            <w:lang w:val="en-US"/>
          </w:rPr>
          <w:t>125</w:t>
        </w:r>
      </w:hyperlink>
      <w:r w:rsidR="00E65176">
        <w:rPr>
          <w:noProof/>
          <w:lang w:val="en-US"/>
        </w:rPr>
        <w:t>]</w:t>
      </w:r>
      <w:r w:rsidR="00086F28">
        <w:rPr>
          <w:lang w:val="en-US"/>
        </w:rPr>
        <w:fldChar w:fldCharType="end"/>
      </w:r>
      <w:r w:rsidR="005B434A">
        <w:rPr>
          <w:lang w:val="en-US"/>
        </w:rPr>
        <w:t xml:space="preserve">. </w:t>
      </w:r>
      <w:r w:rsidR="008B14FE">
        <w:rPr>
          <w:lang w:val="en-US"/>
        </w:rPr>
        <w:t xml:space="preserve">Several </w:t>
      </w:r>
      <w:proofErr w:type="gramStart"/>
      <w:r w:rsidR="008B14FE">
        <w:rPr>
          <w:lang w:val="en-US"/>
        </w:rPr>
        <w:t>s</w:t>
      </w:r>
      <w:r w:rsidR="005B434A">
        <w:rPr>
          <w:lang w:val="en-US"/>
        </w:rPr>
        <w:t>mall chlorinated</w:t>
      </w:r>
      <w:proofErr w:type="gramEnd"/>
      <w:r w:rsidR="005B434A">
        <w:rPr>
          <w:lang w:val="en-US"/>
        </w:rPr>
        <w:t xml:space="preserve"> peptides from the sponge </w:t>
      </w:r>
      <w:proofErr w:type="spellStart"/>
      <w:r w:rsidR="00506A1D" w:rsidRPr="00506A1D">
        <w:rPr>
          <w:i/>
          <w:lang w:val="en-US"/>
        </w:rPr>
        <w:t>Dysidea</w:t>
      </w:r>
      <w:proofErr w:type="spellEnd"/>
      <w:r w:rsidR="005B434A">
        <w:rPr>
          <w:lang w:val="en-US"/>
        </w:rPr>
        <w:t xml:space="preserve"> sp.</w:t>
      </w:r>
      <w:r w:rsidR="008B14FE">
        <w:rPr>
          <w:lang w:val="en-US"/>
        </w:rPr>
        <w:t xml:space="preserve"> </w:t>
      </w:r>
      <w:r w:rsidR="005B434A">
        <w:rPr>
          <w:lang w:val="en-US"/>
        </w:rPr>
        <w:t xml:space="preserve">named </w:t>
      </w:r>
      <w:proofErr w:type="spellStart"/>
      <w:r w:rsidR="005B434A">
        <w:rPr>
          <w:lang w:val="en-US"/>
        </w:rPr>
        <w:t>Sintokamides</w:t>
      </w:r>
      <w:proofErr w:type="spellEnd"/>
      <w:r w:rsidR="005B434A">
        <w:rPr>
          <w:lang w:val="en-US"/>
        </w:rPr>
        <w:t xml:space="preserve"> </w:t>
      </w:r>
      <w:r w:rsidR="008B14FE">
        <w:rPr>
          <w:lang w:val="en-US"/>
        </w:rPr>
        <w:t>were identified</w:t>
      </w:r>
      <w:r w:rsidR="005962C2">
        <w:rPr>
          <w:lang w:val="en-US"/>
        </w:rPr>
        <w:t xml:space="preserve"> and no </w:t>
      </w:r>
      <w:proofErr w:type="spellStart"/>
      <w:r w:rsidR="005962C2">
        <w:rPr>
          <w:lang w:val="en-US"/>
        </w:rPr>
        <w:t>cytotoxicity</w:t>
      </w:r>
      <w:proofErr w:type="spellEnd"/>
      <w:r w:rsidR="005962C2">
        <w:rPr>
          <w:lang w:val="en-US"/>
        </w:rPr>
        <w:t xml:space="preserve"> was observed in a cell viability assay</w:t>
      </w:r>
      <w:r w:rsidR="00A0610D">
        <w:rPr>
          <w:lang w:val="en-US"/>
        </w:rPr>
        <w:t xml:space="preserve"> (Fig. 5, </w:t>
      </w:r>
      <w:r w:rsidR="003F0EAA" w:rsidRPr="003F0EAA">
        <w:rPr>
          <w:b/>
          <w:lang w:val="en-US"/>
        </w:rPr>
        <w:t>15</w:t>
      </w:r>
      <w:r w:rsidR="00A0610D">
        <w:rPr>
          <w:lang w:val="en-US"/>
        </w:rPr>
        <w:t>)</w:t>
      </w:r>
      <w:r w:rsidR="008B14FE">
        <w:rPr>
          <w:lang w:val="en-US"/>
        </w:rPr>
        <w:t xml:space="preserve">. </w:t>
      </w:r>
      <w:proofErr w:type="spellStart"/>
      <w:r w:rsidR="008B14FE">
        <w:rPr>
          <w:lang w:val="en-US"/>
        </w:rPr>
        <w:t>Sintokamide</w:t>
      </w:r>
      <w:proofErr w:type="spellEnd"/>
      <w:r w:rsidR="008B14FE">
        <w:rPr>
          <w:lang w:val="en-US"/>
        </w:rPr>
        <w:t xml:space="preserve"> A </w:t>
      </w:r>
      <w:r w:rsidR="00506A1D" w:rsidRPr="00506A1D">
        <w:rPr>
          <w:b/>
          <w:lang w:val="en-US"/>
        </w:rPr>
        <w:t>15</w:t>
      </w:r>
      <w:r w:rsidR="008C357C">
        <w:rPr>
          <w:lang w:val="en-US"/>
        </w:rPr>
        <w:t xml:space="preserve"> was </w:t>
      </w:r>
      <w:r w:rsidR="00A0610D">
        <w:rPr>
          <w:lang w:val="en-US"/>
        </w:rPr>
        <w:t xml:space="preserve">found </w:t>
      </w:r>
      <w:r w:rsidR="008C357C">
        <w:rPr>
          <w:lang w:val="en-US"/>
        </w:rPr>
        <w:t xml:space="preserve">to significantly reduce PSA expression and block AR-NTD </w:t>
      </w:r>
      <w:proofErr w:type="spellStart"/>
      <w:r w:rsidR="008C357C">
        <w:rPr>
          <w:lang w:val="en-US"/>
        </w:rPr>
        <w:t>transactivation</w:t>
      </w:r>
      <w:proofErr w:type="spellEnd"/>
      <w:r w:rsidR="008C357C">
        <w:rPr>
          <w:lang w:val="en-US"/>
        </w:rPr>
        <w:t xml:space="preserve"> at </w:t>
      </w:r>
      <w:proofErr w:type="gramStart"/>
      <w:r w:rsidR="008C357C">
        <w:rPr>
          <w:lang w:val="en-US"/>
        </w:rPr>
        <w:t>5</w:t>
      </w:r>
      <w:proofErr w:type="gramEnd"/>
      <w:r w:rsidR="008C357C">
        <w:rPr>
          <w:lang w:val="en-US"/>
        </w:rPr>
        <w:t xml:space="preserve"> µg/</w:t>
      </w:r>
      <w:proofErr w:type="spellStart"/>
      <w:r w:rsidR="008C357C">
        <w:rPr>
          <w:lang w:val="en-US"/>
        </w:rPr>
        <w:t>mL</w:t>
      </w:r>
      <w:proofErr w:type="spellEnd"/>
      <w:r w:rsidR="008C357C">
        <w:rPr>
          <w:lang w:val="en-US"/>
        </w:rPr>
        <w:t xml:space="preserve"> in </w:t>
      </w:r>
      <w:proofErr w:type="spellStart"/>
      <w:r w:rsidR="008C357C">
        <w:rPr>
          <w:lang w:val="en-US"/>
        </w:rPr>
        <w:t>luciferase</w:t>
      </w:r>
      <w:proofErr w:type="spellEnd"/>
      <w:r w:rsidR="008C357C">
        <w:rPr>
          <w:lang w:val="en-US"/>
        </w:rPr>
        <w:t xml:space="preserve"> reporter gene assays and to inhibit proliferation of AR-positive </w:t>
      </w:r>
      <w:proofErr w:type="spellStart"/>
      <w:r w:rsidR="008C357C">
        <w:rPr>
          <w:lang w:val="en-US"/>
        </w:rPr>
        <w:t>LNCaP</w:t>
      </w:r>
      <w:proofErr w:type="spellEnd"/>
      <w:r w:rsidR="008C357C">
        <w:rPr>
          <w:lang w:val="en-US"/>
        </w:rPr>
        <w:t xml:space="preserve"> cells but not AR-negative PC3 cells.</w:t>
      </w:r>
      <w:r w:rsidR="00CA1200">
        <w:rPr>
          <w:lang w:val="en-US"/>
        </w:rPr>
        <w:t xml:space="preserve"> </w:t>
      </w:r>
      <w:r w:rsidR="0007792E">
        <w:rPr>
          <w:lang w:val="en-US"/>
        </w:rPr>
        <w:t>Another</w:t>
      </w:r>
      <w:r w:rsidR="00CA1200">
        <w:rPr>
          <w:lang w:val="en-US"/>
        </w:rPr>
        <w:t xml:space="preserve"> screen was </w:t>
      </w:r>
      <w:r w:rsidR="0007792E">
        <w:rPr>
          <w:lang w:val="en-US"/>
        </w:rPr>
        <w:t xml:space="preserve">more recently </w:t>
      </w:r>
      <w:r w:rsidR="00CA1200">
        <w:rPr>
          <w:lang w:val="en-US"/>
        </w:rPr>
        <w:t xml:space="preserve">performed on extracts of the marine </w:t>
      </w:r>
      <w:proofErr w:type="spellStart"/>
      <w:r w:rsidR="00CA1200">
        <w:rPr>
          <w:lang w:val="en-US"/>
        </w:rPr>
        <w:t>spronge</w:t>
      </w:r>
      <w:proofErr w:type="spellEnd"/>
      <w:r w:rsidR="00CA1200">
        <w:rPr>
          <w:lang w:val="en-US"/>
        </w:rPr>
        <w:t xml:space="preserve"> </w:t>
      </w:r>
      <w:proofErr w:type="spellStart"/>
      <w:r w:rsidR="00506A1D" w:rsidRPr="00506A1D">
        <w:rPr>
          <w:i/>
          <w:lang w:val="en-US"/>
        </w:rPr>
        <w:t>Niphates</w:t>
      </w:r>
      <w:proofErr w:type="spellEnd"/>
      <w:r w:rsidR="00506A1D" w:rsidRPr="00506A1D">
        <w:rPr>
          <w:i/>
          <w:lang w:val="en-US"/>
        </w:rPr>
        <w:t xml:space="preserve"> digitalis</w:t>
      </w:r>
      <w:r w:rsidR="00CA1200">
        <w:rPr>
          <w:lang w:val="en-US"/>
        </w:rPr>
        <w:t xml:space="preserve"> leading to the discovery of </w:t>
      </w:r>
      <w:proofErr w:type="spellStart"/>
      <w:r w:rsidR="00CA1200">
        <w:rPr>
          <w:lang w:val="en-US"/>
        </w:rPr>
        <w:t>niphatenones</w:t>
      </w:r>
      <w:proofErr w:type="spellEnd"/>
      <w:r w:rsidR="00637848">
        <w:rPr>
          <w:lang w:val="en-US"/>
        </w:rPr>
        <w:t>, a group of glycerol ether lipids,</w:t>
      </w:r>
      <w:r w:rsidR="00CA1200">
        <w:rPr>
          <w:lang w:val="en-US"/>
        </w:rPr>
        <w:t xml:space="preserve"> as AR-NTD inhibitors</w:t>
      </w:r>
      <w:r w:rsidR="00A0610D">
        <w:rPr>
          <w:lang w:val="en-US"/>
        </w:rPr>
        <w:t xml:space="preserve"> (Fig. 5, </w:t>
      </w:r>
      <w:r w:rsidR="00A0610D" w:rsidRPr="00A0610D">
        <w:rPr>
          <w:b/>
          <w:lang w:val="en-US"/>
        </w:rPr>
        <w:t>1</w:t>
      </w:r>
      <w:r w:rsidR="00A0610D">
        <w:rPr>
          <w:b/>
          <w:lang w:val="en-US"/>
        </w:rPr>
        <w:t>6</w:t>
      </w:r>
      <w:r w:rsidR="00A0610D">
        <w:rPr>
          <w:lang w:val="en-US"/>
        </w:rPr>
        <w:t>)</w:t>
      </w:r>
      <w:r w:rsidR="00637848">
        <w:rPr>
          <w:lang w:val="en-US"/>
        </w:rPr>
        <w:t xml:space="preserve"> </w:t>
      </w:r>
      <w:r w:rsidR="00086F28">
        <w:rPr>
          <w:lang w:val="en-US"/>
        </w:rPr>
        <w:fldChar w:fldCharType="begin">
          <w:fldData xml:space="preserve">PEVuZE5vdGU+PENpdGU+PEF1dGhvcj5NZWltZXRpczwvQXV0aG9yPjxZZWFyPjIwMTI8L1llYXI+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</w:fldData>
        </w:fldChar>
      </w:r>
      <w:r w:rsidR="00E65176">
        <w:rPr>
          <w:lang w:val="en-US"/>
        </w:rPr>
        <w:instrText xml:space="preserve"> ADDIN EN.CITE </w:instrText>
      </w:r>
      <w:r w:rsidR="00E65176">
        <w:rPr>
          <w:lang w:val="en-US"/>
        </w:rPr>
        <w:fldChar w:fldCharType="begin">
          <w:fldData xml:space="preserve">PEVuZE5vdGU+PENpdGU+PEF1dGhvcj5NZWltZXRpczwvQXV0aG9yPjxZZWFyPjIwMTI8L1llYXI+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</w:fldData>
        </w:fldChar>
      </w:r>
      <w:r w:rsidR="00E65176">
        <w:rPr>
          <w:lang w:val="en-US"/>
        </w:rPr>
        <w:instrText xml:space="preserve"> ADDIN EN.CITE.DATA </w:instrText>
      </w:r>
      <w:r w:rsidR="00E65176">
        <w:rPr>
          <w:lang w:val="en-US"/>
        </w:rPr>
      </w:r>
      <w:r w:rsidR="00E65176">
        <w:rPr>
          <w:lang w:val="en-US"/>
        </w:rPr>
        <w:fldChar w:fldCharType="end"/>
      </w:r>
      <w:r w:rsidR="00086F28">
        <w:rPr>
          <w:lang w:val="en-US"/>
        </w:rPr>
        <w:fldChar w:fldCharType="separate"/>
      </w:r>
      <w:r w:rsidR="00E65176">
        <w:rPr>
          <w:noProof/>
          <w:lang w:val="en-US"/>
        </w:rPr>
        <w:t>[</w:t>
      </w:r>
      <w:hyperlink w:anchor="_ENREF_126" w:tooltip="Meimetis, 2012 #461" w:history="1">
        <w:r w:rsidR="00E65176">
          <w:rPr>
            <w:noProof/>
            <w:lang w:val="en-US"/>
          </w:rPr>
          <w:t>126</w:t>
        </w:r>
      </w:hyperlink>
      <w:r w:rsidR="00E65176">
        <w:rPr>
          <w:noProof/>
          <w:lang w:val="en-US"/>
        </w:rPr>
        <w:t>]</w:t>
      </w:r>
      <w:r w:rsidR="00086F28">
        <w:rPr>
          <w:lang w:val="en-US"/>
        </w:rPr>
        <w:fldChar w:fldCharType="end"/>
      </w:r>
      <w:r w:rsidR="00CA1200">
        <w:rPr>
          <w:lang w:val="en-US"/>
        </w:rPr>
        <w:t xml:space="preserve">. </w:t>
      </w:r>
      <w:proofErr w:type="spellStart"/>
      <w:r w:rsidR="0007792E">
        <w:rPr>
          <w:lang w:val="en-US"/>
        </w:rPr>
        <w:t>Nipha</w:t>
      </w:r>
      <w:r w:rsidR="00CA1200">
        <w:rPr>
          <w:lang w:val="en-US"/>
        </w:rPr>
        <w:t>tenone</w:t>
      </w:r>
      <w:proofErr w:type="spellEnd"/>
      <w:r w:rsidR="00CA1200">
        <w:rPr>
          <w:lang w:val="en-US"/>
        </w:rPr>
        <w:t xml:space="preserve"> B </w:t>
      </w:r>
      <w:r w:rsidR="00506A1D" w:rsidRPr="00506A1D">
        <w:rPr>
          <w:b/>
          <w:lang w:val="en-US"/>
        </w:rPr>
        <w:t>16</w:t>
      </w:r>
      <w:r w:rsidR="00CA1200">
        <w:rPr>
          <w:lang w:val="en-US"/>
        </w:rPr>
        <w:t xml:space="preserve"> </w:t>
      </w:r>
      <w:r w:rsidR="00EF6F3F">
        <w:rPr>
          <w:lang w:val="en-US"/>
        </w:rPr>
        <w:t>reduced the production of PSA</w:t>
      </w:r>
      <w:r w:rsidR="00FF6EAE">
        <w:rPr>
          <w:lang w:val="en-US"/>
        </w:rPr>
        <w:t xml:space="preserve"> and AR-</w:t>
      </w:r>
      <w:r w:rsidR="00C22CC0">
        <w:rPr>
          <w:lang w:val="en-US"/>
        </w:rPr>
        <w:t xml:space="preserve">NTD </w:t>
      </w:r>
      <w:proofErr w:type="spellStart"/>
      <w:r w:rsidR="00C22CC0">
        <w:rPr>
          <w:lang w:val="en-US"/>
        </w:rPr>
        <w:t>transactivation</w:t>
      </w:r>
      <w:proofErr w:type="spellEnd"/>
      <w:r w:rsidR="00C22CC0">
        <w:rPr>
          <w:lang w:val="en-US"/>
        </w:rPr>
        <w:t xml:space="preserve"> </w:t>
      </w:r>
      <w:r w:rsidR="00EF6F3F">
        <w:rPr>
          <w:lang w:val="en-US"/>
        </w:rPr>
        <w:t xml:space="preserve">and inhibited growth of </w:t>
      </w:r>
      <w:proofErr w:type="spellStart"/>
      <w:r w:rsidR="00EF6F3F">
        <w:rPr>
          <w:lang w:val="en-US"/>
        </w:rPr>
        <w:t>LNCaP</w:t>
      </w:r>
      <w:proofErr w:type="spellEnd"/>
      <w:r w:rsidR="00EF6F3F">
        <w:rPr>
          <w:lang w:val="en-US"/>
        </w:rPr>
        <w:t xml:space="preserve"> cells at 14 µM but had no effect on PC3 cells</w:t>
      </w:r>
      <w:r w:rsidR="007D18AE">
        <w:rPr>
          <w:lang w:val="en-US"/>
        </w:rPr>
        <w:t xml:space="preserve"> </w:t>
      </w:r>
      <w:r w:rsidR="00086F28">
        <w:rPr>
          <w:lang w:val="en-US"/>
        </w:rPr>
        <w:fldChar w:fldCharType="begin">
          <w:fldData xml:space="preserve">PEVuZE5vdGU+PENpdGU+PEF1dGhvcj5CYW51ZWxvczwvQXV0aG9yPjxZZWFyPjIwMTQ8L1llYXI+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</w:fldData>
        </w:fldChar>
      </w:r>
      <w:r w:rsidR="00E65176">
        <w:rPr>
          <w:lang w:val="en-US"/>
        </w:rPr>
        <w:instrText xml:space="preserve"> ADDIN EN.CITE </w:instrText>
      </w:r>
      <w:r w:rsidR="00E65176">
        <w:rPr>
          <w:lang w:val="en-US"/>
        </w:rPr>
        <w:fldChar w:fldCharType="begin">
          <w:fldData xml:space="preserve">PEVuZE5vdGU+PENpdGU+PEF1dGhvcj5CYW51ZWxvczwvQXV0aG9yPjxZZWFyPjIwMTQ8L1llYXI+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</w:fldData>
        </w:fldChar>
      </w:r>
      <w:r w:rsidR="00E65176">
        <w:rPr>
          <w:lang w:val="en-US"/>
        </w:rPr>
        <w:instrText xml:space="preserve"> ADDIN EN.CITE.DATA </w:instrText>
      </w:r>
      <w:r w:rsidR="00E65176">
        <w:rPr>
          <w:lang w:val="en-US"/>
        </w:rPr>
      </w:r>
      <w:r w:rsidR="00E65176">
        <w:rPr>
          <w:lang w:val="en-US"/>
        </w:rPr>
        <w:fldChar w:fldCharType="end"/>
      </w:r>
      <w:r w:rsidR="00086F28">
        <w:rPr>
          <w:lang w:val="en-US"/>
        </w:rPr>
        <w:fldChar w:fldCharType="separate"/>
      </w:r>
      <w:r w:rsidR="00E65176">
        <w:rPr>
          <w:noProof/>
          <w:lang w:val="en-US"/>
        </w:rPr>
        <w:t>[</w:t>
      </w:r>
      <w:hyperlink w:anchor="_ENREF_126" w:tooltip="Meimetis, 2012 #461" w:history="1">
        <w:r w:rsidR="00E65176">
          <w:rPr>
            <w:noProof/>
            <w:lang w:val="en-US"/>
          </w:rPr>
          <w:t>126</w:t>
        </w:r>
      </w:hyperlink>
      <w:r w:rsidR="00E65176">
        <w:rPr>
          <w:noProof/>
          <w:lang w:val="en-US"/>
        </w:rPr>
        <w:t xml:space="preserve">, </w:t>
      </w:r>
      <w:hyperlink w:anchor="_ENREF_127" w:tooltip="Banuelos, 2014 #468" w:history="1">
        <w:r w:rsidR="00E65176">
          <w:rPr>
            <w:noProof/>
            <w:lang w:val="en-US"/>
          </w:rPr>
          <w:t>127</w:t>
        </w:r>
      </w:hyperlink>
      <w:r w:rsidR="00E65176">
        <w:rPr>
          <w:noProof/>
          <w:lang w:val="en-US"/>
        </w:rPr>
        <w:t>]</w:t>
      </w:r>
      <w:r w:rsidR="00086F28">
        <w:rPr>
          <w:lang w:val="en-US"/>
        </w:rPr>
        <w:fldChar w:fldCharType="end"/>
      </w:r>
      <w:r w:rsidR="00C22CC0">
        <w:rPr>
          <w:lang w:val="en-US"/>
        </w:rPr>
        <w:t xml:space="preserve">. Moreover, </w:t>
      </w:r>
      <w:proofErr w:type="spellStart"/>
      <w:r w:rsidR="00C22CC0">
        <w:rPr>
          <w:lang w:val="en-US"/>
        </w:rPr>
        <w:t>Meimetis</w:t>
      </w:r>
      <w:proofErr w:type="spellEnd"/>
      <w:r w:rsidR="00C22CC0">
        <w:rPr>
          <w:lang w:val="en-US"/>
        </w:rPr>
        <w:t xml:space="preserve"> et al. showed that compound </w:t>
      </w:r>
      <w:r w:rsidR="00C22CC0" w:rsidRPr="00637848">
        <w:rPr>
          <w:b/>
          <w:lang w:val="en-US"/>
        </w:rPr>
        <w:t>16</w:t>
      </w:r>
      <w:r w:rsidR="00C22CC0">
        <w:rPr>
          <w:lang w:val="en-US"/>
        </w:rPr>
        <w:t xml:space="preserve"> blocks N/C interaction </w:t>
      </w:r>
      <w:r w:rsidR="00CF47CA">
        <w:rPr>
          <w:lang w:val="en-US"/>
        </w:rPr>
        <w:t>in</w:t>
      </w:r>
      <w:r w:rsidR="00C22CC0">
        <w:rPr>
          <w:lang w:val="en-US"/>
        </w:rPr>
        <w:t xml:space="preserve"> </w:t>
      </w:r>
      <w:r w:rsidR="00CF47CA">
        <w:rPr>
          <w:lang w:val="en-US"/>
        </w:rPr>
        <w:t xml:space="preserve">the </w:t>
      </w:r>
      <w:r w:rsidR="00C22CC0">
        <w:rPr>
          <w:lang w:val="en-US"/>
        </w:rPr>
        <w:t>AR and binds to AF</w:t>
      </w:r>
      <w:r w:rsidR="00A0610D">
        <w:rPr>
          <w:lang w:val="en-US"/>
        </w:rPr>
        <w:t>-</w:t>
      </w:r>
      <w:r w:rsidR="00C22CC0">
        <w:rPr>
          <w:lang w:val="en-US"/>
        </w:rPr>
        <w:t>1 by using Click chemistr</w:t>
      </w:r>
      <w:r w:rsidR="007D18AE">
        <w:rPr>
          <w:lang w:val="en-US"/>
        </w:rPr>
        <w:t>y</w:t>
      </w:r>
      <w:r w:rsidR="00EF6F3F">
        <w:rPr>
          <w:lang w:val="en-US"/>
        </w:rPr>
        <w:t>.</w:t>
      </w:r>
      <w:r w:rsidR="00CA1200">
        <w:rPr>
          <w:lang w:val="en-US"/>
        </w:rPr>
        <w:t xml:space="preserve"> </w:t>
      </w:r>
      <w:r w:rsidR="0007792E">
        <w:rPr>
          <w:lang w:val="en-US"/>
        </w:rPr>
        <w:t>Unfortunately, b</w:t>
      </w:r>
      <w:r w:rsidR="00E92C15">
        <w:rPr>
          <w:lang w:val="en-US"/>
        </w:rPr>
        <w:t xml:space="preserve">ecause of observed decrease </w:t>
      </w:r>
      <w:r w:rsidR="00E92C15">
        <w:rPr>
          <w:lang w:val="en-US"/>
        </w:rPr>
        <w:lastRenderedPageBreak/>
        <w:t xml:space="preserve">in </w:t>
      </w:r>
      <w:r w:rsidR="00CF47CA">
        <w:rPr>
          <w:lang w:val="en-US"/>
        </w:rPr>
        <w:t>GR activity</w:t>
      </w:r>
      <w:r w:rsidR="00E92C15">
        <w:rPr>
          <w:lang w:val="en-US"/>
        </w:rPr>
        <w:t xml:space="preserve">, </w:t>
      </w:r>
      <w:r w:rsidR="00FF6EAE">
        <w:rPr>
          <w:lang w:val="en-US"/>
        </w:rPr>
        <w:t xml:space="preserve">binding to the GR </w:t>
      </w:r>
      <w:r w:rsidR="00CF47CA">
        <w:rPr>
          <w:lang w:val="en-US"/>
        </w:rPr>
        <w:t>AF</w:t>
      </w:r>
      <w:r w:rsidR="00A0610D">
        <w:rPr>
          <w:lang w:val="en-US"/>
        </w:rPr>
        <w:t>-</w:t>
      </w:r>
      <w:r w:rsidR="00CF47CA">
        <w:rPr>
          <w:lang w:val="en-US"/>
        </w:rPr>
        <w:t xml:space="preserve">1 </w:t>
      </w:r>
      <w:r w:rsidR="00E92C15">
        <w:rPr>
          <w:lang w:val="en-US"/>
        </w:rPr>
        <w:t xml:space="preserve">and reactivity with glutathione, the </w:t>
      </w:r>
      <w:proofErr w:type="spellStart"/>
      <w:r w:rsidR="00E92C15">
        <w:rPr>
          <w:lang w:val="en-US"/>
        </w:rPr>
        <w:t>niphatenone</w:t>
      </w:r>
      <w:proofErr w:type="spellEnd"/>
      <w:r w:rsidR="00750B8D">
        <w:rPr>
          <w:lang w:val="en-US"/>
        </w:rPr>
        <w:t xml:space="preserve"> scaffold </w:t>
      </w:r>
      <w:r w:rsidR="0007792E">
        <w:rPr>
          <w:lang w:val="en-US"/>
        </w:rPr>
        <w:t>became</w:t>
      </w:r>
      <w:r w:rsidR="00750B8D">
        <w:rPr>
          <w:lang w:val="en-US"/>
        </w:rPr>
        <w:t xml:space="preserve"> less attractive</w:t>
      </w:r>
      <w:r w:rsidR="00E92C15">
        <w:rPr>
          <w:lang w:val="en-US"/>
        </w:rPr>
        <w:t xml:space="preserve"> for further drug development</w:t>
      </w:r>
      <w:r w:rsidR="007D18AE">
        <w:rPr>
          <w:lang w:val="en-US"/>
        </w:rPr>
        <w:t xml:space="preserve"> </w:t>
      </w:r>
      <w:r w:rsidR="00086F28">
        <w:rPr>
          <w:lang w:val="en-US"/>
        </w:rPr>
        <w:fldChar w:fldCharType="begin">
          <w:fldData xml:space="preserve">PEVuZE5vdGU+PENpdGU+PEF1dGhvcj5CYW51ZWxvczwvQXV0aG9yPjxZZWFyPjIwMTQ8L1llYXI+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</w:fldData>
        </w:fldChar>
      </w:r>
      <w:r w:rsidR="00E65176">
        <w:rPr>
          <w:lang w:val="en-US"/>
        </w:rPr>
        <w:instrText xml:space="preserve"> ADDIN EN.CITE </w:instrText>
      </w:r>
      <w:r w:rsidR="00E65176">
        <w:rPr>
          <w:lang w:val="en-US"/>
        </w:rPr>
        <w:fldChar w:fldCharType="begin">
          <w:fldData xml:space="preserve">PEVuZE5vdGU+PENpdGU+PEF1dGhvcj5CYW51ZWxvczwvQXV0aG9yPjxZZWFyPjIwMTQ8L1llYXI+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</w:fldData>
        </w:fldChar>
      </w:r>
      <w:r w:rsidR="00E65176">
        <w:rPr>
          <w:lang w:val="en-US"/>
        </w:rPr>
        <w:instrText xml:space="preserve"> ADDIN EN.CITE.DATA </w:instrText>
      </w:r>
      <w:r w:rsidR="00E65176">
        <w:rPr>
          <w:lang w:val="en-US"/>
        </w:rPr>
      </w:r>
      <w:r w:rsidR="00E65176">
        <w:rPr>
          <w:lang w:val="en-US"/>
        </w:rPr>
        <w:fldChar w:fldCharType="end"/>
      </w:r>
      <w:r w:rsidR="00086F28">
        <w:rPr>
          <w:lang w:val="en-US"/>
        </w:rPr>
        <w:fldChar w:fldCharType="separate"/>
      </w:r>
      <w:r w:rsidR="00E65176">
        <w:rPr>
          <w:noProof/>
          <w:lang w:val="en-US"/>
        </w:rPr>
        <w:t>[</w:t>
      </w:r>
      <w:hyperlink w:anchor="_ENREF_127" w:tooltip="Banuelos, 2014 #468" w:history="1">
        <w:r w:rsidR="00E65176">
          <w:rPr>
            <w:noProof/>
            <w:lang w:val="en-US"/>
          </w:rPr>
          <w:t>127</w:t>
        </w:r>
      </w:hyperlink>
      <w:r w:rsidR="00E65176">
        <w:rPr>
          <w:noProof/>
          <w:lang w:val="en-US"/>
        </w:rPr>
        <w:t>]</w:t>
      </w:r>
      <w:r w:rsidR="00086F28">
        <w:rPr>
          <w:lang w:val="en-US"/>
        </w:rPr>
        <w:fldChar w:fldCharType="end"/>
      </w:r>
      <w:r w:rsidR="00CF47CA">
        <w:rPr>
          <w:lang w:val="en-US"/>
        </w:rPr>
        <w:t>.</w:t>
      </w:r>
    </w:p>
    <w:p w:rsidR="000E6B6E" w:rsidRPr="00C22CC0" w:rsidRDefault="007807AF">
      <w:pPr>
        <w:rPr>
          <w:lang w:val="en-US"/>
        </w:rPr>
      </w:pPr>
      <w:r>
        <w:t xml:space="preserve">Another </w:t>
      </w:r>
      <w:r w:rsidR="0007792E">
        <w:t>screening campaign of library containing marine sponge extracts</w:t>
      </w:r>
      <w:r w:rsidR="00C30BBB">
        <w:t xml:space="preserve"> using </w:t>
      </w:r>
      <w:r w:rsidR="00C30BBB">
        <w:rPr>
          <w:lang w:val="en-US"/>
        </w:rPr>
        <w:t xml:space="preserve">an AR-NTD based </w:t>
      </w:r>
      <w:proofErr w:type="spellStart"/>
      <w:r w:rsidR="00C30BBB">
        <w:rPr>
          <w:lang w:val="en-US"/>
        </w:rPr>
        <w:t>transactivation</w:t>
      </w:r>
      <w:proofErr w:type="spellEnd"/>
      <w:r w:rsidR="00C30BBB">
        <w:rPr>
          <w:lang w:val="en-US"/>
        </w:rPr>
        <w:t xml:space="preserve"> assay </w:t>
      </w:r>
      <w:r w:rsidR="0007792E">
        <w:t xml:space="preserve">led to the discovery of </w:t>
      </w:r>
      <w:r w:rsidR="006015EE">
        <w:t xml:space="preserve">EPI-001 </w:t>
      </w:r>
      <w:r w:rsidR="006015EE" w:rsidRPr="002F30E4">
        <w:rPr>
          <w:b/>
        </w:rPr>
        <w:t>17</w:t>
      </w:r>
      <w:r w:rsidR="006015EE">
        <w:t xml:space="preserve">, </w:t>
      </w:r>
      <w:r w:rsidR="0007792E">
        <w:t xml:space="preserve">a very potent </w:t>
      </w:r>
      <w:proofErr w:type="spellStart"/>
      <w:r w:rsidR="0007792E">
        <w:t>bisphenol</w:t>
      </w:r>
      <w:proofErr w:type="spellEnd"/>
      <w:r w:rsidR="0007792E">
        <w:t xml:space="preserve"> A </w:t>
      </w:r>
      <w:proofErr w:type="spellStart"/>
      <w:r w:rsidR="0007792E">
        <w:t>diglycidic</w:t>
      </w:r>
      <w:proofErr w:type="spellEnd"/>
      <w:r w:rsidR="0007792E">
        <w:t xml:space="preserve"> ether analog</w:t>
      </w:r>
      <w:r w:rsidR="00C30BBB">
        <w:t xml:space="preserve"> (BADGE)</w:t>
      </w:r>
      <w:r w:rsidR="006015EE">
        <w:t xml:space="preserve"> from the marine sponge </w:t>
      </w:r>
      <w:proofErr w:type="spellStart"/>
      <w:r w:rsidR="00506A1D" w:rsidRPr="00506A1D">
        <w:rPr>
          <w:i/>
        </w:rPr>
        <w:t>Geodia</w:t>
      </w:r>
      <w:proofErr w:type="spellEnd"/>
      <w:r w:rsidR="00506A1D" w:rsidRPr="00506A1D">
        <w:rPr>
          <w:i/>
        </w:rPr>
        <w:t xml:space="preserve"> </w:t>
      </w:r>
      <w:proofErr w:type="spellStart"/>
      <w:r w:rsidR="00506A1D" w:rsidRPr="00506A1D">
        <w:rPr>
          <w:i/>
        </w:rPr>
        <w:t>lingreni</w:t>
      </w:r>
      <w:proofErr w:type="spellEnd"/>
      <w:r w:rsidR="0007792E">
        <w:t xml:space="preserve"> </w:t>
      </w:r>
      <w:r w:rsidR="00506A1D" w:rsidRPr="00506A1D">
        <w:t xml:space="preserve">(Fig </w:t>
      </w:r>
      <w:r w:rsidR="0007792E">
        <w:t>5)</w:t>
      </w:r>
      <w:r w:rsidR="00CF47CA">
        <w:t xml:space="preserve"> </w:t>
      </w:r>
      <w:r w:rsidR="00086F28">
        <w:fldChar w:fldCharType="begin">
          <w:fldData xml:space="preserve">PEVuZE5vdGU+PENpdGU+PEF1dGhvcj5TYWRhcjwvQXV0aG9yPjxZZWFyPjIwMTE8L1llYXI+PFJl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</w:fldData>
        </w:fldChar>
      </w:r>
      <w:r w:rsidR="00E65176">
        <w:instrText xml:space="preserve"> ADDIN EN.CITE </w:instrText>
      </w:r>
      <w:r w:rsidR="00E65176">
        <w:fldChar w:fldCharType="begin">
          <w:fldData xml:space="preserve">PEVuZE5vdGU+PENpdGU+PEF1dGhvcj5TYWRhcjwvQXV0aG9yPjxZZWFyPjIwMTE8L1llYXI+PFJl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</w:fldData>
        </w:fldChar>
      </w:r>
      <w:r w:rsidR="00E65176">
        <w:instrText xml:space="preserve"> ADDIN EN.CITE.DATA </w:instrText>
      </w:r>
      <w:r w:rsidR="00E65176">
        <w:fldChar w:fldCharType="end"/>
      </w:r>
      <w:r w:rsidR="00086F28">
        <w:fldChar w:fldCharType="separate"/>
      </w:r>
      <w:r w:rsidR="00E65176">
        <w:rPr>
          <w:noProof/>
        </w:rPr>
        <w:t>[</w:t>
      </w:r>
      <w:hyperlink w:anchor="_ENREF_111" w:tooltip="Sadar, 2011 #456" w:history="1">
        <w:r w:rsidR="00E65176">
          <w:rPr>
            <w:noProof/>
          </w:rPr>
          <w:t>111</w:t>
        </w:r>
      </w:hyperlink>
      <w:r w:rsidR="00E65176">
        <w:rPr>
          <w:noProof/>
        </w:rPr>
        <w:t xml:space="preserve">, </w:t>
      </w:r>
      <w:hyperlink w:anchor="_ENREF_128" w:tooltip="Andersen, 2010 #314" w:history="1">
        <w:r w:rsidR="00E65176">
          <w:rPr>
            <w:noProof/>
          </w:rPr>
          <w:t>128</w:t>
        </w:r>
      </w:hyperlink>
      <w:r w:rsidR="00E65176">
        <w:rPr>
          <w:noProof/>
        </w:rPr>
        <w:t xml:space="preserve">, </w:t>
      </w:r>
      <w:hyperlink w:anchor="_ENREF_129" w:tooltip="Myung, 2013 #451" w:history="1">
        <w:r w:rsidR="00E65176">
          <w:rPr>
            <w:noProof/>
          </w:rPr>
          <w:t>129</w:t>
        </w:r>
      </w:hyperlink>
      <w:r w:rsidR="00E65176">
        <w:rPr>
          <w:noProof/>
        </w:rPr>
        <w:t>]</w:t>
      </w:r>
      <w:r w:rsidR="00086F28">
        <w:fldChar w:fldCharType="end"/>
      </w:r>
      <w:r w:rsidR="0007792E">
        <w:t>.</w:t>
      </w:r>
      <w:r w:rsidR="0007792E" w:rsidRPr="0007792E">
        <w:t xml:space="preserve"> </w:t>
      </w:r>
      <w:r w:rsidR="00911D41">
        <w:t>Andersen et al. demonstrated th</w:t>
      </w:r>
      <w:r w:rsidR="006015EE">
        <w:t xml:space="preserve">at </w:t>
      </w:r>
      <w:r w:rsidR="000E3651">
        <w:t xml:space="preserve">compound </w:t>
      </w:r>
      <w:r w:rsidR="00506A1D" w:rsidRPr="00506A1D">
        <w:rPr>
          <w:b/>
        </w:rPr>
        <w:t>17</w:t>
      </w:r>
      <w:r w:rsidR="000E3651">
        <w:t xml:space="preserve"> </w:t>
      </w:r>
      <w:r w:rsidR="006015EE">
        <w:t>specifically and covalently binds to</w:t>
      </w:r>
      <w:r w:rsidR="00911D41">
        <w:t xml:space="preserve"> </w:t>
      </w:r>
      <w:r w:rsidR="006015EE">
        <w:t xml:space="preserve">the </w:t>
      </w:r>
      <w:r w:rsidR="000E3651">
        <w:t>AF</w:t>
      </w:r>
      <w:r w:rsidR="00A0610D">
        <w:t>-</w:t>
      </w:r>
      <w:r w:rsidR="000E3651">
        <w:t xml:space="preserve">1 region </w:t>
      </w:r>
      <w:r w:rsidR="00911D41">
        <w:t xml:space="preserve">and block </w:t>
      </w:r>
      <w:r w:rsidR="00E37DF8">
        <w:t xml:space="preserve">interactions with CBP and </w:t>
      </w:r>
      <w:r w:rsidR="006015EE">
        <w:t xml:space="preserve">the RAP74 subunit of </w:t>
      </w:r>
      <w:r w:rsidR="006B3F77">
        <w:t xml:space="preserve">TFIIF </w:t>
      </w:r>
      <w:r w:rsidR="00E37DF8">
        <w:t xml:space="preserve">as well as </w:t>
      </w:r>
      <w:r w:rsidR="00992A2A">
        <w:t xml:space="preserve">AR </w:t>
      </w:r>
      <w:r w:rsidR="00E37DF8">
        <w:t xml:space="preserve">N/C interaction. </w:t>
      </w:r>
      <w:r w:rsidR="00E40F6D">
        <w:t xml:space="preserve">The proposed mechanism for covalent bond formation </w:t>
      </w:r>
      <w:r w:rsidR="00AD0967">
        <w:t xml:space="preserve">involves the </w:t>
      </w:r>
      <w:proofErr w:type="spellStart"/>
      <w:r w:rsidR="00E40F6D">
        <w:t>nucleophilic</w:t>
      </w:r>
      <w:proofErr w:type="spellEnd"/>
      <w:r w:rsidR="00E40F6D">
        <w:t xml:space="preserve"> </w:t>
      </w:r>
      <w:r w:rsidR="00AD0967">
        <w:t>attack</w:t>
      </w:r>
      <w:r w:rsidR="00E40F6D">
        <w:t xml:space="preserve"> </w:t>
      </w:r>
      <w:r w:rsidR="00AD0967">
        <w:t>of an AF</w:t>
      </w:r>
      <w:r w:rsidR="009A20D0">
        <w:t>-</w:t>
      </w:r>
      <w:r w:rsidR="00AD0967">
        <w:t xml:space="preserve">1 residue </w:t>
      </w:r>
      <w:r w:rsidR="00E40F6D">
        <w:t>on a</w:t>
      </w:r>
      <w:r w:rsidR="00AD0967">
        <w:t>n</w:t>
      </w:r>
      <w:r w:rsidR="00E40F6D">
        <w:t xml:space="preserve"> intermediate </w:t>
      </w:r>
      <w:proofErr w:type="spellStart"/>
      <w:r w:rsidR="00E40F6D">
        <w:t>epoxide</w:t>
      </w:r>
      <w:proofErr w:type="spellEnd"/>
      <w:r w:rsidR="00E40F6D">
        <w:t xml:space="preserve"> formed </w:t>
      </w:r>
      <w:r w:rsidR="00AD0967">
        <w:t xml:space="preserve">in the binding site </w:t>
      </w:r>
      <w:r w:rsidR="00E40F6D">
        <w:t xml:space="preserve">from </w:t>
      </w:r>
      <w:r w:rsidR="00AD0967">
        <w:t xml:space="preserve">an internal </w:t>
      </w:r>
      <w:proofErr w:type="spellStart"/>
      <w:r w:rsidR="00AD0967">
        <w:t>nucleophilic</w:t>
      </w:r>
      <w:proofErr w:type="spellEnd"/>
      <w:r w:rsidR="00AD0967">
        <w:t xml:space="preserve"> substitution of the </w:t>
      </w:r>
      <w:proofErr w:type="spellStart"/>
      <w:r w:rsidR="00E40F6D">
        <w:t>chlorohydrin</w:t>
      </w:r>
      <w:proofErr w:type="spellEnd"/>
      <w:r w:rsidR="00E40F6D">
        <w:t xml:space="preserve"> function</w:t>
      </w:r>
      <w:r w:rsidR="00AD0967">
        <w:t xml:space="preserve">, which is required for activity. </w:t>
      </w:r>
      <w:r w:rsidR="00C16D70">
        <w:t>It was also demonstrated with denatured AF</w:t>
      </w:r>
      <w:r w:rsidR="009A20D0">
        <w:t>-</w:t>
      </w:r>
      <w:r w:rsidR="00C16D70">
        <w:t>1 and a</w:t>
      </w:r>
      <w:proofErr w:type="spellStart"/>
      <w:r w:rsidR="00C16D70">
        <w:rPr>
          <w:lang w:val="en-US"/>
        </w:rPr>
        <w:t>lkylation</w:t>
      </w:r>
      <w:proofErr w:type="spellEnd"/>
      <w:r w:rsidR="00C16D70">
        <w:rPr>
          <w:lang w:val="en-US"/>
        </w:rPr>
        <w:t xml:space="preserve"> experiments with glutathione</w:t>
      </w:r>
      <w:r w:rsidR="00C16D70">
        <w:t xml:space="preserve"> that EPI-001 binds selectively to intrinsically disordered AR-NTD and is not a random </w:t>
      </w:r>
      <w:proofErr w:type="spellStart"/>
      <w:r w:rsidR="00C16D70">
        <w:t>alkylator</w:t>
      </w:r>
      <w:proofErr w:type="spellEnd"/>
      <w:r w:rsidR="00C16D70">
        <w:t xml:space="preserve"> </w:t>
      </w:r>
      <w:r w:rsidR="00086F28">
        <w:rPr>
          <w:lang w:val="en-US"/>
        </w:rPr>
        <w:fldChar w:fldCharType="begin">
          <w:fldData xml:space="preserve">PEVuZE5vdGU+PENpdGU+PEF1dGhvcj5NeXVuZzwvQXV0aG9yPjxZZWFyPjIwMTM8L1llYXI+PFJl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</w:fldData>
        </w:fldChar>
      </w:r>
      <w:r w:rsidR="00E65176">
        <w:rPr>
          <w:lang w:val="en-US"/>
        </w:rPr>
        <w:instrText xml:space="preserve"> ADDIN EN.CITE </w:instrText>
      </w:r>
      <w:r w:rsidR="00E65176">
        <w:rPr>
          <w:lang w:val="en-US"/>
        </w:rPr>
        <w:fldChar w:fldCharType="begin">
          <w:fldData xml:space="preserve">PEVuZE5vdGU+PENpdGU+PEF1dGhvcj5NeXVuZzwvQXV0aG9yPjxZZWFyPjIwMTM8L1llYXI+PFJl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</w:fldData>
        </w:fldChar>
      </w:r>
      <w:r w:rsidR="00E65176">
        <w:rPr>
          <w:lang w:val="en-US"/>
        </w:rPr>
        <w:instrText xml:space="preserve"> ADDIN EN.CITE.DATA </w:instrText>
      </w:r>
      <w:r w:rsidR="00E65176">
        <w:rPr>
          <w:lang w:val="en-US"/>
        </w:rPr>
      </w:r>
      <w:r w:rsidR="00E65176">
        <w:rPr>
          <w:lang w:val="en-US"/>
        </w:rPr>
        <w:fldChar w:fldCharType="end"/>
      </w:r>
      <w:r w:rsidR="00086F28">
        <w:rPr>
          <w:lang w:val="en-US"/>
        </w:rPr>
        <w:fldChar w:fldCharType="separate"/>
      </w:r>
      <w:r w:rsidR="00E65176">
        <w:rPr>
          <w:noProof/>
          <w:lang w:val="en-US"/>
        </w:rPr>
        <w:t>[</w:t>
      </w:r>
      <w:hyperlink w:anchor="_ENREF_129" w:tooltip="Myung, 2013 #451" w:history="1">
        <w:r w:rsidR="00E65176">
          <w:rPr>
            <w:noProof/>
            <w:lang w:val="en-US"/>
          </w:rPr>
          <w:t>129</w:t>
        </w:r>
      </w:hyperlink>
      <w:r w:rsidR="00E65176">
        <w:rPr>
          <w:noProof/>
          <w:lang w:val="en-US"/>
        </w:rPr>
        <w:t>]</w:t>
      </w:r>
      <w:r w:rsidR="00086F28">
        <w:rPr>
          <w:lang w:val="en-US"/>
        </w:rPr>
        <w:fldChar w:fldCharType="end"/>
      </w:r>
      <w:r w:rsidR="00395567">
        <w:rPr>
          <w:lang w:val="en-US"/>
        </w:rPr>
        <w:t xml:space="preserve">. </w:t>
      </w:r>
      <w:r w:rsidR="00884A74">
        <w:t>EPI-001</w:t>
      </w:r>
      <w:r w:rsidR="0032418A">
        <w:t xml:space="preserve"> </w:t>
      </w:r>
      <w:r w:rsidR="00506A1D" w:rsidRPr="00506A1D">
        <w:rPr>
          <w:b/>
        </w:rPr>
        <w:t>17</w:t>
      </w:r>
      <w:r w:rsidR="00884A74">
        <w:t xml:space="preserve"> is a mixture of 4 </w:t>
      </w:r>
      <w:proofErr w:type="spellStart"/>
      <w:r w:rsidR="00884A74">
        <w:t>stereoisomers</w:t>
      </w:r>
      <w:proofErr w:type="spellEnd"/>
      <w:r w:rsidR="00884A74">
        <w:t xml:space="preserve"> and it was reported that, w</w:t>
      </w:r>
      <w:r w:rsidR="00AF5631">
        <w:t xml:space="preserve">hile no </w:t>
      </w:r>
      <w:proofErr w:type="spellStart"/>
      <w:r w:rsidR="00AF5631">
        <w:t>stereospecificity</w:t>
      </w:r>
      <w:proofErr w:type="spellEnd"/>
      <w:r w:rsidR="00AF5631">
        <w:t xml:space="preserve"> for covalent binding to AR</w:t>
      </w:r>
      <w:r w:rsidR="00884A74">
        <w:t xml:space="preserve"> was observed,</w:t>
      </w:r>
      <w:r w:rsidR="00AF5631">
        <w:t xml:space="preserve"> </w:t>
      </w:r>
      <w:r w:rsidR="00884A74">
        <w:t xml:space="preserve">the stereoisomer EPI-002 (2R, 20S) </w:t>
      </w:r>
      <w:r w:rsidR="00506A1D" w:rsidRPr="00506A1D">
        <w:rPr>
          <w:b/>
        </w:rPr>
        <w:t>18</w:t>
      </w:r>
      <w:r w:rsidR="00884A74">
        <w:t xml:space="preserve"> had improved </w:t>
      </w:r>
      <w:proofErr w:type="spellStart"/>
      <w:r w:rsidR="00C954AD">
        <w:t>antitumoral</w:t>
      </w:r>
      <w:proofErr w:type="spellEnd"/>
      <w:r w:rsidR="00C954AD">
        <w:t xml:space="preserve"> </w:t>
      </w:r>
      <w:r w:rsidR="00395567">
        <w:t xml:space="preserve">properties both </w:t>
      </w:r>
      <w:r w:rsidR="00506A1D" w:rsidRPr="00506A1D">
        <w:rPr>
          <w:i/>
        </w:rPr>
        <w:t>in vitro</w:t>
      </w:r>
      <w:r w:rsidR="00395567">
        <w:t xml:space="preserve"> and </w:t>
      </w:r>
      <w:r w:rsidR="00506A1D" w:rsidRPr="00506A1D">
        <w:rPr>
          <w:i/>
        </w:rPr>
        <w:t>in vivo</w:t>
      </w:r>
      <w:r w:rsidR="00395567">
        <w:t xml:space="preserve">. </w:t>
      </w:r>
      <w:r w:rsidR="00311E91">
        <w:t>Compounds</w:t>
      </w:r>
      <w:r w:rsidR="006B3F77">
        <w:t xml:space="preserve"> </w:t>
      </w:r>
      <w:r w:rsidR="00506A1D" w:rsidRPr="00506A1D">
        <w:rPr>
          <w:b/>
        </w:rPr>
        <w:t>17</w:t>
      </w:r>
      <w:r w:rsidR="00311E91">
        <w:t xml:space="preserve"> and </w:t>
      </w:r>
      <w:r w:rsidR="00506A1D" w:rsidRPr="00506A1D">
        <w:rPr>
          <w:b/>
        </w:rPr>
        <w:t>18</w:t>
      </w:r>
      <w:r w:rsidR="00311E91">
        <w:t xml:space="preserve"> </w:t>
      </w:r>
      <w:r w:rsidR="006B3F77">
        <w:t>w</w:t>
      </w:r>
      <w:r w:rsidR="00311E91">
        <w:t>ere</w:t>
      </w:r>
      <w:r w:rsidR="006B3F77">
        <w:t xml:space="preserve"> found to block the expression of</w:t>
      </w:r>
      <w:r w:rsidR="00BA12F3">
        <w:t xml:space="preserve"> </w:t>
      </w:r>
      <w:r w:rsidR="00C954AD">
        <w:t xml:space="preserve">both </w:t>
      </w:r>
      <w:r w:rsidR="00BA12F3">
        <w:t>androgen-dependent and</w:t>
      </w:r>
      <w:r w:rsidR="00BA12F3" w:rsidRPr="00BA12F3">
        <w:t xml:space="preserve"> </w:t>
      </w:r>
      <w:r w:rsidR="00BA12F3">
        <w:t>androgen-independent</w:t>
      </w:r>
      <w:r w:rsidR="006B3F77">
        <w:t xml:space="preserve"> AR regulated genes </w:t>
      </w:r>
      <w:r w:rsidR="00BA12F3">
        <w:t>and to selectively inhibit AR-dependant proliferation</w:t>
      </w:r>
      <w:r w:rsidR="00CE0A6F">
        <w:t xml:space="preserve"> in a variety of AR-positive </w:t>
      </w:r>
      <w:proofErr w:type="spellStart"/>
      <w:r w:rsidR="00CE0A6F">
        <w:t>PCa</w:t>
      </w:r>
      <w:proofErr w:type="spellEnd"/>
      <w:r w:rsidR="00CE0A6F">
        <w:t xml:space="preserve"> cell lines including 22RV1 cells that express both full-length AR and constitutively active splice variant lacking the LBD</w:t>
      </w:r>
      <w:r w:rsidR="00BA12F3">
        <w:t>.</w:t>
      </w:r>
      <w:r w:rsidR="004970E0">
        <w:t xml:space="preserve"> </w:t>
      </w:r>
      <w:r w:rsidR="00506A1D" w:rsidRPr="00506A1D">
        <w:rPr>
          <w:i/>
        </w:rPr>
        <w:t>In vivo</w:t>
      </w:r>
      <w:r w:rsidR="00C06D30">
        <w:t xml:space="preserve"> studies</w:t>
      </w:r>
      <w:r w:rsidR="00742E92">
        <w:t xml:space="preserve"> </w:t>
      </w:r>
      <w:r w:rsidR="00677A61">
        <w:t>with EPI-00</w:t>
      </w:r>
      <w:r w:rsidR="00311E91">
        <w:t>1</w:t>
      </w:r>
      <w:r w:rsidR="00677A61">
        <w:t xml:space="preserve"> </w:t>
      </w:r>
      <w:r w:rsidR="00311E91">
        <w:t xml:space="preserve">and EPI-002 </w:t>
      </w:r>
      <w:r w:rsidR="00742E92">
        <w:t xml:space="preserve">in castrated mice bearing </w:t>
      </w:r>
      <w:r w:rsidR="00311E91">
        <w:t xml:space="preserve">respectively </w:t>
      </w:r>
      <w:proofErr w:type="spellStart"/>
      <w:r w:rsidR="00742E92">
        <w:t>LNCaP</w:t>
      </w:r>
      <w:proofErr w:type="spellEnd"/>
      <w:r w:rsidR="00742E92">
        <w:t xml:space="preserve"> </w:t>
      </w:r>
      <w:r w:rsidR="00311E91">
        <w:t xml:space="preserve">and </w:t>
      </w:r>
      <w:proofErr w:type="spellStart"/>
      <w:r w:rsidR="00311E91">
        <w:t>VCaP</w:t>
      </w:r>
      <w:proofErr w:type="spellEnd"/>
      <w:r w:rsidR="00311E91">
        <w:t xml:space="preserve"> CRPC </w:t>
      </w:r>
      <w:r w:rsidR="00742E92">
        <w:t xml:space="preserve">subcutaneous </w:t>
      </w:r>
      <w:proofErr w:type="spellStart"/>
      <w:r w:rsidR="00742E92">
        <w:t>xenografts</w:t>
      </w:r>
      <w:proofErr w:type="spellEnd"/>
      <w:r w:rsidR="00742E92">
        <w:t xml:space="preserve"> showed low toxicity and </w:t>
      </w:r>
      <w:r w:rsidR="006F4140">
        <w:t>strong</w:t>
      </w:r>
      <w:r w:rsidR="00677A61">
        <w:t xml:space="preserve"> </w:t>
      </w:r>
      <w:r w:rsidR="00742E92">
        <w:t>inhibition of tumor growth</w:t>
      </w:r>
      <w:r w:rsidR="00677A61">
        <w:t xml:space="preserve"> while no tumor reduction was observed in PC3 </w:t>
      </w:r>
      <w:proofErr w:type="spellStart"/>
      <w:r w:rsidR="00677A61">
        <w:t>xenograft</w:t>
      </w:r>
      <w:proofErr w:type="spellEnd"/>
      <w:r w:rsidR="00677A61">
        <w:t xml:space="preserve"> models.</w:t>
      </w:r>
      <w:r w:rsidR="00742E92">
        <w:t xml:space="preserve"> </w:t>
      </w:r>
      <w:r w:rsidR="00ED6295">
        <w:t xml:space="preserve">Before treatment with EPI-002, </w:t>
      </w:r>
      <w:proofErr w:type="spellStart"/>
      <w:r w:rsidR="00CE0A6F">
        <w:t>VCaP</w:t>
      </w:r>
      <w:proofErr w:type="spellEnd"/>
      <w:r w:rsidR="00CE0A6F">
        <w:t xml:space="preserve"> </w:t>
      </w:r>
      <w:r w:rsidR="00CE0A6F">
        <w:lastRenderedPageBreak/>
        <w:t>cells</w:t>
      </w:r>
      <w:r w:rsidR="00ED6295">
        <w:t xml:space="preserve"> were found to express both full-length and splice variant ARs. </w:t>
      </w:r>
      <w:r w:rsidR="00E37DF8">
        <w:t xml:space="preserve">Moreover, </w:t>
      </w:r>
      <w:r w:rsidR="00BA12F3">
        <w:t>the compound</w:t>
      </w:r>
      <w:r w:rsidR="00BD1B57">
        <w:t xml:space="preserve"> </w:t>
      </w:r>
      <w:r w:rsidR="00506A1D" w:rsidRPr="00506A1D">
        <w:rPr>
          <w:b/>
        </w:rPr>
        <w:t>17</w:t>
      </w:r>
      <w:r w:rsidR="00E37DF8">
        <w:t xml:space="preserve"> did not inhibit transcriptional activities of other steroid receptors and did not interfere with </w:t>
      </w:r>
      <w:proofErr w:type="spellStart"/>
      <w:r w:rsidR="00E37DF8">
        <w:t>ligand</w:t>
      </w:r>
      <w:proofErr w:type="spellEnd"/>
      <w:r w:rsidR="00E37DF8">
        <w:t xml:space="preserve">-binding at the ABS, suggesting high binding site specificity. </w:t>
      </w:r>
      <w:r w:rsidR="0007792E">
        <w:t>Th</w:t>
      </w:r>
      <w:r w:rsidR="00311E91">
        <w:t xml:space="preserve">ese </w:t>
      </w:r>
      <w:r w:rsidR="0007792E">
        <w:t>compound</w:t>
      </w:r>
      <w:r w:rsidR="00311E91">
        <w:t>s</w:t>
      </w:r>
      <w:r w:rsidR="0007792E">
        <w:t xml:space="preserve"> </w:t>
      </w:r>
      <w:r w:rsidR="00311E91">
        <w:t>were</w:t>
      </w:r>
      <w:r w:rsidR="0007792E">
        <w:t xml:space="preserve"> the first identified </w:t>
      </w:r>
      <w:r w:rsidR="00B8058E">
        <w:t xml:space="preserve">selective </w:t>
      </w:r>
      <w:r w:rsidR="0007792E">
        <w:t>protein-protein interaction inhibitor</w:t>
      </w:r>
      <w:r w:rsidR="00311E91">
        <w:t>s</w:t>
      </w:r>
      <w:r w:rsidR="0007792E">
        <w:t xml:space="preserve"> for the AR</w:t>
      </w:r>
      <w:r w:rsidR="009A20D0">
        <w:t xml:space="preserve"> </w:t>
      </w:r>
      <w:r w:rsidR="0007792E">
        <w:t>AF</w:t>
      </w:r>
      <w:r w:rsidR="009A20D0">
        <w:t>-</w:t>
      </w:r>
      <w:r w:rsidR="0007792E">
        <w:t>1 sit</w:t>
      </w:r>
      <w:r w:rsidR="00311E91">
        <w:t>e</w:t>
      </w:r>
      <w:r w:rsidR="00BD1B57">
        <w:t xml:space="preserve"> and </w:t>
      </w:r>
      <w:r w:rsidR="00821469">
        <w:t>the first reported inhibitors of constitutively active AR splice variants lacking the LBD</w:t>
      </w:r>
      <w:r w:rsidR="00BD1B57">
        <w:t>. T</w:t>
      </w:r>
      <w:r w:rsidR="00311E91">
        <w:t xml:space="preserve">heir </w:t>
      </w:r>
      <w:r w:rsidR="00BD1B57">
        <w:t xml:space="preserve">excellent pharmacokinetic properties and their </w:t>
      </w:r>
      <w:r w:rsidR="00311E91">
        <w:t xml:space="preserve">ability to inhibit AR </w:t>
      </w:r>
      <w:r w:rsidR="005E6138">
        <w:t>signaling</w:t>
      </w:r>
      <w:r w:rsidR="00311E91">
        <w:t xml:space="preserve"> </w:t>
      </w:r>
      <w:r w:rsidR="00BD1B57">
        <w:t xml:space="preserve">in </w:t>
      </w:r>
      <w:r w:rsidR="00821469">
        <w:t xml:space="preserve">androgen-dependent </w:t>
      </w:r>
      <w:proofErr w:type="spellStart"/>
      <w:r w:rsidR="00821469">
        <w:t>PCa</w:t>
      </w:r>
      <w:proofErr w:type="spellEnd"/>
      <w:r w:rsidR="00821469">
        <w:t xml:space="preserve"> and </w:t>
      </w:r>
      <w:r w:rsidR="00BD1B57">
        <w:t>CRPC have prompted their development</w:t>
      </w:r>
      <w:r w:rsidR="00821469">
        <w:t xml:space="preserve"> for clinical applications.</w:t>
      </w:r>
    </w:p>
    <w:p w:rsidR="00923AC5" w:rsidRDefault="003F0EAA">
      <w:pPr>
        <w:pStyle w:val="Titre1"/>
        <w:rPr>
          <w:lang w:val="en-CA"/>
        </w:rPr>
      </w:pPr>
      <w:bookmarkStart w:id="16" w:name="_Toc387940411"/>
      <w:bookmarkStart w:id="17" w:name="__RefHeading__3823_567931672"/>
      <w:r w:rsidRPr="003F0EAA">
        <w:rPr>
          <w:lang w:val="en-CA"/>
        </w:rPr>
        <w:t>6</w:t>
      </w:r>
      <w:r w:rsidRPr="003F0EAA">
        <w:rPr>
          <w:rStyle w:val="hps"/>
          <w:caps/>
          <w:sz w:val="28"/>
          <w:lang w:val="en-CA"/>
        </w:rPr>
        <w:t xml:space="preserve">. </w:t>
      </w:r>
      <w:r w:rsidR="000F23FA">
        <w:rPr>
          <w:rStyle w:val="hps"/>
          <w:caps/>
          <w:sz w:val="28"/>
          <w:lang w:val="en-CA"/>
        </w:rPr>
        <w:t xml:space="preserve">Conclusion and </w:t>
      </w:r>
      <w:r w:rsidRPr="003F0EAA">
        <w:rPr>
          <w:rStyle w:val="hps"/>
          <w:caps/>
          <w:sz w:val="28"/>
          <w:lang w:val="en-CA"/>
        </w:rPr>
        <w:t>future perspectives</w:t>
      </w:r>
      <w:bookmarkEnd w:id="16"/>
      <w:bookmarkEnd w:id="17"/>
    </w:p>
    <w:p w:rsidR="003D1680" w:rsidRPr="00C120E9" w:rsidRDefault="00D57721" w:rsidP="00026C67">
      <w:pPr>
        <w:pStyle w:val="Standard"/>
      </w:pPr>
      <w:r>
        <w:t xml:space="preserve">There has been </w:t>
      </w:r>
      <w:r w:rsidR="005E6C86">
        <w:t xml:space="preserve">considerable progress </w:t>
      </w:r>
      <w:r>
        <w:t xml:space="preserve">over recent years </w:t>
      </w:r>
      <w:r w:rsidR="005E6C86">
        <w:t xml:space="preserve">in our understanding of the </w:t>
      </w:r>
      <w:r w:rsidR="00176204">
        <w:t xml:space="preserve">AR and its action in different </w:t>
      </w:r>
      <w:proofErr w:type="spellStart"/>
      <w:r w:rsidR="00176204">
        <w:t>PCa</w:t>
      </w:r>
      <w:proofErr w:type="spellEnd"/>
      <w:r w:rsidR="00176204">
        <w:t xml:space="preserve"> cell lines and </w:t>
      </w:r>
      <w:r>
        <w:t>disease</w:t>
      </w:r>
      <w:r w:rsidR="009A20D0">
        <w:t xml:space="preserve"> stages</w:t>
      </w:r>
      <w:r>
        <w:t xml:space="preserve">. </w:t>
      </w:r>
      <w:r w:rsidR="00FA1A7E">
        <w:t xml:space="preserve">Important </w:t>
      </w:r>
      <w:r w:rsidR="00AA0B12">
        <w:t>advances in</w:t>
      </w:r>
      <w:r w:rsidR="00FA1A7E">
        <w:t xml:space="preserve"> </w:t>
      </w:r>
      <w:r w:rsidR="00AA0B12">
        <w:t>the</w:t>
      </w:r>
      <w:r w:rsidR="00FA1A7E">
        <w:t xml:space="preserve"> s</w:t>
      </w:r>
      <w:r>
        <w:t>tructure-function relationship</w:t>
      </w:r>
      <w:r w:rsidR="00FA1A7E">
        <w:t>s</w:t>
      </w:r>
      <w:r>
        <w:t xml:space="preserve"> of the AR, </w:t>
      </w:r>
      <w:r w:rsidR="00FA1A7E">
        <w:t xml:space="preserve">structural behaviour of AR domains, </w:t>
      </w:r>
      <w:r w:rsidR="00CB19CC">
        <w:t xml:space="preserve">identification </w:t>
      </w:r>
      <w:r w:rsidR="000E1248">
        <w:t>of binding partners</w:t>
      </w:r>
      <w:r w:rsidR="00470F55">
        <w:t xml:space="preserve">, role of </w:t>
      </w:r>
      <w:r w:rsidR="000E1248">
        <w:t>androgen regulated genes</w:t>
      </w:r>
      <w:r w:rsidR="00470F55">
        <w:t xml:space="preserve"> and functions of AR splice variants</w:t>
      </w:r>
      <w:r w:rsidR="00FA1A7E">
        <w:t xml:space="preserve"> </w:t>
      </w:r>
      <w:r w:rsidR="00AA0B12">
        <w:t xml:space="preserve">in </w:t>
      </w:r>
      <w:proofErr w:type="spellStart"/>
      <w:r w:rsidR="00AA0B12">
        <w:t>PCa</w:t>
      </w:r>
      <w:proofErr w:type="spellEnd"/>
      <w:r w:rsidR="00AA0B12">
        <w:t xml:space="preserve"> evolution have improved our knowledge </w:t>
      </w:r>
      <w:r w:rsidR="009A20D0">
        <w:t xml:space="preserve">of </w:t>
      </w:r>
      <w:r w:rsidR="00AA0B12">
        <w:t>the AR axis</w:t>
      </w:r>
      <w:r w:rsidR="009A20D0">
        <w:t xml:space="preserve"> in </w:t>
      </w:r>
      <w:proofErr w:type="spellStart"/>
      <w:r w:rsidR="009A20D0">
        <w:t>PCa</w:t>
      </w:r>
      <w:proofErr w:type="spellEnd"/>
      <w:r w:rsidR="000E1248">
        <w:t xml:space="preserve">. </w:t>
      </w:r>
      <w:r w:rsidR="00470F55">
        <w:t xml:space="preserve">The limited treatment options for CRPC patients and the increasing appreciation of the role of AR in advanced </w:t>
      </w:r>
      <w:proofErr w:type="spellStart"/>
      <w:r w:rsidR="00470F55">
        <w:t>PCa</w:t>
      </w:r>
      <w:proofErr w:type="spellEnd"/>
      <w:r w:rsidR="00470F55">
        <w:t xml:space="preserve"> have </w:t>
      </w:r>
      <w:r w:rsidR="00742ADB">
        <w:t>prompted</w:t>
      </w:r>
      <w:r w:rsidR="00470F55">
        <w:t xml:space="preserve"> the development of new approaches to target AR </w:t>
      </w:r>
      <w:r w:rsidR="005E6138">
        <w:t>signaling</w:t>
      </w:r>
      <w:r w:rsidR="00470F55">
        <w:t xml:space="preserve">. </w:t>
      </w:r>
      <w:r w:rsidR="00030D85">
        <w:t xml:space="preserve">Different strategies to </w:t>
      </w:r>
      <w:r w:rsidR="00AA0B12">
        <w:t xml:space="preserve">destabilize the AR, </w:t>
      </w:r>
      <w:r w:rsidR="009A20D0">
        <w:t xml:space="preserve">prevent </w:t>
      </w:r>
      <w:r w:rsidR="00AA0B12">
        <w:t xml:space="preserve">its nuclear translocation, </w:t>
      </w:r>
      <w:r w:rsidR="009A20D0">
        <w:t xml:space="preserve">inhibit </w:t>
      </w:r>
      <w:r w:rsidR="00AA0B12">
        <w:t>its binding to DNA</w:t>
      </w:r>
      <w:r w:rsidR="005E6138">
        <w:t xml:space="preserve"> or block </w:t>
      </w:r>
      <w:proofErr w:type="spellStart"/>
      <w:r w:rsidR="005E6138">
        <w:t>co</w:t>
      </w:r>
      <w:r w:rsidR="00030D85">
        <w:t>activator</w:t>
      </w:r>
      <w:proofErr w:type="spellEnd"/>
      <w:r w:rsidR="00030D85">
        <w:t xml:space="preserve"> recruitment have been explored. </w:t>
      </w:r>
      <w:r w:rsidR="00DC449E">
        <w:t>The latter</w:t>
      </w:r>
      <w:r w:rsidR="00742ADB">
        <w:t xml:space="preserve">, mediated by protein-protein interactions, is a very attractive target and offers the opportunity to develop </w:t>
      </w:r>
      <w:r w:rsidR="00DC449E">
        <w:t xml:space="preserve">selective </w:t>
      </w:r>
      <w:r w:rsidR="00742ADB">
        <w:t xml:space="preserve">non-competitive AR antagonists that would </w:t>
      </w:r>
      <w:r w:rsidR="00DC449E">
        <w:t>overcome resistance to tradi</w:t>
      </w:r>
      <w:r w:rsidR="00742ADB">
        <w:t xml:space="preserve">tional </w:t>
      </w:r>
      <w:proofErr w:type="spellStart"/>
      <w:r w:rsidR="00742ADB">
        <w:t>antiandrogens</w:t>
      </w:r>
      <w:proofErr w:type="spellEnd"/>
      <w:r w:rsidR="00742ADB">
        <w:t xml:space="preserve"> and remain effective in advanced </w:t>
      </w:r>
      <w:proofErr w:type="spellStart"/>
      <w:r w:rsidR="00742ADB">
        <w:t>PCa</w:t>
      </w:r>
      <w:proofErr w:type="spellEnd"/>
      <w:r w:rsidR="00742ADB">
        <w:t xml:space="preserve">. </w:t>
      </w:r>
      <w:r w:rsidR="005145ED">
        <w:t>Several binding domains outside the ABS have been explored to block AR-</w:t>
      </w:r>
      <w:proofErr w:type="spellStart"/>
      <w:r w:rsidR="005145ED">
        <w:t>coactiva</w:t>
      </w:r>
      <w:r w:rsidR="005E6138">
        <w:t>tor</w:t>
      </w:r>
      <w:proofErr w:type="spellEnd"/>
      <w:r w:rsidR="005E6138">
        <w:t xml:space="preserve"> interactions and inhibit AR signaling</w:t>
      </w:r>
      <w:r w:rsidR="005145ED">
        <w:t xml:space="preserve">. </w:t>
      </w:r>
      <w:r w:rsidR="006E09BF">
        <w:t>Among AR domains, the AF</w:t>
      </w:r>
      <w:r w:rsidR="009A20D0">
        <w:t>-</w:t>
      </w:r>
      <w:r w:rsidR="006E09BF">
        <w:t>1, AF</w:t>
      </w:r>
      <w:r w:rsidR="009A20D0">
        <w:t>-</w:t>
      </w:r>
      <w:r w:rsidR="006E09BF">
        <w:t>2 and BH</w:t>
      </w:r>
      <w:r w:rsidR="009A20D0">
        <w:t>-</w:t>
      </w:r>
      <w:r w:rsidR="006E09BF">
        <w:t xml:space="preserve">3 </w:t>
      </w:r>
      <w:r w:rsidR="006E09BF">
        <w:lastRenderedPageBreak/>
        <w:t xml:space="preserve">sites have yielded the most promising compounds. These PPI inhibitors have been discovered and developed using a wide variety of approaches including </w:t>
      </w:r>
      <w:r w:rsidR="00030D85">
        <w:t>structure</w:t>
      </w:r>
      <w:r w:rsidR="006E09BF">
        <w:t>-based drug design, scree</w:t>
      </w:r>
      <w:r w:rsidR="00030D85">
        <w:t>ning of natural compound libraries</w:t>
      </w:r>
      <w:r w:rsidR="00AA0B12">
        <w:t xml:space="preserve">, </w:t>
      </w:r>
      <w:proofErr w:type="spellStart"/>
      <w:r w:rsidR="00AA0B12">
        <w:t>ligand</w:t>
      </w:r>
      <w:proofErr w:type="spellEnd"/>
      <w:r w:rsidR="00AA0B12">
        <w:t xml:space="preserve">-based </w:t>
      </w:r>
      <w:proofErr w:type="spellStart"/>
      <w:r w:rsidR="00AA0B12">
        <w:t>peptidomimetics</w:t>
      </w:r>
      <w:proofErr w:type="spellEnd"/>
      <w:r w:rsidR="006E09BF">
        <w:t xml:space="preserve"> and different </w:t>
      </w:r>
      <w:r w:rsidR="00B7136D">
        <w:t xml:space="preserve">combinations of </w:t>
      </w:r>
      <w:r w:rsidR="006E09BF">
        <w:t>virtual library screening</w:t>
      </w:r>
      <w:r w:rsidR="00B7136D">
        <w:t xml:space="preserve"> and </w:t>
      </w:r>
      <w:r w:rsidR="00030D85">
        <w:t>experimental</w:t>
      </w:r>
      <w:r w:rsidR="006E09BF">
        <w:t xml:space="preserve"> </w:t>
      </w:r>
      <w:r w:rsidR="00030D85">
        <w:t>evaluation</w:t>
      </w:r>
      <w:r w:rsidR="006E09BF">
        <w:t xml:space="preserve">. </w:t>
      </w:r>
      <w:r w:rsidR="00B7136D">
        <w:t xml:space="preserve">While many compounds described herein need more comprehensive SAR studies and pharmacological optimization to progress into clinical evaluation, some like EPI-001 and </w:t>
      </w:r>
      <w:proofErr w:type="spellStart"/>
      <w:r w:rsidR="00B7136D">
        <w:t>oligobenzamides</w:t>
      </w:r>
      <w:proofErr w:type="spellEnd"/>
      <w:r w:rsidR="00B7136D">
        <w:t xml:space="preserve"> </w:t>
      </w:r>
      <w:r w:rsidR="00C675B3">
        <w:t xml:space="preserve">have already showed </w:t>
      </w:r>
      <w:r w:rsidR="00DC10D5">
        <w:t>very encouraging</w:t>
      </w:r>
      <w:r w:rsidR="00C675B3">
        <w:t xml:space="preserve"> results in </w:t>
      </w:r>
      <w:proofErr w:type="spellStart"/>
      <w:r w:rsidR="000F1406" w:rsidRPr="000F1406">
        <w:rPr>
          <w:i/>
        </w:rPr>
        <w:t>in</w:t>
      </w:r>
      <w:proofErr w:type="spellEnd"/>
      <w:r w:rsidR="000F1406" w:rsidRPr="000F1406">
        <w:rPr>
          <w:i/>
        </w:rPr>
        <w:t xml:space="preserve"> vivo</w:t>
      </w:r>
      <w:r w:rsidR="00C675B3">
        <w:t xml:space="preserve"> studies. </w:t>
      </w:r>
      <w:r w:rsidR="00DC10D5">
        <w:t>Overall the future of CBIs is very promising and the development of t</w:t>
      </w:r>
      <w:r w:rsidR="00792969">
        <w:t xml:space="preserve">hese non-competitive AR antagonists will </w:t>
      </w:r>
      <w:r w:rsidR="00D1007C">
        <w:t xml:space="preserve">help fulfill the high medical needs for compounds that can overcome resistance to </w:t>
      </w:r>
      <w:r w:rsidR="00831877">
        <w:t xml:space="preserve">androgen-deprivation therapies </w:t>
      </w:r>
      <w:r w:rsidR="00DC10D5">
        <w:t>and most importantly</w:t>
      </w:r>
      <w:r w:rsidR="00D1007C">
        <w:t xml:space="preserve"> </w:t>
      </w:r>
      <w:r w:rsidR="00792969">
        <w:t xml:space="preserve">provide </w:t>
      </w:r>
      <w:r w:rsidR="00D1007C">
        <w:t>more treatment options</w:t>
      </w:r>
      <w:r w:rsidR="00792969">
        <w:t xml:space="preserve"> </w:t>
      </w:r>
      <w:r w:rsidR="00D1007C">
        <w:t>for CPRC patients to obtain</w:t>
      </w:r>
      <w:r w:rsidR="00792969">
        <w:t xml:space="preserve"> </w:t>
      </w:r>
      <w:r w:rsidR="00306CB3">
        <w:t xml:space="preserve">maximal therapeutic benefit. </w:t>
      </w:r>
    </w:p>
    <w:p w:rsidR="00711301" w:rsidRPr="007366B1" w:rsidRDefault="003039D1" w:rsidP="00C120E9">
      <w:pPr>
        <w:pStyle w:val="Titre1"/>
        <w:rPr>
          <w:lang w:val="en-CA"/>
        </w:rPr>
      </w:pPr>
      <w:bookmarkStart w:id="18" w:name="_Toc387940413"/>
      <w:bookmarkStart w:id="19" w:name="__RefHeading__3825_567931672"/>
      <w:bookmarkEnd w:id="3"/>
      <w:bookmarkEnd w:id="4"/>
      <w:r w:rsidRPr="00C120E9">
        <w:rPr>
          <w:lang w:val="en-CA"/>
        </w:rPr>
        <w:t>Acknowledgments</w:t>
      </w:r>
      <w:bookmarkEnd w:id="18"/>
      <w:bookmarkEnd w:id="19"/>
    </w:p>
    <w:p w:rsidR="00711301" w:rsidRPr="00F76A7F" w:rsidRDefault="00391161" w:rsidP="00C120E9">
      <w:pPr>
        <w:pStyle w:val="Standard"/>
        <w:rPr>
          <w:lang w:val="fr-CA"/>
        </w:rPr>
      </w:pPr>
      <w:r>
        <w:t xml:space="preserve">This research was supported by the </w:t>
      </w:r>
      <w:proofErr w:type="spellStart"/>
      <w:r w:rsidRPr="00C120E9">
        <w:t>Fonds</w:t>
      </w:r>
      <w:proofErr w:type="spellEnd"/>
      <w:r w:rsidRPr="00C120E9">
        <w:t xml:space="preserve"> de </w:t>
      </w:r>
      <w:proofErr w:type="spellStart"/>
      <w:r w:rsidRPr="00C120E9">
        <w:t>recherche</w:t>
      </w:r>
      <w:proofErr w:type="spellEnd"/>
      <w:r w:rsidRPr="00C120E9">
        <w:t xml:space="preserve"> du Québec </w:t>
      </w:r>
      <w:r>
        <w:t>–</w:t>
      </w:r>
      <w:r w:rsidRPr="00C120E9">
        <w:t xml:space="preserve"> </w:t>
      </w:r>
      <w:r>
        <w:t xml:space="preserve">Santé (FRQS) and the </w:t>
      </w:r>
      <w:r w:rsidR="006640C4" w:rsidRPr="00C120E9">
        <w:rPr>
          <w:rFonts w:ascii="Times" w:hAnsi="Times"/>
        </w:rPr>
        <w:t>National Sciences and Engineering Research Council of Canada</w:t>
      </w:r>
      <w:r w:rsidR="006640C4" w:rsidRPr="00C120E9">
        <w:t xml:space="preserve"> (NSERC)</w:t>
      </w:r>
      <w:r w:rsidR="00AF6DC5" w:rsidRPr="00C120E9">
        <w:t>.</w:t>
      </w:r>
      <w:r w:rsidR="00585048">
        <w:t xml:space="preserve"> </w:t>
      </w:r>
      <w:r w:rsidR="00B949EC" w:rsidRPr="00B949EC">
        <w:rPr>
          <w:lang w:val="fr-CA"/>
        </w:rPr>
        <w:t xml:space="preserve">François </w:t>
      </w:r>
      <w:proofErr w:type="spellStart"/>
      <w:r w:rsidR="00B949EC" w:rsidRPr="00B949EC">
        <w:rPr>
          <w:lang w:val="fr-CA"/>
        </w:rPr>
        <w:t>Bédard</w:t>
      </w:r>
      <w:proofErr w:type="spellEnd"/>
      <w:r w:rsidR="00B949EC" w:rsidRPr="00B949EC">
        <w:rPr>
          <w:lang w:val="fr-CA"/>
        </w:rPr>
        <w:t xml:space="preserve"> </w:t>
      </w:r>
      <w:proofErr w:type="spellStart"/>
      <w:r w:rsidR="00B949EC" w:rsidRPr="00B949EC">
        <w:rPr>
          <w:lang w:val="fr-CA"/>
        </w:rPr>
        <w:t>thanks</w:t>
      </w:r>
      <w:proofErr w:type="spellEnd"/>
      <w:r w:rsidR="00B949EC" w:rsidRPr="00B949EC">
        <w:rPr>
          <w:lang w:val="fr-CA"/>
        </w:rPr>
        <w:t xml:space="preserve"> the Fonds de recherche du Québec – Nature et Technologie (FRQNT), the Fondation de l’Université Laval and the Cent</w:t>
      </w:r>
      <w:r w:rsidR="00F76A7F">
        <w:rPr>
          <w:lang w:val="fr-CA"/>
        </w:rPr>
        <w:t xml:space="preserve">re de recherche en endocrinologie moléculaire et oncologique et génomique humaine (CREMOGH) </w:t>
      </w:r>
      <w:r w:rsidR="00B949EC" w:rsidRPr="00B949EC">
        <w:rPr>
          <w:lang w:val="fr-CA"/>
        </w:rPr>
        <w:t xml:space="preserve">for </w:t>
      </w:r>
      <w:proofErr w:type="spellStart"/>
      <w:r w:rsidR="00B949EC" w:rsidRPr="00B949EC">
        <w:rPr>
          <w:lang w:val="fr-CA"/>
        </w:rPr>
        <w:t>postgraduate</w:t>
      </w:r>
      <w:proofErr w:type="spellEnd"/>
      <w:r w:rsidR="00B949EC" w:rsidRPr="00B949EC">
        <w:rPr>
          <w:lang w:val="fr-CA"/>
        </w:rPr>
        <w:t xml:space="preserve"> </w:t>
      </w:r>
      <w:proofErr w:type="spellStart"/>
      <w:r w:rsidR="00B949EC" w:rsidRPr="00B949EC">
        <w:rPr>
          <w:lang w:val="fr-CA"/>
        </w:rPr>
        <w:t>scholarships</w:t>
      </w:r>
      <w:proofErr w:type="spellEnd"/>
      <w:r w:rsidR="00B949EC" w:rsidRPr="00B949EC">
        <w:rPr>
          <w:lang w:val="fr-CA"/>
        </w:rPr>
        <w:t>.</w:t>
      </w:r>
    </w:p>
    <w:p w:rsidR="00F56EE5" w:rsidRPr="007366B1" w:rsidRDefault="00B949EC" w:rsidP="00C120E9">
      <w:pPr>
        <w:pStyle w:val="Titre1"/>
        <w:rPr>
          <w:lang w:val="en-CA"/>
        </w:rPr>
      </w:pPr>
      <w:bookmarkStart w:id="20" w:name="__RefHeading__3827_567931672"/>
      <w:r w:rsidRPr="00B949EC">
        <w:rPr>
          <w:lang w:val="en-CA"/>
        </w:rPr>
        <w:t>Conflict of interest</w:t>
      </w:r>
      <w:bookmarkEnd w:id="20"/>
    </w:p>
    <w:p w:rsidR="00F56EE5" w:rsidRPr="00C120E9" w:rsidRDefault="00F56EE5" w:rsidP="00C120E9">
      <w:pPr>
        <w:pStyle w:val="Standard"/>
      </w:pPr>
      <w:r w:rsidRPr="00C120E9">
        <w:t>None declared.</w:t>
      </w:r>
    </w:p>
    <w:p w:rsidR="00923AC5" w:rsidRDefault="003F0EAA">
      <w:pPr>
        <w:pStyle w:val="Titre1"/>
        <w:rPr>
          <w:lang w:val="en-CA"/>
        </w:rPr>
      </w:pPr>
      <w:bookmarkStart w:id="21" w:name="_Toc387940414"/>
      <w:bookmarkStart w:id="22" w:name="__RefHeading__3829_567931672"/>
      <w:r w:rsidRPr="003F0EAA">
        <w:rPr>
          <w:rStyle w:val="hps"/>
          <w:caps/>
          <w:sz w:val="28"/>
          <w:lang w:val="en-CA"/>
        </w:rPr>
        <w:lastRenderedPageBreak/>
        <w:t>References</w:t>
      </w:r>
      <w:bookmarkEnd w:id="21"/>
      <w:bookmarkEnd w:id="22"/>
    </w:p>
    <w:p w:rsidR="00E65176" w:rsidRPr="00E65176" w:rsidRDefault="00086F28" w:rsidP="00E65176">
      <w:pPr>
        <w:pStyle w:val="EndNoteBibliography"/>
        <w:spacing w:after="360"/>
      </w:pPr>
      <w:r>
        <w:fldChar w:fldCharType="begin"/>
      </w:r>
      <w:r w:rsidR="000E4C49">
        <w:instrText xml:space="preserve"> ADDIN EN.REFLIST </w:instrText>
      </w:r>
      <w:r>
        <w:fldChar w:fldCharType="separate"/>
      </w:r>
      <w:bookmarkStart w:id="23" w:name="_ENREF_1"/>
      <w:r w:rsidR="00E65176" w:rsidRPr="00E65176">
        <w:t>[1] L.J. Schmidt, D.J. Tindall, Androgen Receptor: Past, Present and Future, Curr. Drug Targets, 14 (2013) 401-407.</w:t>
      </w:r>
      <w:bookmarkEnd w:id="23"/>
    </w:p>
    <w:p w:rsidR="00E65176" w:rsidRPr="00E65176" w:rsidRDefault="00E65176" w:rsidP="00E65176">
      <w:pPr>
        <w:pStyle w:val="EndNoteBibliography"/>
        <w:spacing w:after="360"/>
      </w:pPr>
      <w:bookmarkStart w:id="24" w:name="_ENREF_2"/>
      <w:r w:rsidRPr="00E65176">
        <w:t>[2] G. Attard, C.S. Cooper, J.S. de Bono, Steroid Hormone Receptors in Prostate Cancer: A Hard Habit to Break?, Cancer Cell, 16 (2009) 458-462.</w:t>
      </w:r>
      <w:bookmarkEnd w:id="24"/>
    </w:p>
    <w:p w:rsidR="00E65176" w:rsidRPr="00E65176" w:rsidRDefault="00E65176" w:rsidP="00E65176">
      <w:pPr>
        <w:pStyle w:val="EndNoteBibliography"/>
        <w:spacing w:after="360"/>
      </w:pPr>
      <w:bookmarkStart w:id="25" w:name="_ENREF_3"/>
      <w:r w:rsidRPr="00E65176">
        <w:t>[3] S. Bracarda, O. de Cobelli, C. Greco, T. Prayer-Galetti, R. Valdagni, G. Gatta, F. de Braud, G. Bartsch, Cancer of the prostate, Critical Reviews in Oncology Hematology, 56 (2005) 379-396.</w:t>
      </w:r>
      <w:bookmarkEnd w:id="25"/>
    </w:p>
    <w:p w:rsidR="00E65176" w:rsidRPr="00E65176" w:rsidRDefault="00E65176" w:rsidP="00E65176">
      <w:pPr>
        <w:pStyle w:val="EndNoteBibliography"/>
        <w:spacing w:after="360"/>
      </w:pPr>
      <w:bookmarkStart w:id="26" w:name="_ENREF_4"/>
      <w:r w:rsidRPr="00E65176">
        <w:t>[4] Z. Culig, H. Klocker, G. Bartsch, A. Hobisch, Androgen receptors in prostate cancer, Endocr. Relat. Cancer, 9 (2002) 155-170.</w:t>
      </w:r>
      <w:bookmarkEnd w:id="26"/>
    </w:p>
    <w:p w:rsidR="00E65176" w:rsidRPr="00E65176" w:rsidRDefault="00E65176" w:rsidP="00E65176">
      <w:pPr>
        <w:pStyle w:val="EndNoteBibliography"/>
        <w:spacing w:after="360"/>
      </w:pPr>
      <w:bookmarkStart w:id="27" w:name="_ENREF_5"/>
      <w:r w:rsidRPr="00E65176">
        <w:t>[5] B. Chatterjee, The role of the androgen receptor in the development of prostatic hyperplasia and prostate cancer, Mol. Cell. Biochem., 253 (2003) 89-101.</w:t>
      </w:r>
      <w:bookmarkEnd w:id="27"/>
    </w:p>
    <w:p w:rsidR="00E65176" w:rsidRPr="00E65176" w:rsidRDefault="00E65176" w:rsidP="00E65176">
      <w:pPr>
        <w:pStyle w:val="EndNoteBibliography"/>
        <w:spacing w:after="360"/>
      </w:pPr>
      <w:bookmarkStart w:id="28" w:name="_ENREF_6"/>
      <w:r w:rsidRPr="00E65176">
        <w:t>[6] J. Ferlay, H.-R. Shin, F. Bray, D. Forman, C. Mathers, D.M. Parkin, Estimates of worldwide burden of cancer in 2008: GLOBOCAN 2008, Int. J. Cancer, 127 (2010) 2893-2917.</w:t>
      </w:r>
      <w:bookmarkEnd w:id="28"/>
    </w:p>
    <w:p w:rsidR="00E65176" w:rsidRPr="00E65176" w:rsidRDefault="00E65176" w:rsidP="00E65176">
      <w:pPr>
        <w:pStyle w:val="EndNoteBibliography"/>
        <w:spacing w:after="360"/>
      </w:pPr>
      <w:bookmarkStart w:id="29" w:name="_ENREF_7"/>
      <w:r w:rsidRPr="00E65176">
        <w:t>[7] W. Gao, J.T. Dalton, Expanding the therapeutic use of androgens via selective androgen receptor modulators (SARMs), Drug Discovery Today, 12 (2007) 241-248.</w:t>
      </w:r>
      <w:bookmarkEnd w:id="29"/>
    </w:p>
    <w:p w:rsidR="00E65176" w:rsidRPr="00E65176" w:rsidRDefault="00E65176" w:rsidP="00E65176">
      <w:pPr>
        <w:pStyle w:val="EndNoteBibliography"/>
        <w:spacing w:after="360"/>
      </w:pPr>
      <w:bookmarkStart w:id="30" w:name="_ENREF_8"/>
      <w:r w:rsidRPr="00E65176">
        <w:t>[8] F. Stavridi, E.M. Karapanagiotou, K.N. Syrigos, Targeted therapeutic approaches for hormone-refractory prostate cancer, Cancer Treat. Rev., 36 (2010) 122-130.</w:t>
      </w:r>
      <w:bookmarkEnd w:id="30"/>
    </w:p>
    <w:p w:rsidR="00E65176" w:rsidRPr="00E65176" w:rsidRDefault="00E65176" w:rsidP="00E65176">
      <w:pPr>
        <w:pStyle w:val="EndNoteBibliography"/>
        <w:spacing w:after="360"/>
      </w:pPr>
      <w:bookmarkStart w:id="31" w:name="_ENREF_9"/>
      <w:r w:rsidRPr="00E65176">
        <w:t>[9] Y. Chen, C.L. Sawyers, H.I. Scher, Targeting the androgen receptor pathway in prostate cancer, Curr. Opin. Pharmacol., 8 (2008) 440-448.</w:t>
      </w:r>
      <w:bookmarkEnd w:id="31"/>
    </w:p>
    <w:p w:rsidR="00E65176" w:rsidRPr="00E65176" w:rsidRDefault="00E65176" w:rsidP="00E65176">
      <w:pPr>
        <w:pStyle w:val="EndNoteBibliography"/>
        <w:spacing w:after="360"/>
      </w:pPr>
      <w:bookmarkStart w:id="32" w:name="_ENREF_10"/>
      <w:r w:rsidRPr="00E65176">
        <w:t>[10] P.C. Albertsen, J.A. Hanley, J. Fine, 20-year outcomes following conservative management of clinically localized prostate cancer, JAMA, 293 (2005) 2095-2101.</w:t>
      </w:r>
      <w:bookmarkEnd w:id="32"/>
    </w:p>
    <w:p w:rsidR="00E65176" w:rsidRPr="00E65176" w:rsidRDefault="00E65176" w:rsidP="00E65176">
      <w:pPr>
        <w:pStyle w:val="EndNoteBibliography"/>
        <w:spacing w:after="360"/>
      </w:pPr>
      <w:bookmarkStart w:id="33" w:name="_ENREF_11"/>
      <w:r w:rsidRPr="00E65176">
        <w:t>[11] C. Tran, S. Ouk, N.J. Clegg, Y. Chen, P.A. Watson, V. Arora, J. Wongvipat, P.M. Smith-Jones, D. Yoo, A. Kwon, T. Wasielewska, D. Welsbie, C.D. Chen, C.S. Higano, T.M. Beer, D.T. Hung, H.I. Scher, M.E. Jung, C.L. Sawyers, Development of a Second-Generation Antiandrogen for Treatment of Advanced Prostate Cancer, Science, 324 (2009) 787-790.</w:t>
      </w:r>
      <w:bookmarkEnd w:id="33"/>
    </w:p>
    <w:p w:rsidR="00E65176" w:rsidRPr="00E65176" w:rsidRDefault="00E65176" w:rsidP="00E65176">
      <w:pPr>
        <w:pStyle w:val="EndNoteBibliography"/>
        <w:spacing w:after="360"/>
      </w:pPr>
      <w:bookmarkStart w:id="34" w:name="_ENREF_12"/>
      <w:r w:rsidRPr="00E65176">
        <w:t xml:space="preserve">[12] N.J. Clegg, J. Wongvipat, J.D. Joseph, C. Tran, S. Ouk, A. Dilhas, Y. Chen, K. Grillot, E.D. Bischoff, L. Cai, A. Aparicio, S. Dorow, V. Arora, G. Shao, J. Qian, H. Zhao, G. Yang, C. Cao, J. Sensintaffar, T. Wasielewska, M.R. Herbert, C. Bonnefous, B. </w:t>
      </w:r>
      <w:r w:rsidRPr="00E65176">
        <w:lastRenderedPageBreak/>
        <w:t>Darimont, H.I. Scher, P. Smith-Jones, M. Klang, N.D. Smith, E. De Stanchina, N. Wu, O. Ouerfelli, P.J. Rix, R.A. Heyman, M.E. Jung, C.L. Sawyers, J.H. Hager, ARN-509: A Novel Antiandrogen for Prostate Cancer Treatment, Cancer Res., 72 (2012) 1494-1503.</w:t>
      </w:r>
      <w:bookmarkEnd w:id="34"/>
    </w:p>
    <w:p w:rsidR="00E65176" w:rsidRPr="00E65176" w:rsidRDefault="00E65176" w:rsidP="00E65176">
      <w:pPr>
        <w:pStyle w:val="EndNoteBibliography"/>
        <w:spacing w:after="360"/>
      </w:pPr>
      <w:bookmarkStart w:id="35" w:name="_ENREF_13"/>
      <w:r w:rsidRPr="00E65176">
        <w:t>[13] Y. Chen, N.J. Clegg, H.I. Scher, Anti-androgens and androgen-depleting therapies in prostate cancer: new agents for an established target, The Lancet Oncology, 10 (2009) 981-991.</w:t>
      </w:r>
      <w:bookmarkEnd w:id="35"/>
    </w:p>
    <w:p w:rsidR="00E65176" w:rsidRPr="00E65176" w:rsidRDefault="00E65176" w:rsidP="00E65176">
      <w:pPr>
        <w:pStyle w:val="EndNoteBibliography"/>
        <w:spacing w:after="360"/>
      </w:pPr>
      <w:bookmarkStart w:id="36" w:name="_ENREF_14"/>
      <w:r w:rsidRPr="00E65176">
        <w:t>[14] G.R.P. Blackledge, I.D. Cockshott, B.J.A. Furr, Casodex(TM) (bicalutamide): Overview of a new antiandrogen developed for the treatment of prostate cancer, Eur. Urol., 31 (1997) 30-39.</w:t>
      </w:r>
      <w:bookmarkEnd w:id="36"/>
    </w:p>
    <w:p w:rsidR="00E65176" w:rsidRPr="00E65176" w:rsidRDefault="00E65176" w:rsidP="00E65176">
      <w:pPr>
        <w:pStyle w:val="EndNoteBibliography"/>
        <w:spacing w:after="360"/>
      </w:pPr>
      <w:bookmarkStart w:id="37" w:name="_ENREF_15"/>
      <w:r w:rsidRPr="00E65176">
        <w:t>[15] Y.C. Wu, J.E. Rosenberg, M.E. Taplin, Novel agents and new therapeutics in castration-resistant prostate cancer, Curr. Opin. Oncol., 23 (2011) 290-296.</w:t>
      </w:r>
      <w:bookmarkEnd w:id="37"/>
    </w:p>
    <w:p w:rsidR="00E65176" w:rsidRPr="00E65176" w:rsidRDefault="00E65176" w:rsidP="00E65176">
      <w:pPr>
        <w:pStyle w:val="EndNoteBibliography"/>
        <w:spacing w:after="360"/>
      </w:pPr>
      <w:bookmarkStart w:id="38" w:name="_ENREF_16"/>
      <w:r w:rsidRPr="00E65176">
        <w:t>[16] M.E. Taplin, Drug Insight: role of the androgen receptor in the development and progression of prostate cancer, Nat. Clin. Pract. Oncol., 4 (2007) 236-244.</w:t>
      </w:r>
      <w:bookmarkEnd w:id="38"/>
    </w:p>
    <w:p w:rsidR="00E65176" w:rsidRPr="00E65176" w:rsidRDefault="00E65176" w:rsidP="00E65176">
      <w:pPr>
        <w:pStyle w:val="EndNoteBibliography"/>
        <w:spacing w:after="360"/>
      </w:pPr>
      <w:bookmarkStart w:id="39" w:name="_ENREF_17"/>
      <w:r w:rsidRPr="00E65176">
        <w:t>[17] B.S. Carver, Strategies for targeting the androgen receptor axis in prostate cancer, Drug Discovery Today, 19 (2014) 1493-1497.</w:t>
      </w:r>
      <w:bookmarkEnd w:id="39"/>
    </w:p>
    <w:p w:rsidR="00E65176" w:rsidRPr="00E65176" w:rsidRDefault="00E65176" w:rsidP="00E65176">
      <w:pPr>
        <w:pStyle w:val="EndNoteBibliography"/>
        <w:spacing w:after="360"/>
      </w:pPr>
      <w:bookmarkStart w:id="40" w:name="_ENREF_18"/>
      <w:r w:rsidRPr="00E65176">
        <w:t>[18] K. Lassi, N.A. Dawson, Emerging therapies in castrate-resistant prostate cancer, Curr. Opin. Oncol., 21 (2009) 260-265.</w:t>
      </w:r>
      <w:bookmarkEnd w:id="40"/>
    </w:p>
    <w:p w:rsidR="00E65176" w:rsidRPr="00E65176" w:rsidRDefault="00E65176" w:rsidP="00E65176">
      <w:pPr>
        <w:pStyle w:val="EndNoteBibliography"/>
        <w:spacing w:after="360"/>
      </w:pPr>
      <w:bookmarkStart w:id="41" w:name="_ENREF_19"/>
      <w:r w:rsidRPr="00E65176">
        <w:t>[19] W.G. Nelson, S. Yegnasubramanian, Resistance Emerges to Second-Generation Antiandrogens in Prostate Cancer, Cancer Discov., 3 (2013) 971-974.</w:t>
      </w:r>
      <w:bookmarkEnd w:id="41"/>
    </w:p>
    <w:p w:rsidR="00E65176" w:rsidRPr="00E65176" w:rsidRDefault="00E65176" w:rsidP="00E65176">
      <w:pPr>
        <w:pStyle w:val="EndNoteBibliography"/>
        <w:spacing w:after="360"/>
      </w:pPr>
      <w:bookmarkStart w:id="42" w:name="_ENREF_20"/>
      <w:r w:rsidRPr="00E65176">
        <w:t>[20] J.S. de Bono, C.J. Logothetis, A. Molina, K. Fizazi, S. North, L. Chu, K.N. Chi, R.J. Jones, O.B. Goodman, F. Saad, J.N. Staffurth, P. Mainwaring, S. Harland, T.W. Flaig, T.E. Hutson, T. Cheng, H. Patterson, J.D. Hainsworth, C.J. Ryan, C.N. Sternberg, S.L. Ellard, A. Fléchon, M. Saleh, M. Scholz, E. Efstathiou, A. Zivi, D. Bianchini, Y. Loriot, N. Chieffo, T. Kheoh, C.M. Haqq, H.I. Scher, Abiraterone and Increased Survival in Metastatic Prostate Cancer, New Engl. J. Med., 364 (2011) 1995-2005.</w:t>
      </w:r>
      <w:bookmarkEnd w:id="42"/>
    </w:p>
    <w:p w:rsidR="00E65176" w:rsidRPr="00E65176" w:rsidRDefault="00E65176" w:rsidP="00E65176">
      <w:pPr>
        <w:pStyle w:val="EndNoteBibliography"/>
        <w:spacing w:after="360"/>
      </w:pPr>
      <w:bookmarkStart w:id="43" w:name="_ENREF_21"/>
      <w:r w:rsidRPr="00E65176">
        <w:t>[21] E.K. Beardsley, K.N. Chi, Systemic therapy after first-line docetaxel in metastatic castration-resistant prostate cancer, Current Opinion in Supportive and Palliative Care, 2 (2008) 161-166.</w:t>
      </w:r>
      <w:bookmarkEnd w:id="43"/>
    </w:p>
    <w:p w:rsidR="00E65176" w:rsidRPr="00E65176" w:rsidRDefault="00E65176" w:rsidP="00E65176">
      <w:pPr>
        <w:pStyle w:val="EndNoteBibliography"/>
        <w:spacing w:after="360"/>
      </w:pPr>
      <w:bookmarkStart w:id="44" w:name="_ENREF_22"/>
      <w:r w:rsidRPr="00E65176">
        <w:t xml:space="preserve">[22] E. Basch, D.A. Loblaw, T.K. Oliver, M. Carducci, R.C. Chen, J.N. Frame, K. Garrels, S. Hotte, M.W. Kattan, D. Raghavan, F. Saad, M.-E. Taplin, C. Walker-Dilks, J. Williams, E. Winquist, C.L. Bennett, T. Wootton, R.B. Rumble, S.B. Dusetzina, K.S. Virgo, Systemic Therapy in Men With Metastatic Castration-Resistant Prostate Cancer: </w:t>
      </w:r>
      <w:r w:rsidRPr="00E65176">
        <w:lastRenderedPageBreak/>
        <w:t>American Society of Clinical Oncology and Cancer Care Ontario Clinical Practice Guideline, J. Clin. Oncol., 32 (2014) 3436-3448.</w:t>
      </w:r>
      <w:bookmarkEnd w:id="44"/>
    </w:p>
    <w:p w:rsidR="00E65176" w:rsidRPr="00E65176" w:rsidRDefault="00E65176" w:rsidP="00E65176">
      <w:pPr>
        <w:pStyle w:val="EndNoteBibliography"/>
        <w:spacing w:after="360"/>
      </w:pPr>
      <w:bookmarkStart w:id="45" w:name="_ENREF_23"/>
      <w:r w:rsidRPr="00E65176">
        <w:t>[23] C.D. Chen, D.S. Welsbie, C. Tran, S.H. Baek, R. Chen, R. Vessella, M.G. Rosenfeld, C.L. Sawyers, Molecular determinants of resistance to antiandrogen therapy, Nat. Med., 10 (2004) 33-39.</w:t>
      </w:r>
      <w:bookmarkEnd w:id="45"/>
    </w:p>
    <w:p w:rsidR="00E65176" w:rsidRPr="00E65176" w:rsidRDefault="00E65176" w:rsidP="00E65176">
      <w:pPr>
        <w:pStyle w:val="EndNoteBibliography"/>
        <w:spacing w:after="360"/>
      </w:pPr>
      <w:bookmarkStart w:id="46" w:name="_ENREF_24"/>
      <w:r w:rsidRPr="00E65176">
        <w:t>[24] K.E. Knudsen, H.I. Scher, Starving the Addiction: New Opportunities for Durable Suppression of AR Signaling in Prostate Cancer, Clin. Cancer. Res., 15 (2009) 4792-4798.</w:t>
      </w:r>
      <w:bookmarkEnd w:id="46"/>
    </w:p>
    <w:p w:rsidR="00E65176" w:rsidRPr="00E65176" w:rsidRDefault="00E65176" w:rsidP="00E65176">
      <w:pPr>
        <w:pStyle w:val="EndNoteBibliography"/>
        <w:spacing w:after="360"/>
      </w:pPr>
      <w:bookmarkStart w:id="47" w:name="_ENREF_25"/>
      <w:r w:rsidRPr="00E65176">
        <w:t>[25] Z. Culig, F. Santer, Androgen receptor co-activators in the regulation of cellular events in prostate cancer, World J. Urol., 30 (2012) 297-302.</w:t>
      </w:r>
      <w:bookmarkEnd w:id="47"/>
    </w:p>
    <w:p w:rsidR="00E65176" w:rsidRPr="00E65176" w:rsidRDefault="00E65176" w:rsidP="00E65176">
      <w:pPr>
        <w:pStyle w:val="EndNoteBibliography"/>
        <w:spacing w:after="360"/>
      </w:pPr>
      <w:bookmarkStart w:id="48" w:name="_ENREF_26"/>
      <w:r w:rsidRPr="00E65176">
        <w:t>[26] Z. Culig, F.R. Santer, Molecular aspects of androgenic signaling and possible targets for therapeutic intervention in prostate cancer, Steroids, 78 (2013) 851-859.</w:t>
      </w:r>
      <w:bookmarkEnd w:id="48"/>
    </w:p>
    <w:p w:rsidR="00E65176" w:rsidRPr="00E65176" w:rsidRDefault="00E65176" w:rsidP="00E65176">
      <w:pPr>
        <w:pStyle w:val="EndNoteBibliography"/>
        <w:spacing w:after="360"/>
      </w:pPr>
      <w:bookmarkStart w:id="49" w:name="_ENREF_27"/>
      <w:r w:rsidRPr="00E65176">
        <w:t>[27] C.W. Gregory, R.T. Johnson, J.L. Mohler, F.S. French, E.M. Wilson, Androgen Receptor Stabilization in Recurrent Prostate Cancer Is Associated with Hypersensitivity to Low Androgen, Cancer Res., 61 (2001) 2892-2898.</w:t>
      </w:r>
      <w:bookmarkEnd w:id="49"/>
    </w:p>
    <w:p w:rsidR="00E65176" w:rsidRPr="00E65176" w:rsidRDefault="00E65176" w:rsidP="00E65176">
      <w:pPr>
        <w:pStyle w:val="EndNoteBibliography"/>
        <w:spacing w:after="360"/>
      </w:pPr>
      <w:bookmarkStart w:id="50" w:name="_ENREF_28"/>
      <w:r w:rsidRPr="00E65176">
        <w:t>[28] S.O. Peacock, C.D. Fahrenholtz, K.L. Burnstein, Vav3 Enhances Androgen Receptor Splice Variant Activity and Is Critical for Castration-Resistant Prostate Cancer Growth and Survival, Mol. Endocrinol., 26 (2012) 1967-1979.</w:t>
      </w:r>
      <w:bookmarkEnd w:id="50"/>
    </w:p>
    <w:p w:rsidR="00E65176" w:rsidRPr="00E65176" w:rsidRDefault="00E65176" w:rsidP="00E65176">
      <w:pPr>
        <w:pStyle w:val="EndNoteBibliography"/>
        <w:spacing w:after="360"/>
      </w:pPr>
      <w:bookmarkStart w:id="51" w:name="_ENREF_29"/>
      <w:r w:rsidRPr="00E65176">
        <w:t>[29] J. Chen, W.A. Weiss, Alternative splicing in cancer: implications for biology and therapy, Oncogene, 34 (2015) 1-14.</w:t>
      </w:r>
      <w:bookmarkEnd w:id="51"/>
    </w:p>
    <w:p w:rsidR="00E65176" w:rsidRPr="00E65176" w:rsidRDefault="00E65176" w:rsidP="00E65176">
      <w:pPr>
        <w:pStyle w:val="EndNoteBibliography"/>
        <w:spacing w:after="360"/>
      </w:pPr>
      <w:bookmarkStart w:id="52" w:name="_ENREF_30"/>
      <w:r w:rsidRPr="00E65176">
        <w:t>[30] M. Nakazawa, E.S. Antonarakis, J. Luo, Androgen Receptor Splice Variants in the Era of Enzalutamide and Abiraterone, Horm. Cancer, 5 (2014) 265-273.</w:t>
      </w:r>
      <w:bookmarkEnd w:id="52"/>
    </w:p>
    <w:p w:rsidR="00E65176" w:rsidRPr="00E65176" w:rsidRDefault="00E65176" w:rsidP="00E65176">
      <w:pPr>
        <w:pStyle w:val="EndNoteBibliography"/>
        <w:spacing w:after="360"/>
      </w:pPr>
      <w:bookmarkStart w:id="53" w:name="_ENREF_31"/>
      <w:r w:rsidRPr="00E65176">
        <w:t>[31] W.P. Harris, E.A. Mostaghel, P.S. Nelson, B. Montgomery, Androgen deprivation therapy: progress in understanding mechanisms of resistance and optimizing androgen depletion, Nat. Clin. Pract. Urol., 6 (2009) 76-85.</w:t>
      </w:r>
      <w:bookmarkEnd w:id="53"/>
    </w:p>
    <w:p w:rsidR="00E65176" w:rsidRPr="00E65176" w:rsidRDefault="00E65176" w:rsidP="00E65176">
      <w:pPr>
        <w:pStyle w:val="EndNoteBibliography"/>
        <w:spacing w:after="360"/>
      </w:pPr>
      <w:bookmarkStart w:id="54" w:name="_ENREF_32"/>
      <w:r w:rsidRPr="00E65176">
        <w:t>[32] A.C. Hsieh, E.J. Small, C.J. Ryan, Androgen-response elements in hormone-refractory prostate cancer: implications for treatment development, The Lancet Oncology, 8 (2007) 933-939.</w:t>
      </w:r>
      <w:bookmarkEnd w:id="54"/>
    </w:p>
    <w:p w:rsidR="00E65176" w:rsidRPr="00E65176" w:rsidRDefault="00E65176" w:rsidP="00E65176">
      <w:pPr>
        <w:pStyle w:val="EndNoteBibliography"/>
        <w:spacing w:after="360"/>
      </w:pPr>
      <w:bookmarkStart w:id="55" w:name="_ENREF_33"/>
      <w:r w:rsidRPr="00E65176">
        <w:t xml:space="preserve">[33] E.A. Mostaghel, S.T. Page, D.W. Lin, L. Fazli, I.M. Coleman, L.D. True, B. Knudsen, D.L. Hess, C.C. Nelson, A.M. Matsumoto, W.J. Bremner, M.E. Gleave, P.S. Nelson, Intraprostatic Androgens and Androgen-Regulated Gene Expression Persist after </w:t>
      </w:r>
      <w:r w:rsidRPr="00E65176">
        <w:lastRenderedPageBreak/>
        <w:t>Testosterone Suppression: Therapeutic Implications for Castration-Resistant Prostate Cancer, Cancer Res., 67 (2007) 5033-5041.</w:t>
      </w:r>
      <w:bookmarkEnd w:id="55"/>
    </w:p>
    <w:p w:rsidR="00E65176" w:rsidRPr="00E65176" w:rsidRDefault="00E65176" w:rsidP="00E65176">
      <w:pPr>
        <w:pStyle w:val="EndNoteBibliography"/>
        <w:spacing w:after="360"/>
      </w:pPr>
      <w:bookmarkStart w:id="56" w:name="_ENREF_34"/>
      <w:r w:rsidRPr="00E65176">
        <w:t>[34] Q. Wang, W. Li, Y. Zhang, X. Yuan, K. Xu, J. Yu, Z. Chen, R. Beroukhim, H. Wang, M. Lupien, T. Wu, M.M. Regan, C.A. Meyer, J.S. Carroll, A.K. Manrai, O.A. Jänne, S.P. Balk, R. Mehra, B. Han, A.M. Chinnaiyan, M.A. Rubin, L. True, M. Fiorentino, C. Fiore, M. Loda, P.W. Kantoff, X.S. Liu, M. Brown, Androgen Receptor Regulates a Distinct Transcription Program in Androgen-Independent Prostate Cancer, Cell, 138 (2009) 245-256.</w:t>
      </w:r>
      <w:bookmarkEnd w:id="56"/>
    </w:p>
    <w:p w:rsidR="00E65176" w:rsidRPr="00E65176" w:rsidRDefault="00E65176" w:rsidP="00E65176">
      <w:pPr>
        <w:pStyle w:val="EndNoteBibliography"/>
        <w:spacing w:after="360"/>
      </w:pPr>
      <w:bookmarkStart w:id="57" w:name="_ENREF_35"/>
      <w:r w:rsidRPr="00E65176">
        <w:t>[35] X. Yuan, S.P. Balk, Mechanisms mediating androgen receptor reactivation after castration, Urologic Oncology: Seminars and Original Investigations, 27 (2009) 36-41.</w:t>
      </w:r>
      <w:bookmarkEnd w:id="57"/>
    </w:p>
    <w:p w:rsidR="00E65176" w:rsidRPr="00E65176" w:rsidRDefault="00E65176" w:rsidP="00E65176">
      <w:pPr>
        <w:pStyle w:val="EndNoteBibliography"/>
        <w:spacing w:after="360"/>
      </w:pPr>
      <w:bookmarkStart w:id="58" w:name="_ENREF_36"/>
      <w:r w:rsidRPr="00E65176">
        <w:t>[36] L. Ni, C.S. Yang, D. Gioeli, H. Frierson, D.O. Toft, B.M. Paschal, FKBP51 Promotes Assembly of the Hsp90 Chaperone Complex and Regulates Androgen Receptor Signaling in Prostate Cancer Cells, Mol. Cell. Biol., 30 (2010) 1243-1253.</w:t>
      </w:r>
      <w:bookmarkEnd w:id="58"/>
    </w:p>
    <w:p w:rsidR="00E65176" w:rsidRPr="00E65176" w:rsidRDefault="00E65176" w:rsidP="00E65176">
      <w:pPr>
        <w:pStyle w:val="EndNoteBibliography"/>
        <w:spacing w:after="360"/>
      </w:pPr>
      <w:bookmarkStart w:id="59" w:name="_ENREF_37"/>
      <w:r w:rsidRPr="00E65176">
        <w:t>[37] C.A. Heinlein, C.S. Chang, Androgen receptor in prostate cancer, Endocr. Rev., 25 (2004) 276-308.</w:t>
      </w:r>
      <w:bookmarkEnd w:id="59"/>
    </w:p>
    <w:p w:rsidR="00E65176" w:rsidRPr="00E65176" w:rsidRDefault="00E65176" w:rsidP="00E65176">
      <w:pPr>
        <w:pStyle w:val="EndNoteBibliography"/>
        <w:spacing w:after="360"/>
      </w:pPr>
      <w:bookmarkStart w:id="60" w:name="_ENREF_38"/>
      <w:r w:rsidRPr="00E65176">
        <w:t>[38] M.M. Centenera, J.M. Harris, W.D. Tilley, L.M. Butler, The Contribution of Different Androgen Receptor Domains to Receptor Dimerization and Signaling, Mol. Endocrinol., 22 (2008) 2373-2382.</w:t>
      </w:r>
      <w:bookmarkEnd w:id="60"/>
    </w:p>
    <w:p w:rsidR="00E65176" w:rsidRPr="00E65176" w:rsidRDefault="00E65176" w:rsidP="00E65176">
      <w:pPr>
        <w:pStyle w:val="EndNoteBibliography"/>
        <w:spacing w:after="360"/>
      </w:pPr>
      <w:bookmarkStart w:id="61" w:name="_ENREF_39"/>
      <w:r w:rsidRPr="00E65176">
        <w:t>[39] I.U. Agoulnik, N.L. Weigel, Androgen receptor coactivators and prostate cancer, in: J.J. Li, S.A. Li, S. Mohla, H. Rochefort, T. Maudelonde (Eds.) Hormonal Carcinogenesis V, Springer-Verlag Berlin, Berlin, 2008, pp. 245-255.</w:t>
      </w:r>
      <w:bookmarkEnd w:id="61"/>
    </w:p>
    <w:p w:rsidR="00E65176" w:rsidRPr="00E65176" w:rsidRDefault="00E65176" w:rsidP="00E65176">
      <w:pPr>
        <w:pStyle w:val="EndNoteBibliography"/>
        <w:spacing w:after="360"/>
      </w:pPr>
      <w:bookmarkStart w:id="62" w:name="_ENREF_40"/>
      <w:r w:rsidRPr="00E65176">
        <w:t>[40] I.U. Agoulnik, N.L. Weigel, Coactivator selective regulation of androgen receptor activity, Steroids, 74 (2009) 669-674.</w:t>
      </w:r>
      <w:bookmarkEnd w:id="62"/>
    </w:p>
    <w:p w:rsidR="00E65176" w:rsidRPr="00E65176" w:rsidRDefault="00E65176" w:rsidP="00E65176">
      <w:pPr>
        <w:pStyle w:val="EndNoteBibliography"/>
        <w:spacing w:after="360"/>
      </w:pPr>
      <w:bookmarkStart w:id="63" w:name="_ENREF_41"/>
      <w:r w:rsidRPr="00E65176">
        <w:t>[41] C.A. Heinlein, C.S. Chang, Androgen receptor (AR) coregulators: An overview, Endocr. Rev., 23 (2002) 175-200.</w:t>
      </w:r>
      <w:bookmarkEnd w:id="63"/>
    </w:p>
    <w:p w:rsidR="00E65176" w:rsidRPr="00E65176" w:rsidRDefault="00E65176" w:rsidP="00E65176">
      <w:pPr>
        <w:pStyle w:val="EndNoteBibliography"/>
        <w:spacing w:after="360"/>
      </w:pPr>
      <w:bookmarkStart w:id="64" w:name="_ENREF_42"/>
      <w:r w:rsidRPr="00E65176">
        <w:t>[42] B. Gottlieb, L.K. Beitel, A. Nadarajah, M. Paliouras, M. Trifiro, The androgen receptor gene mutations database: 2012 update, Hum. Mutat., 33 (2012) 887-894.</w:t>
      </w:r>
      <w:bookmarkEnd w:id="64"/>
    </w:p>
    <w:p w:rsidR="00E65176" w:rsidRPr="00E65176" w:rsidRDefault="00E65176" w:rsidP="00E65176">
      <w:pPr>
        <w:pStyle w:val="EndNoteBibliography"/>
        <w:spacing w:after="360"/>
      </w:pPr>
      <w:bookmarkStart w:id="65" w:name="_ENREF_43"/>
      <w:r w:rsidRPr="00E65176">
        <w:t>[43] D.M. Lonard, R.B. Lanz, B.W. O’Malley, Nuclear Receptor Coregulators and Human Disease, Endocr. Rev., 28 (2007) 575-587.</w:t>
      </w:r>
      <w:bookmarkEnd w:id="65"/>
    </w:p>
    <w:p w:rsidR="00E65176" w:rsidRPr="00E65176" w:rsidRDefault="00E65176" w:rsidP="00E65176">
      <w:pPr>
        <w:pStyle w:val="EndNoteBibliography"/>
        <w:spacing w:after="360"/>
      </w:pPr>
      <w:bookmarkStart w:id="66" w:name="_ENREF_44"/>
      <w:r w:rsidRPr="00E65176">
        <w:t>[44] C.-y. Chang, D.P. McDonnell, Androgen receptor–cofactor interactions as targets for new drug discovery, Trends Pharmacol. Sci., 26 (2005) 225-228.</w:t>
      </w:r>
      <w:bookmarkEnd w:id="66"/>
    </w:p>
    <w:p w:rsidR="00E65176" w:rsidRPr="00E65176" w:rsidRDefault="00E65176" w:rsidP="00E65176">
      <w:pPr>
        <w:pStyle w:val="EndNoteBibliography"/>
        <w:spacing w:after="360"/>
      </w:pPr>
      <w:bookmarkStart w:id="67" w:name="_ENREF_45"/>
      <w:r w:rsidRPr="00E65176">
        <w:lastRenderedPageBreak/>
        <w:t>[45] L. Caboni, D.G. Lloyd, Beyond the Ligand-Binding Pocket: Targeting Alternate Sites in Nuclear Receptors, Med. Res. Rev., 33 (2013) 1081-1118.</w:t>
      </w:r>
      <w:bookmarkEnd w:id="67"/>
    </w:p>
    <w:p w:rsidR="00E65176" w:rsidRPr="00E65176" w:rsidRDefault="00E65176" w:rsidP="00E65176">
      <w:pPr>
        <w:pStyle w:val="EndNoteBibliography"/>
        <w:spacing w:after="360"/>
      </w:pPr>
      <w:bookmarkStart w:id="68" w:name="_ENREF_46"/>
      <w:r w:rsidRPr="00E65176">
        <w:t>[46] D.J. van de Wijngaart, H.J. Dubbink, M.E. van Royen, J. Trapman, G. Jenster, Androgen receptor coregulators: Recruitment via the coactivator binding groove, Mol. Cell. Endocrinol., 352 (2012) 57-69.</w:t>
      </w:r>
      <w:bookmarkEnd w:id="68"/>
    </w:p>
    <w:p w:rsidR="00E65176" w:rsidRPr="00E65176" w:rsidRDefault="00E65176" w:rsidP="00E65176">
      <w:pPr>
        <w:pStyle w:val="EndNoteBibliography"/>
        <w:spacing w:after="360"/>
      </w:pPr>
      <w:bookmarkStart w:id="69" w:name="_ENREF_47"/>
      <w:r w:rsidRPr="00E65176">
        <w:t>[47] E. Estebanez-Perpina, N. Jouravel, R.J. Fletterick, Perspectives on designs of antiandrogens for prostate cancer, Expert Opinion on Drug Discovery, 2 (2007) 1341-1355.</w:t>
      </w:r>
      <w:bookmarkEnd w:id="69"/>
    </w:p>
    <w:p w:rsidR="00E65176" w:rsidRPr="00E65176" w:rsidRDefault="00E65176" w:rsidP="00E65176">
      <w:pPr>
        <w:pStyle w:val="EndNoteBibliography"/>
        <w:spacing w:after="360"/>
      </w:pPr>
      <w:bookmarkStart w:id="70" w:name="_ENREF_48"/>
      <w:r w:rsidRPr="00E65176">
        <w:t>[48] I.J. McEwan, Intrinsic disorder in the androgen receptor: identification, characterisation and drugability, Mol. Biosyst., 8 (2012) 82-90.</w:t>
      </w:r>
      <w:bookmarkEnd w:id="70"/>
    </w:p>
    <w:p w:rsidR="00E65176" w:rsidRPr="00E65176" w:rsidRDefault="00E65176" w:rsidP="00E65176">
      <w:pPr>
        <w:pStyle w:val="EndNoteBibliography"/>
        <w:spacing w:after="360"/>
      </w:pPr>
      <w:bookmarkStart w:id="71" w:name="_ENREF_49"/>
      <w:r w:rsidRPr="00E65176">
        <w:t>[49] E. Estébanez-Perpiñá, L.A. Arnold, P. Nguyen, E.D. Rodrigues, E. Mar, R. Bateman, P. Pallai, K.M. Shokat, J.D. Baxter, R.K. Guy, P. Webb, R.J. Fletterick, A surface on the androgen receptor that allosterically regulates coactivator binding, Proceedings of the National Academy of Sciences, 104 (2007) 16074-16079.</w:t>
      </w:r>
      <w:bookmarkEnd w:id="71"/>
    </w:p>
    <w:p w:rsidR="00E65176" w:rsidRPr="00E65176" w:rsidRDefault="00E65176" w:rsidP="00E65176">
      <w:pPr>
        <w:pStyle w:val="EndNoteBibliography"/>
        <w:spacing w:after="360"/>
      </w:pPr>
      <w:bookmarkStart w:id="72" w:name="_ENREF_50"/>
      <w:r w:rsidRPr="00E65176">
        <w:t>[50] B. He, R.T. Gampe, A.J. Kole, A.T. Hnat, T.B. Stanley, G. An, E.L. Stewart, R.I. Kalman, J.T. Minges, E.M. Wilson, Structural basis for androgen receptor interdomain and coactivator interactions suggests a transition in nuclear receptor activation function dominance, Mol. Cell, 16 (2004) 425-438.</w:t>
      </w:r>
      <w:bookmarkEnd w:id="72"/>
    </w:p>
    <w:p w:rsidR="00E65176" w:rsidRPr="00E65176" w:rsidRDefault="00E65176" w:rsidP="00E65176">
      <w:pPr>
        <w:pStyle w:val="EndNoteBibliography"/>
        <w:spacing w:after="360"/>
      </w:pPr>
      <w:bookmarkStart w:id="73" w:name="_ENREF_51"/>
      <w:r w:rsidRPr="00E65176">
        <w:t>[51] P.M. Matias, P. Donner, R. Coelho, M. Thomaz, C. Peixoto, S. Macedo, N. Otto, S. Joschko, P. Scholz, A. Wegg, S. Basler, M. Schafer, U. Egner, M.A. Carrondo, Structural evidence for ligand specificity in the binding domain of the human androgen receptor - Implications for pathogenic gene mutations, J. Biol. Chem., 275 (2000) 26164-26171.</w:t>
      </w:r>
      <w:bookmarkEnd w:id="73"/>
    </w:p>
    <w:p w:rsidR="00E65176" w:rsidRPr="00E65176" w:rsidRDefault="00E65176" w:rsidP="00E65176">
      <w:pPr>
        <w:pStyle w:val="EndNoteBibliography"/>
        <w:spacing w:after="360"/>
      </w:pPr>
      <w:bookmarkStart w:id="74" w:name="_ENREF_52"/>
      <w:r w:rsidRPr="00E65176">
        <w:t>[52] B. He, R.T. Gampe, A.T. Hnat, J.L. Faggart, J.T. Minges, F.S. French, E.M. Wilson, Probing the functional link between androgen receptor coactivator and ligand-binding sites in prostate cancer and androgen insensitivity, J. Biol. Chem., 281 (2006) 6648-6663.</w:t>
      </w:r>
      <w:bookmarkEnd w:id="74"/>
    </w:p>
    <w:p w:rsidR="00E65176" w:rsidRPr="00E65176" w:rsidRDefault="00E65176" w:rsidP="00E65176">
      <w:pPr>
        <w:pStyle w:val="EndNoteBibliography"/>
        <w:spacing w:after="360"/>
      </w:pPr>
      <w:bookmarkStart w:id="75" w:name="_ENREF_53"/>
      <w:r w:rsidRPr="00E65176">
        <w:t>[53] H.J. Dubbink, R. Hersmus, C.S. Verma, H. van der Korput, C.A. Berrevoets, J. van Tol, A.C.J. Ziel-van der Made, A.O. Brinkmann, A.C.W. Pike, J. Trapman, Distinct recognition modes of FXXLF and LXXLL motifs by the androgen receptor, Mol. Endocrinol., 18 (2004) 2132-2150.</w:t>
      </w:r>
      <w:bookmarkEnd w:id="75"/>
    </w:p>
    <w:p w:rsidR="00E65176" w:rsidRPr="00E65176" w:rsidRDefault="00E65176" w:rsidP="00E65176">
      <w:pPr>
        <w:pStyle w:val="EndNoteBibliography"/>
        <w:spacing w:after="360"/>
      </w:pPr>
      <w:bookmarkStart w:id="76" w:name="_ENREF_54"/>
      <w:r w:rsidRPr="00E65176">
        <w:t>[54] M. Needham, S. Raines, J. McPheat, C. Stacey, J. Ellston, S. Hoare, M. Parker, Differential interaction of steroid hormone receptors with LXXLL motifs in SRC-1a depends on residues flanking the motif, J. Steroid Biochem. Mol. Biol., 72 (2000) 35-46.</w:t>
      </w:r>
      <w:bookmarkEnd w:id="76"/>
    </w:p>
    <w:p w:rsidR="00E65176" w:rsidRPr="00E65176" w:rsidRDefault="00E65176" w:rsidP="00E65176">
      <w:pPr>
        <w:pStyle w:val="EndNoteBibliography"/>
        <w:spacing w:after="360"/>
      </w:pPr>
      <w:bookmarkStart w:id="77" w:name="_ENREF_55"/>
      <w:r w:rsidRPr="00E65176">
        <w:lastRenderedPageBreak/>
        <w:t>[55] B.D. Darimont, R.L. Wagner, J.W. Apriletti, M.R. Stallcup, P.J. Kushner, J.D. Baxter, R.J. Fletterick, K.R. Yamamoto, Structure and specificity of nuclear receptor-coactivator interactions, Genes Dev., 12 (1998) 3343-3356.</w:t>
      </w:r>
      <w:bookmarkEnd w:id="77"/>
    </w:p>
    <w:p w:rsidR="00E65176" w:rsidRPr="00E65176" w:rsidRDefault="00E65176" w:rsidP="00E65176">
      <w:pPr>
        <w:pStyle w:val="EndNoteBibliography"/>
        <w:spacing w:after="360"/>
      </w:pPr>
      <w:bookmarkStart w:id="78" w:name="_ENREF_56"/>
      <w:r w:rsidRPr="00E65176">
        <w:t>[56] E. Stashi, B. York, B.W. O'Malley, Steroid receptor coactivators: servants and masters for control of systems metabolism, Trends Endocrinol. Metab., 25 (2014) 337-347.</w:t>
      </w:r>
      <w:bookmarkEnd w:id="78"/>
    </w:p>
    <w:p w:rsidR="00E65176" w:rsidRPr="00E65176" w:rsidRDefault="00E65176" w:rsidP="00E65176">
      <w:pPr>
        <w:pStyle w:val="EndNoteBibliography"/>
        <w:spacing w:after="360"/>
      </w:pPr>
      <w:bookmarkStart w:id="79" w:name="_ENREF_57"/>
      <w:r w:rsidRPr="00E65176">
        <w:t>[57] D.M. Heery, E. Kalkhoven, S. Hoare, M.G. Parker, A signature motif in transcriptional co-activators mediates binding to nuclear receptor, Nature, 387 (1997) 733-736.</w:t>
      </w:r>
      <w:bookmarkEnd w:id="79"/>
    </w:p>
    <w:p w:rsidR="00E65176" w:rsidRPr="00E65176" w:rsidRDefault="00E65176" w:rsidP="00E65176">
      <w:pPr>
        <w:pStyle w:val="EndNoteBibliography"/>
        <w:spacing w:after="360"/>
      </w:pPr>
      <w:bookmarkStart w:id="80" w:name="_ENREF_58"/>
      <w:r w:rsidRPr="00E65176">
        <w:t>[58] D.M. Heery, S. Hoare, S. Hussain, M.G. Parker, H. Sheppard, Core LXXLL motif sequences in CREB-binding protein, SRC1, and RIP140 define affinity and selectivity for steroid and retinoid receptors, J. Biol. Chem., 276 (2001) 6695-6702.</w:t>
      </w:r>
      <w:bookmarkEnd w:id="80"/>
    </w:p>
    <w:p w:rsidR="00E65176" w:rsidRPr="00E65176" w:rsidRDefault="00E65176" w:rsidP="00E65176">
      <w:pPr>
        <w:pStyle w:val="EndNoteBibliography"/>
        <w:spacing w:after="360"/>
      </w:pPr>
      <w:bookmarkStart w:id="81" w:name="_ENREF_59"/>
      <w:r w:rsidRPr="00E65176">
        <w:t>[59] E. Hur, S.J. Pfaff, E.S. Payne, H. Grøn, B.M. Buehrer, R.J. Fletterick, Recognition and Accommodation at the Androgen Receptor Coactivator Binding Interface, PLoS Biol., 2 (2004) e274.</w:t>
      </w:r>
      <w:bookmarkEnd w:id="81"/>
    </w:p>
    <w:p w:rsidR="00E65176" w:rsidRPr="00E65176" w:rsidRDefault="00E65176" w:rsidP="00E65176">
      <w:pPr>
        <w:pStyle w:val="EndNoteBibliography"/>
        <w:spacing w:after="360"/>
      </w:pPr>
      <w:bookmarkStart w:id="82" w:name="_ENREF_60"/>
      <w:r w:rsidRPr="00E65176">
        <w:t>[60] B. He, J.T. Minges, L.W. Lee, E.M. Wilson, The FXXLF motif mediates androgen receptor-specific interactions with coregulators, J. Biol. Chem., 277 (2002) 10226-10235.</w:t>
      </w:r>
      <w:bookmarkEnd w:id="82"/>
    </w:p>
    <w:p w:rsidR="00E65176" w:rsidRPr="00E65176" w:rsidRDefault="00E65176" w:rsidP="00E65176">
      <w:pPr>
        <w:pStyle w:val="EndNoteBibliography"/>
        <w:spacing w:after="360"/>
      </w:pPr>
      <w:bookmarkStart w:id="83" w:name="_ENREF_61"/>
      <w:r w:rsidRPr="00E65176">
        <w:t>[61] C.L. Hsu, Y.L. Chen, S.Y. Yeh, H.J. Ting, Y.C. Hu, H. Lin, X. Wang, C.S. Chang, The use of phage display technique for the isolation of androgen receptor interacting peptides with (F/W)XXL(F/W) and FXXLY new signature motifs, J. Biol. Chem., 278 (2003) 23691-23698.</w:t>
      </w:r>
      <w:bookmarkEnd w:id="83"/>
    </w:p>
    <w:p w:rsidR="00E65176" w:rsidRPr="00E65176" w:rsidRDefault="00E65176" w:rsidP="00E65176">
      <w:pPr>
        <w:pStyle w:val="EndNoteBibliography"/>
        <w:spacing w:after="360"/>
      </w:pPr>
      <w:bookmarkStart w:id="84" w:name="_ENREF_62"/>
      <w:r w:rsidRPr="00E65176">
        <w:t>[62] D.J. van de Wijngaart, M.E. van Royen, R. Hersmus, A.C.W. Pike, A.B. Houtsmuller, G. Jenster, J. Trapman, H.J. Dubbink, Novel FXXFF and FXXMF motifs in androgen receptor cofactors mediate high affinity and specific interactions with the ligand-binding domain, J. Biol. Chem., 281 (2006) 19407-19416.</w:t>
      </w:r>
      <w:bookmarkEnd w:id="84"/>
    </w:p>
    <w:p w:rsidR="00E65176" w:rsidRPr="00E65176" w:rsidRDefault="00E65176" w:rsidP="00E65176">
      <w:pPr>
        <w:pStyle w:val="EndNoteBibliography"/>
        <w:spacing w:after="360"/>
      </w:pPr>
      <w:bookmarkStart w:id="85" w:name="_ENREF_63"/>
      <w:r w:rsidRPr="00E65176">
        <w:t>[63] E.B. Askew, R.T. Gampe, T.B. Stanley, J.L. Faggart, E.M. Wilson, Modulation of androgen receptor activation function 2 by testosterone and dihydrotestosterone, J. Biol. Chem., 282 (2007) 25801-25816.</w:t>
      </w:r>
      <w:bookmarkEnd w:id="85"/>
    </w:p>
    <w:p w:rsidR="00E65176" w:rsidRPr="00E65176" w:rsidRDefault="00E65176" w:rsidP="00E65176">
      <w:pPr>
        <w:pStyle w:val="EndNoteBibliography"/>
        <w:spacing w:after="360"/>
      </w:pPr>
      <w:bookmarkStart w:id="86" w:name="_ENREF_64"/>
      <w:r w:rsidRPr="00E65176">
        <w:t>[64] B. He, J.A. Kemppainen, E.M. Wilson, FXXLF and WXXLF sequences mediate the NH2-terminal interaction with the ligand binding domain of the androgen receptor, J. Biol. Chem., 275 (2000) 22986-22994.</w:t>
      </w:r>
      <w:bookmarkEnd w:id="86"/>
    </w:p>
    <w:p w:rsidR="00E65176" w:rsidRPr="00E65176" w:rsidRDefault="00E65176" w:rsidP="00E65176">
      <w:pPr>
        <w:pStyle w:val="EndNoteBibliography"/>
        <w:spacing w:after="360"/>
      </w:pPr>
      <w:bookmarkStart w:id="87" w:name="_ENREF_65"/>
      <w:r w:rsidRPr="00E65176">
        <w:lastRenderedPageBreak/>
        <w:t>[65] M.E. van Royen, S.M. Cunha, M.C. Brink, K.A. Mattern, A.L. Nigg, H.J. Dubbink, P.J. Verschure, J. Trapman, A.B. Houtsmuller, Compartmentalization of androgen receptor protein-protein interactions in living cells, J. Cell Biol., 177 (2007) 63-72.</w:t>
      </w:r>
      <w:bookmarkEnd w:id="87"/>
    </w:p>
    <w:p w:rsidR="00E65176" w:rsidRPr="00E65176" w:rsidRDefault="00E65176" w:rsidP="00E65176">
      <w:pPr>
        <w:pStyle w:val="EndNoteBibliography"/>
        <w:spacing w:after="360"/>
      </w:pPr>
      <w:bookmarkStart w:id="88" w:name="_ENREF_66"/>
      <w:r w:rsidRPr="00E65176">
        <w:t>[66] A. Mullard, Protein-protein interaction inhibitors get into the groove, Nature Reviews Drug Discovery, 11 (2012) 172-174.</w:t>
      </w:r>
      <w:bookmarkEnd w:id="88"/>
    </w:p>
    <w:p w:rsidR="00E65176" w:rsidRPr="00E65176" w:rsidRDefault="00E65176" w:rsidP="00E65176">
      <w:pPr>
        <w:pStyle w:val="EndNoteBibliography"/>
        <w:spacing w:after="360"/>
      </w:pPr>
      <w:bookmarkStart w:id="89" w:name="_ENREF_67"/>
      <w:r w:rsidRPr="00E65176">
        <w:t>[67] C.M. Labbe, G. Laconde, M.A. Kuenemann, B.O. Villoutreix, O. Sperandio, iPPI-DB: a manually curated and interactive database of small non-peptide inhibitors of protein-protein interactions, Drug Discovery Today, 18 (2013) 958-968.</w:t>
      </w:r>
      <w:bookmarkEnd w:id="89"/>
    </w:p>
    <w:p w:rsidR="00E65176" w:rsidRPr="00E65176" w:rsidRDefault="00E65176" w:rsidP="00E65176">
      <w:pPr>
        <w:pStyle w:val="EndNoteBibliography"/>
        <w:spacing w:after="360"/>
      </w:pPr>
      <w:bookmarkStart w:id="90" w:name="_ENREF_68"/>
      <w:r w:rsidRPr="00E65176">
        <w:t>[68] M.R. Arkin, J.A. Wells, Small-molecule inhibitors of protein-protein interactions: Progressing towards the dream, Nature Reviews Drug Discovery, 3 (2004) 301-317.</w:t>
      </w:r>
      <w:bookmarkEnd w:id="90"/>
    </w:p>
    <w:p w:rsidR="00E65176" w:rsidRPr="00E65176" w:rsidRDefault="00E65176" w:rsidP="00E65176">
      <w:pPr>
        <w:pStyle w:val="EndNoteBibliography"/>
        <w:spacing w:after="360"/>
      </w:pPr>
      <w:bookmarkStart w:id="91" w:name="_ENREF_69"/>
      <w:r w:rsidRPr="00E65176">
        <w:t>[69] P.L. Toogood, Inhibition of protein-protein association by small molecules: Approaches and progress, J. Med. Chem., 45 (2002) 1543-1558.</w:t>
      </w:r>
      <w:bookmarkEnd w:id="91"/>
    </w:p>
    <w:p w:rsidR="00E65176" w:rsidRPr="00E65176" w:rsidRDefault="00E65176" w:rsidP="00E65176">
      <w:pPr>
        <w:pStyle w:val="EndNoteBibliography"/>
        <w:spacing w:after="360"/>
      </w:pPr>
      <w:bookmarkStart w:id="92" w:name="_ENREF_70"/>
      <w:r w:rsidRPr="00E65176">
        <w:t>[70] H. Yin, A.D. Hamilton, Strategies for targeting protein-protein interactions with synthetic agents, Angew. Chem.-Int. Edit., 44 (2005) 4130-4163.</w:t>
      </w:r>
      <w:bookmarkEnd w:id="92"/>
    </w:p>
    <w:p w:rsidR="00E65176" w:rsidRPr="00E65176" w:rsidRDefault="00E65176" w:rsidP="00E65176">
      <w:pPr>
        <w:pStyle w:val="EndNoteBibliography"/>
        <w:spacing w:after="360"/>
      </w:pPr>
      <w:bookmarkStart w:id="93" w:name="_ENREF_71"/>
      <w:r w:rsidRPr="00E65176">
        <w:t>[71] T. Berg, Small-molecule inhibitors of protein-protein interactions, Curr. Opin. Drug Discov. Dev., 11 (2008) 666-674.</w:t>
      </w:r>
      <w:bookmarkEnd w:id="93"/>
    </w:p>
    <w:p w:rsidR="00E65176" w:rsidRPr="00E65176" w:rsidRDefault="00E65176" w:rsidP="00E65176">
      <w:pPr>
        <w:pStyle w:val="EndNoteBibliography"/>
        <w:spacing w:after="360"/>
      </w:pPr>
      <w:bookmarkStart w:id="94" w:name="_ENREF_72"/>
      <w:r w:rsidRPr="00E65176">
        <w:t>[72] V. Azzarito, K. Long, N.S. Murphy, A.J. Wilson, Inhibition of α-helix-mediated protein-protein interactions using designed molecules, Nat. Chem., 5 (2013) 161-173.</w:t>
      </w:r>
      <w:bookmarkEnd w:id="94"/>
    </w:p>
    <w:p w:rsidR="00E65176" w:rsidRPr="00E65176" w:rsidRDefault="00E65176" w:rsidP="00E65176">
      <w:pPr>
        <w:pStyle w:val="EndNoteBibliography"/>
        <w:spacing w:after="360"/>
      </w:pPr>
      <w:bookmarkStart w:id="95" w:name="_ENREF_73"/>
      <w:r w:rsidRPr="00E65176">
        <w:t>[73] L.-G. Milroy, T.N. Grossmann, S. Hennig, L. Brunsveld, C. Ottmann, Modulators of Protein–Protein Interactions, Chem. Rev., 114 (2014) 4695-4748.</w:t>
      </w:r>
      <w:bookmarkEnd w:id="95"/>
    </w:p>
    <w:p w:rsidR="00E65176" w:rsidRPr="00E65176" w:rsidRDefault="00E65176" w:rsidP="00E65176">
      <w:pPr>
        <w:pStyle w:val="EndNoteBibliography"/>
        <w:spacing w:after="360"/>
      </w:pPr>
      <w:bookmarkStart w:id="96" w:name="_ENREF_74"/>
      <w:r w:rsidRPr="00E65176">
        <w:t>[74] D. Rognan, Rational design of protein-protein interaction inhibitors, Medchemcomm, 6 (2015) 51-60.</w:t>
      </w:r>
      <w:bookmarkEnd w:id="96"/>
    </w:p>
    <w:p w:rsidR="00E65176" w:rsidRPr="00E65176" w:rsidRDefault="00E65176" w:rsidP="00E65176">
      <w:pPr>
        <w:pStyle w:val="EndNoteBibliography"/>
        <w:spacing w:after="360"/>
      </w:pPr>
      <w:bookmarkStart w:id="97" w:name="_ENREF_75"/>
      <w:r w:rsidRPr="00E65176">
        <w:t>[75] C.Y. Chang, J. Abdo, T. Hartney, D.P. McDonnell, Development of peptide antagonists for the androgen receptor using combinatorial peptide phage display, Mol. Endocrinol., 19 (2005) 2478-2490.</w:t>
      </w:r>
      <w:bookmarkEnd w:id="97"/>
    </w:p>
    <w:p w:rsidR="00E65176" w:rsidRPr="00E65176" w:rsidRDefault="00E65176" w:rsidP="00E65176">
      <w:pPr>
        <w:pStyle w:val="EndNoteBibliography"/>
        <w:spacing w:after="360"/>
      </w:pPr>
      <w:bookmarkStart w:id="98" w:name="_ENREF_76"/>
      <w:r w:rsidRPr="00E65176">
        <w:t>[76] C.Y. Chang, D.P. McDonnell, Evaluation of ligand-dependent changes in AR structure using peptide probes, Mol. Endocrinol., 16 (2002) 647-660.</w:t>
      </w:r>
      <w:bookmarkEnd w:id="98"/>
    </w:p>
    <w:p w:rsidR="00E65176" w:rsidRPr="00E65176" w:rsidRDefault="00E65176" w:rsidP="00E65176">
      <w:pPr>
        <w:pStyle w:val="EndNoteBibliography"/>
        <w:spacing w:after="360"/>
      </w:pPr>
      <w:bookmarkStart w:id="99" w:name="_ENREF_77"/>
      <w:r w:rsidRPr="00E65176">
        <w:t>[77] B. Vaz, S. Mocklinghoff, S. Folkertsma, S. Lusher, J. de Vlieg, L. Brunsveld, Computational design, synthesis, and evaluation of miniproteins as androgen receptor coactivator mimics, Chem. Commun., (2009) 5377-5379.</w:t>
      </w:r>
      <w:bookmarkEnd w:id="99"/>
    </w:p>
    <w:p w:rsidR="00E65176" w:rsidRPr="00E65176" w:rsidRDefault="00E65176" w:rsidP="00E65176">
      <w:pPr>
        <w:pStyle w:val="EndNoteBibliography"/>
        <w:spacing w:after="360"/>
      </w:pPr>
      <w:bookmarkStart w:id="100" w:name="_ENREF_78"/>
      <w:r w:rsidRPr="00E65176">
        <w:lastRenderedPageBreak/>
        <w:t>[78] E. Estebanez-Perpina, J.M.R. Moore, E. Mar, E. Delgado-Rodrigues, P. Nguyen, J.D. Baxter, B.M. Buehrer, P. Webb, R.J. Fletterick, R.K. Guy, The molecular mechanisms of coactivator utilization in ligand-dependent transactivation by the androgen receptor, J. Biol. Chem., 280 (2005) 8060-8068.</w:t>
      </w:r>
      <w:bookmarkEnd w:id="100"/>
    </w:p>
    <w:p w:rsidR="00E65176" w:rsidRPr="00E65176" w:rsidRDefault="00E65176" w:rsidP="00E65176">
      <w:pPr>
        <w:pStyle w:val="EndNoteBibliography"/>
        <w:spacing w:after="360"/>
      </w:pPr>
      <w:bookmarkStart w:id="101" w:name="_ENREF_79"/>
      <w:r w:rsidRPr="00E65176">
        <w:t>[79] M.D. Seoane, K. Petkau-Milroy, B. Vaz, S. Mocklinghoff, S. Folkertsma, L.-G. Milroy, L. Brunsveld, Structure-activity relationship studies of miniproteins targeting the androgen receptor-coactivator interaction, MedChemComm, 4 (2013) 187-192.</w:t>
      </w:r>
      <w:bookmarkEnd w:id="101"/>
    </w:p>
    <w:p w:rsidR="00E65176" w:rsidRPr="00E65176" w:rsidRDefault="00E65176" w:rsidP="00E65176">
      <w:pPr>
        <w:pStyle w:val="EndNoteBibliography"/>
        <w:spacing w:after="360"/>
      </w:pPr>
      <w:bookmarkStart w:id="102" w:name="_ENREF_80"/>
      <w:r w:rsidRPr="00E65176">
        <w:t>[80] M.S. Ozers, B.D. Marks, K. Gowda, K.R. Kupcho, K.M. Ervin, T. De Rosier, N. Qadir, H.C. Eliason, S.M. Riddle, M.S. Shekhani, The androgen receptor T877A mutant recruits LXXLL and FXXLF peptides differently than wild-type androgen receptor in a time-resolved fluorescence resonance energy transfer assay, Biochemistry, 46 (2007) 683-695.</w:t>
      </w:r>
      <w:bookmarkEnd w:id="102"/>
    </w:p>
    <w:p w:rsidR="00E65176" w:rsidRPr="00E65176" w:rsidRDefault="00E65176" w:rsidP="00E65176">
      <w:pPr>
        <w:pStyle w:val="EndNoteBibliography"/>
        <w:spacing w:after="360"/>
      </w:pPr>
      <w:bookmarkStart w:id="103" w:name="_ENREF_81"/>
      <w:r w:rsidRPr="00E65176">
        <w:t>[81] Y. Che, G.R. Marshall, Privileged scaffolds targeting reverse-turn and helix recognition, Expert Opin. Ther. Targets, 12 (2008) 101-114.</w:t>
      </w:r>
      <w:bookmarkEnd w:id="103"/>
    </w:p>
    <w:p w:rsidR="00E65176" w:rsidRPr="00E65176" w:rsidRDefault="00E65176" w:rsidP="00E65176">
      <w:pPr>
        <w:pStyle w:val="EndNoteBibliography"/>
        <w:spacing w:after="360"/>
      </w:pPr>
      <w:bookmarkStart w:id="104" w:name="_ENREF_82"/>
      <w:r w:rsidRPr="00E65176">
        <w:t>[82] A. Trabocchi, A. Guarna, The Basics of Peptidomimetics,  Peptidomimetics in Organic and Medicinal Chemistry, John Wiley &amp; Sons, Ltd2014, pp. 1-17.</w:t>
      </w:r>
      <w:bookmarkEnd w:id="104"/>
    </w:p>
    <w:p w:rsidR="00E65176" w:rsidRPr="00E65176" w:rsidRDefault="00E65176" w:rsidP="00E65176">
      <w:pPr>
        <w:pStyle w:val="EndNoteBibliography"/>
        <w:spacing w:after="360"/>
      </w:pPr>
      <w:bookmarkStart w:id="105" w:name="_ENREF_83"/>
      <w:r w:rsidRPr="00E65176">
        <w:t>[83] A.A. Parent, J.R. Gunther, J.A. Katzenellenbogen, Blocking Estrogen Signaling After the Hormone: Pyrimidine-Core Inhibitors of Estrogen Receptor-Coactivator Binding, J. Med. Chem., 51 (2008) 6512-6530.</w:t>
      </w:r>
      <w:bookmarkEnd w:id="105"/>
    </w:p>
    <w:p w:rsidR="00E65176" w:rsidRPr="00E65176" w:rsidRDefault="00E65176" w:rsidP="00E65176">
      <w:pPr>
        <w:pStyle w:val="EndNoteBibliography"/>
        <w:spacing w:after="360"/>
      </w:pPr>
      <w:bookmarkStart w:id="106" w:name="_ENREF_84"/>
      <w:r w:rsidRPr="00E65176">
        <w:t>[84] J.R. Gunther, T.W. Moore, M.L. Cottins, J.A. Katzenettenbogen, Amphipathic benzenes are designed inhibitors of the estrogen receptor alpha/steroid receptor coactivator interaction, ACS Chem. Biol., 3 (2008) 282-286.</w:t>
      </w:r>
      <w:bookmarkEnd w:id="106"/>
    </w:p>
    <w:p w:rsidR="00E65176" w:rsidRPr="00E65176" w:rsidRDefault="00E65176" w:rsidP="00E65176">
      <w:pPr>
        <w:pStyle w:val="EndNoteBibliography"/>
        <w:spacing w:after="360"/>
      </w:pPr>
      <w:bookmarkStart w:id="107" w:name="_ENREF_85"/>
      <w:r w:rsidRPr="00E65176">
        <w:t>[85] A.L. Rodriguez, A. Tamrazi, M.L. Collins, J.A. Katzenellenbogen, Design, synthesis, and in vitro biological evaluation of small molecule inhibitors of estrogen receptor a coactivator binding, J. Med. Chem., 47 (2004) 600-611.</w:t>
      </w:r>
      <w:bookmarkEnd w:id="107"/>
    </w:p>
    <w:p w:rsidR="00E65176" w:rsidRPr="00E65176" w:rsidRDefault="00E65176" w:rsidP="00E65176">
      <w:pPr>
        <w:pStyle w:val="EndNoteBibliography"/>
        <w:spacing w:after="360"/>
      </w:pPr>
      <w:bookmarkStart w:id="108" w:name="_ENREF_86"/>
      <w:r w:rsidRPr="00E65176">
        <w:t>[86] J.R. Gunther, A.A. Parent, J.A. Katzenellenbogen, Alternative Inhibition of Androgen Receptor Signaling: Peptidomimetic Pyrimidines As Direct Androgen Receptor/Coactivator Disruptors, ACS Chem. Biol., 4 (2009) 435-440.</w:t>
      </w:r>
      <w:bookmarkEnd w:id="108"/>
    </w:p>
    <w:p w:rsidR="00E65176" w:rsidRPr="00E65176" w:rsidRDefault="00E65176" w:rsidP="00E65176">
      <w:pPr>
        <w:pStyle w:val="EndNoteBibliography"/>
        <w:spacing w:after="360"/>
      </w:pPr>
      <w:bookmarkStart w:id="109" w:name="_ENREF_87"/>
      <w:r w:rsidRPr="00E65176">
        <w:t>[87] M.E. Taplin, G.J. Bubley, Y.J. Ko, E.J. Small, M. Upton, B. Rajeshkumar, S.P. Balk, Selection for androgen receptor mutations in prostate cancers treated with androgen antagonist, Cancer Res., 59 (1999) 2511-2515.</w:t>
      </w:r>
      <w:bookmarkEnd w:id="109"/>
    </w:p>
    <w:p w:rsidR="00E65176" w:rsidRPr="00E65176" w:rsidRDefault="00E65176" w:rsidP="00E65176">
      <w:pPr>
        <w:pStyle w:val="EndNoteBibliography"/>
        <w:spacing w:after="360"/>
      </w:pPr>
      <w:bookmarkStart w:id="110" w:name="_ENREF_88"/>
      <w:r w:rsidRPr="00E65176">
        <w:t xml:space="preserve">[88] L. Caboni, G.K. Kinsella, F. Blanco, D. Fayne, W.N. Jagoe, M. Carr, D.C. Williams, M.J. Meegan, D.G. Lloyd, “True” Antiandrogens—Selective Non-Ligand-Binding </w:t>
      </w:r>
      <w:r w:rsidRPr="00E65176">
        <w:lastRenderedPageBreak/>
        <w:t>Pocket Disruptors of Androgen Receptor–Coactivator Interactions: Novel Tools for Prostate Cancer, J. Med. Chem., 55 (2012) 1635-1644.</w:t>
      </w:r>
      <w:bookmarkEnd w:id="110"/>
    </w:p>
    <w:p w:rsidR="00E65176" w:rsidRPr="00E65176" w:rsidRDefault="00E65176" w:rsidP="00E65176">
      <w:pPr>
        <w:pStyle w:val="EndNoteBibliography"/>
        <w:spacing w:after="360"/>
      </w:pPr>
      <w:bookmarkStart w:id="111" w:name="_ENREF_89"/>
      <w:r w:rsidRPr="00E65176">
        <w:t>[89] P. Axerio-Cilies, N.A. Lack, M.R.S. Nayana, K.H. Chan, A. Yeung, E. Leblanc, E.S.T. Guns, P.S. Rennie, A. Cherkasov, Inhibitors of Androgen Receptor Activation Function-2 (AF2) Site Identified through Virtual Screening, J. Med. Chem., 54 (2011) 6197-6205.</w:t>
      </w:r>
      <w:bookmarkEnd w:id="111"/>
    </w:p>
    <w:p w:rsidR="00E65176" w:rsidRPr="00E65176" w:rsidRDefault="00E65176" w:rsidP="00E65176">
      <w:pPr>
        <w:pStyle w:val="EndNoteBibliography"/>
        <w:spacing w:after="360"/>
      </w:pPr>
      <w:bookmarkStart w:id="112" w:name="_ENREF_90"/>
      <w:r w:rsidRPr="00E65176">
        <w:t>[90] P.T. Weiser, A.B. Williams, C.Y. Chang, D.P. McDonnell, R.N. Hanson, 3,3 '-Disubstituted bipolar biphenyls as inhibitors of nuclear receptor coactivator binding, Bioorg. Med. Chem. Lett., 22 (2012) 6587-6590.</w:t>
      </w:r>
      <w:bookmarkEnd w:id="112"/>
    </w:p>
    <w:p w:rsidR="00E65176" w:rsidRPr="00E65176" w:rsidRDefault="00E65176" w:rsidP="00E65176">
      <w:pPr>
        <w:pStyle w:val="EndNoteBibliography"/>
        <w:spacing w:after="360"/>
      </w:pPr>
      <w:bookmarkStart w:id="113" w:name="_ENREF_91"/>
      <w:r w:rsidRPr="00E65176">
        <w:t>[91] A.B. Williams, P.T. Weiser, R.N. Hanson, J.R. Gunther, J.A. Katzenellenbogen, Synthesis of Biphenyl Proteomimetics as Estrogen Receptor-α Coactivator Binding Inhibitors, Org. Lett., 11 (2009) 5370-5373.</w:t>
      </w:r>
      <w:bookmarkEnd w:id="113"/>
    </w:p>
    <w:p w:rsidR="00E65176" w:rsidRPr="00E65176" w:rsidRDefault="00E65176" w:rsidP="00E65176">
      <w:pPr>
        <w:pStyle w:val="EndNoteBibliography"/>
        <w:spacing w:after="360"/>
      </w:pPr>
      <w:bookmarkStart w:id="114" w:name="_ENREF_92"/>
      <w:r w:rsidRPr="00E65176">
        <w:t>[92] A.B. Williams, R.N. Hanson, Synthesis of substituted asymmetrical biphenyl amino esters as alpha helix mimetics, Tetrahedron, 68 (2012) 5406-5414.</w:t>
      </w:r>
      <w:bookmarkEnd w:id="114"/>
    </w:p>
    <w:p w:rsidR="00E65176" w:rsidRPr="00E65176" w:rsidRDefault="00E65176" w:rsidP="00E65176">
      <w:pPr>
        <w:pStyle w:val="EndNoteBibliography"/>
        <w:spacing w:after="360"/>
      </w:pPr>
      <w:bookmarkStart w:id="115" w:name="_ENREF_93"/>
      <w:r w:rsidRPr="00E65176">
        <w:t>[93] P.T. Weiser, C.-Y. Chang, D.P. McDonnell, R.N. Hanson, 4,4′-Unsymmetrically substituted 3,3′-biphenyl alpha helical proteomimetics as potential coactivator binding inhibitors, Biorg. Med. Chem., 22 (2014) 917-926.</w:t>
      </w:r>
      <w:bookmarkEnd w:id="115"/>
    </w:p>
    <w:p w:rsidR="00E65176" w:rsidRPr="00E65176" w:rsidRDefault="00E65176" w:rsidP="00E65176">
      <w:pPr>
        <w:pStyle w:val="EndNoteBibliography"/>
        <w:spacing w:after="360"/>
      </w:pPr>
      <w:bookmarkStart w:id="116" w:name="_ENREF_94"/>
      <w:r w:rsidRPr="00E65176">
        <w:t>[94] J. Becerril, A.D. Hamilton, Helix mimetics as inhibitors of the interaction of the estrogen receptor with coactivator peptides, Angew. Chem.-Int. Edit., 46 (2007) 4471-4473.</w:t>
      </w:r>
      <w:bookmarkEnd w:id="116"/>
    </w:p>
    <w:p w:rsidR="00E65176" w:rsidRPr="00E65176" w:rsidRDefault="00E65176" w:rsidP="00E65176">
      <w:pPr>
        <w:pStyle w:val="EndNoteBibliography"/>
        <w:spacing w:after="360"/>
      </w:pPr>
      <w:bookmarkStart w:id="117" w:name="_ENREF_95"/>
      <w:r w:rsidRPr="00E65176">
        <w:t>[95] S. Marimganti, M.N. Cheemala, J.M. Ahn, Novel Amphiphilic alpha-Helix Mimetics Based on a Bis-benzamide Scaffold, Org. Lett., 11 (2009) 4418-4421.</w:t>
      </w:r>
      <w:bookmarkEnd w:id="117"/>
    </w:p>
    <w:p w:rsidR="00E65176" w:rsidRPr="00E65176" w:rsidRDefault="00E65176" w:rsidP="00E65176">
      <w:pPr>
        <w:pStyle w:val="EndNoteBibliography"/>
        <w:spacing w:after="360"/>
      </w:pPr>
      <w:bookmarkStart w:id="118" w:name="_ENREF_96"/>
      <w:r w:rsidRPr="00E65176">
        <w:t>[96] J.P. Plante, T. Burnley, B. Malkova, M.E. Webb, S.L. Warriner, T.A. Edwards, A.J. Wilson, Oligobenzamide proteomimetic inhibitors of the p53-hDM2 protein-protein interaction, Chem. Commun., (2009) 5091-5093.</w:t>
      </w:r>
      <w:bookmarkEnd w:id="118"/>
    </w:p>
    <w:p w:rsidR="00E65176" w:rsidRPr="00E65176" w:rsidRDefault="00E65176" w:rsidP="00E65176">
      <w:pPr>
        <w:pStyle w:val="EndNoteBibliography"/>
        <w:spacing w:after="360"/>
      </w:pPr>
      <w:bookmarkStart w:id="119" w:name="_ENREF_97"/>
      <w:r w:rsidRPr="00E65176">
        <w:t>[97] I. Saraogi, C.D. Incarvito, A.D. Hamilton, Controlling Curvature in a Family of Oligoamide alpha-Helix Mimetics, Angew. Chem.-Int. Edit., 47 (2008) 9691-9694.</w:t>
      </w:r>
      <w:bookmarkEnd w:id="119"/>
    </w:p>
    <w:p w:rsidR="00E65176" w:rsidRPr="00E65176" w:rsidRDefault="00E65176" w:rsidP="00E65176">
      <w:pPr>
        <w:pStyle w:val="EndNoteBibliography"/>
        <w:spacing w:after="360"/>
      </w:pPr>
      <w:bookmarkStart w:id="120" w:name="_ENREF_98"/>
      <w:r w:rsidRPr="00E65176">
        <w:t>[98] J.-M. Ahn, R. Ganesh, Oligo-benzamide compounds and their use in medical indications such as cancer,  WO2011150360A1, University of Texas System, USA . 2011, pp. 127pp.</w:t>
      </w:r>
      <w:bookmarkEnd w:id="120"/>
    </w:p>
    <w:p w:rsidR="00E65176" w:rsidRPr="00E65176" w:rsidRDefault="00E65176" w:rsidP="00E65176">
      <w:pPr>
        <w:pStyle w:val="EndNoteBibliography"/>
        <w:spacing w:after="360"/>
      </w:pPr>
      <w:bookmarkStart w:id="121" w:name="_ENREF_99"/>
      <w:r w:rsidRPr="00E65176">
        <w:lastRenderedPageBreak/>
        <w:t>[99] P. Ravindranathan, T.-K. Lee, L. Yang, M.M. Centenera, L. Butler, W.D. Tilley, J.-T. Hsieh, J.-M. Ahn, G.V. Raj, Peptidomimetic targeting of critical androgen receptor–coregulator interactions in prostate cancer, Nat Commun, 4 (2013) 1923.</w:t>
      </w:r>
      <w:bookmarkEnd w:id="121"/>
    </w:p>
    <w:p w:rsidR="00E65176" w:rsidRPr="00E65176" w:rsidRDefault="00E65176" w:rsidP="00E65176">
      <w:pPr>
        <w:pStyle w:val="EndNoteBibliography"/>
        <w:spacing w:after="360"/>
      </w:pPr>
      <w:bookmarkStart w:id="122" w:name="_ENREF_100"/>
      <w:r w:rsidRPr="00E65176">
        <w:t>[100] L. Yang, P. Ravindranathan, M. Ramanan, P. Kapur, S.R. Hammes, J.T. Hsieh, G.V. Raj, Central Role for PELP1 in Nonandrogenic Activation of the Androgen Receptor in Prostate Cancer, Mol. Endocrinol., 26 (2012) 550-561.</w:t>
      </w:r>
      <w:bookmarkEnd w:id="122"/>
    </w:p>
    <w:p w:rsidR="00E65176" w:rsidRPr="00E65176" w:rsidRDefault="00E65176" w:rsidP="00E65176">
      <w:pPr>
        <w:pStyle w:val="EndNoteBibliography"/>
        <w:spacing w:after="360"/>
      </w:pPr>
      <w:bookmarkStart w:id="123" w:name="_ENREF_101"/>
      <w:r w:rsidRPr="00E65176">
        <w:t>[101] V.K. Gonugunta, L. Miao, G.R. Sareddy, P. Ravindranathan, R. Vadlamudi, G.V. Raj, The social network of PELP1 and its implications in breast and prostate cancers, Endocr. Relat. Cancer, 21 (2014) T79-T86.</w:t>
      </w:r>
      <w:bookmarkEnd w:id="123"/>
    </w:p>
    <w:p w:rsidR="00E65176" w:rsidRPr="00E65176" w:rsidRDefault="00E65176" w:rsidP="00E65176">
      <w:pPr>
        <w:pStyle w:val="EndNoteBibliography"/>
        <w:spacing w:after="360"/>
      </w:pPr>
      <w:bookmarkStart w:id="124" w:name="_ENREF_102"/>
      <w:r w:rsidRPr="00E65176">
        <w:t>[102] J.T. De Leon, A. Iwai, C. Feau, Y. Garcia, H.A. Balsiger, C.L. Storer, R.M. Suro, K.M. Garza, S. Lee, Y. Sang Kim, Y. Chen, Y.-M. Ning, D.L. Riggs, R.J. Fletterick, R.K. Guy, J.B. Trepel, L.M. Neckers, M.B. Cox, Targeting the regulation of androgen receptor signaling by the heat shock protein 90 cochaperone FKBP52 in prostate cancer cells, Proceedings of the National Academy of Sciences, 108 (2011) 11878-11883.</w:t>
      </w:r>
      <w:bookmarkEnd w:id="124"/>
    </w:p>
    <w:p w:rsidR="00E65176" w:rsidRPr="00E65176" w:rsidRDefault="00E65176" w:rsidP="00E65176">
      <w:pPr>
        <w:pStyle w:val="EndNoteBibliography"/>
        <w:spacing w:after="360"/>
      </w:pPr>
      <w:bookmarkStart w:id="125" w:name="_ENREF_103"/>
      <w:r w:rsidRPr="00E65176">
        <w:t>[103] K. Jehle, L. Cato, A. Neeb, C. Muhle-Goll, N. Jung, E.W. Smith, V. Buzon, L.R. Carbo, E. Estebanez-Perpina, K. Schmitz, L. Fruk, B. Luy, Y. Chen, M.B. Cox, S. Brase, M. Brown, A.C.B. Cato, Coregulator Control of Androgen Receptor Action by a Novel Nuclear Receptor-binding Motif, J. Biol. Chem., 289 (2014) 8839-8851.</w:t>
      </w:r>
      <w:bookmarkEnd w:id="125"/>
    </w:p>
    <w:p w:rsidR="00E65176" w:rsidRPr="00E65176" w:rsidRDefault="00E65176" w:rsidP="00E65176">
      <w:pPr>
        <w:pStyle w:val="EndNoteBibliography"/>
        <w:spacing w:after="360"/>
      </w:pPr>
      <w:bookmarkStart w:id="126" w:name="_ENREF_104"/>
      <w:r w:rsidRPr="00E65176">
        <w:t>[104] S. Grosdidier, L.R. Carbó, V. Buzón, G. Brooke, P. Nguyen, J.D. Baxter, C. Bevan, P. Webb, E. Estébanez-Perpiñá, J. Fernández-Recio, Allosteric Conversation in the Androgen Receptor Ligand-Binding Domain Surfaces, Mol. Endocrinol., 26 (2012) 1078-1090.</w:t>
      </w:r>
      <w:bookmarkEnd w:id="126"/>
    </w:p>
    <w:p w:rsidR="00E65176" w:rsidRPr="00E65176" w:rsidRDefault="00E65176" w:rsidP="00E65176">
      <w:pPr>
        <w:pStyle w:val="EndNoteBibliography"/>
        <w:spacing w:after="360"/>
      </w:pPr>
      <w:bookmarkStart w:id="127" w:name="_ENREF_105"/>
      <w:r w:rsidRPr="00E65176">
        <w:t>[105] N.A. Lack, P. Axerio-Cilies, P. Tavassoli, F.Q. Han, K.H. Chan, C. Feau, E. LeBlanc, E.T. Guns, R.K. Guy, P.S. Rennie, A. Cherkasov, Targeting the Binding Function 3 (BF3) Site of the Human Androgen Receptor through Virtual Screening, J. Med. Chem., 54 (2011) 8563-8573.</w:t>
      </w:r>
      <w:bookmarkEnd w:id="127"/>
    </w:p>
    <w:p w:rsidR="00E65176" w:rsidRPr="00E65176" w:rsidRDefault="00E65176" w:rsidP="00E65176">
      <w:pPr>
        <w:pStyle w:val="EndNoteBibliography"/>
        <w:spacing w:after="360"/>
      </w:pPr>
      <w:bookmarkStart w:id="128" w:name="_ENREF_106"/>
      <w:r w:rsidRPr="00E65176">
        <w:t>[106] R.S.N. Munuganti, E. Leblanc, P. Axerio-Cilies, C. Labriere, K. Frewin, K. Singh, M.D.H. Hassona, N.A. Lack, H. Li, F. Ban, E. Tomlinson Guns, R. Young, P.S. Rennie, A. Cherkasov, Targeting the Binding Function 3 (BF3) Site of the Androgen Receptor Through Virtual Screening. 2. Development of 2-((2-phenoxyethyl) thio)-1H-benzimidazole Derivatives, J. Med. Chem., 56 (2013) 1136-1148.</w:t>
      </w:r>
      <w:bookmarkEnd w:id="128"/>
    </w:p>
    <w:p w:rsidR="00E65176" w:rsidRPr="00E65176" w:rsidRDefault="00E65176" w:rsidP="00E65176">
      <w:pPr>
        <w:pStyle w:val="EndNoteBibliography"/>
        <w:spacing w:after="360"/>
      </w:pPr>
      <w:bookmarkStart w:id="129" w:name="_ENREF_107"/>
      <w:r w:rsidRPr="00E65176">
        <w:t>[107] F. Ban, E. Leblanc, H. Li, R.S.N. Munuganti, K. Frewin, P.S. Rennie, A. Cherkasov, Discovery of 1H-Indole-2-carboxamides as Novel Inhibitors of the Androgen Receptor Binding Function 3 (BF3), J. Med. Chem., 57 (2014) 6867-6872.</w:t>
      </w:r>
      <w:bookmarkEnd w:id="129"/>
    </w:p>
    <w:p w:rsidR="00E65176" w:rsidRPr="00E65176" w:rsidRDefault="00E65176" w:rsidP="00E65176">
      <w:pPr>
        <w:pStyle w:val="EndNoteBibliography"/>
        <w:spacing w:after="360"/>
      </w:pPr>
      <w:bookmarkStart w:id="130" w:name="_ENREF_108"/>
      <w:r w:rsidRPr="00E65176">
        <w:lastRenderedPageBreak/>
        <w:t>[108] R.S.N. Munuganti, M.D.H. Hassona, E. Leblanc, K. Frewin, K. Singh, D. Ma, F.Q. Ban, M. Hsing, H. Adomat, N. Lallous, C. Andre, J.P.S. Jonadass, A. Zoubeidi, R.N. Young, E.T. Guns, P.S. Rennie, A. Cherkasov, Identification of a Potent Antiandrogen that Targets the BF3 Site of the Androgen Receptor and Inhibits Enzalutamide-Resistant Prostate Cancer, Chem. Biol., 21 (2014) 1476-1485.</w:t>
      </w:r>
      <w:bookmarkEnd w:id="130"/>
    </w:p>
    <w:p w:rsidR="00E65176" w:rsidRPr="00E65176" w:rsidRDefault="00E65176" w:rsidP="00E65176">
      <w:pPr>
        <w:pStyle w:val="EndNoteBibliography"/>
        <w:spacing w:after="360"/>
      </w:pPr>
      <w:bookmarkStart w:id="131" w:name="_ENREF_109"/>
      <w:r w:rsidRPr="00E65176">
        <w:t>[109] L. Shatkina, S. Mink, H. Rogatsch, H. Mocker, G. Langer, A. Nestl, A.C.B. Cato, The cochaperone Bag-1L enhances androgen receptor action via interaction with the NH2-terminal region of the receptor, Mol. Cell. Biol., 23 (2003) 7189-7197.</w:t>
      </w:r>
      <w:bookmarkEnd w:id="131"/>
    </w:p>
    <w:p w:rsidR="00E65176" w:rsidRPr="00E65176" w:rsidRDefault="00E65176" w:rsidP="00E65176">
      <w:pPr>
        <w:pStyle w:val="EndNoteBibliography"/>
        <w:spacing w:after="360"/>
      </w:pPr>
      <w:bookmarkStart w:id="132" w:name="_ENREF_110"/>
      <w:r w:rsidRPr="00E65176">
        <w:t>[110] D.A. Knee, B.A. Froesch, U. Nuber, S. Takayama, J.C. Reed, Structure-function analysis of Bag1 proteins - Effects on androgen receptor transcriptional activity, J. Biol. Chem., 276 (2001) 12718-12724.</w:t>
      </w:r>
      <w:bookmarkEnd w:id="132"/>
    </w:p>
    <w:p w:rsidR="00E65176" w:rsidRPr="00E65176" w:rsidRDefault="00E65176" w:rsidP="00E65176">
      <w:pPr>
        <w:pStyle w:val="EndNoteBibliography"/>
        <w:spacing w:after="360"/>
      </w:pPr>
      <w:bookmarkStart w:id="133" w:name="_ENREF_111"/>
      <w:r w:rsidRPr="00E65176">
        <w:t>[111] M.D. Sadar, Small Molecule Inhibitors Targeting the "Achilles' Heel" of Androgen Receptor Activity, Cancer Res., 71 (2011) 1208-1213.</w:t>
      </w:r>
      <w:bookmarkEnd w:id="133"/>
    </w:p>
    <w:p w:rsidR="00E65176" w:rsidRPr="00E65176" w:rsidRDefault="00E65176" w:rsidP="00E65176">
      <w:pPr>
        <w:pStyle w:val="EndNoteBibliography"/>
        <w:spacing w:after="360"/>
      </w:pPr>
      <w:bookmarkStart w:id="134" w:name="_ENREF_112"/>
      <w:r w:rsidRPr="00E65176">
        <w:t>[112] I.J. McEwan, Molecular mechanisms of androgen receptor-mediated gene regulation: structure-function analysis of the AF-1 domain, Endocr. Relat. Cancer, 11 (2004) 281-293.</w:t>
      </w:r>
      <w:bookmarkEnd w:id="134"/>
    </w:p>
    <w:p w:rsidR="00E65176" w:rsidRPr="00E65176" w:rsidRDefault="00E65176" w:rsidP="00E65176">
      <w:pPr>
        <w:pStyle w:val="EndNoteBibliography"/>
        <w:spacing w:after="360"/>
      </w:pPr>
      <w:bookmarkStart w:id="135" w:name="_ENREF_113"/>
      <w:r w:rsidRPr="00E65176">
        <w:t>[113] T. Ueda, N.R. Mawji, N. Bruchovsky, M.D. Sadar, Ligand-independent activation of the androgen receptor by interleukin-6 and the role of steroid receptor coactivator-1 in prostate cancer cells, J. Biol. Chem., 277 (2002) 38087-38094.</w:t>
      </w:r>
      <w:bookmarkEnd w:id="135"/>
    </w:p>
    <w:p w:rsidR="00E65176" w:rsidRPr="00E65176" w:rsidRDefault="00E65176" w:rsidP="00E65176">
      <w:pPr>
        <w:pStyle w:val="EndNoteBibliography"/>
        <w:spacing w:after="360"/>
      </w:pPr>
      <w:bookmarkStart w:id="136" w:name="_ENREF_114"/>
      <w:r w:rsidRPr="00E65176">
        <w:t>[114] M.D. Sadar, Androgen-independent induction of prostate-specific antigen gene expression via cross-talk between the androgen receptor and protein kinase A signal transduction pathways, J. Biol. Chem., 274 (1999) 7777-7783.</w:t>
      </w:r>
      <w:bookmarkEnd w:id="136"/>
    </w:p>
    <w:p w:rsidR="00E65176" w:rsidRPr="00E65176" w:rsidRDefault="00E65176" w:rsidP="00E65176">
      <w:pPr>
        <w:pStyle w:val="EndNoteBibliography"/>
        <w:spacing w:after="360"/>
      </w:pPr>
      <w:bookmarkStart w:id="137" w:name="_ENREF_115"/>
      <w:r w:rsidRPr="00E65176">
        <w:t>[115] S.M. Dehm, D.J. Tindall, Alternatively spliced androgen receptor variants, Endocr. Relat. Cancer, 18 (2011) R183-R196.</w:t>
      </w:r>
      <w:bookmarkEnd w:id="137"/>
    </w:p>
    <w:p w:rsidR="00E65176" w:rsidRPr="00E65176" w:rsidRDefault="00E65176" w:rsidP="00E65176">
      <w:pPr>
        <w:pStyle w:val="EndNoteBibliography"/>
        <w:spacing w:after="360"/>
      </w:pPr>
      <w:bookmarkStart w:id="138" w:name="_ENREF_116"/>
      <w:r w:rsidRPr="00E65176">
        <w:t>[116] P.A. Watson, Y.N.F. Chen, M.D. Balbas, J. Wongvipat, N.D. Socci, A. Viale, K. Kim, C.L. Sawyers, Constitutively active androgen receptor splice variants expressed in castration-resistant prostate cancer require full-length androgen receptor, Proc. Natl. Acad. Sci. U. S. A., 107 (2010) 16759-16765.</w:t>
      </w:r>
      <w:bookmarkEnd w:id="138"/>
    </w:p>
    <w:p w:rsidR="00E65176" w:rsidRPr="00E65176" w:rsidRDefault="00E65176" w:rsidP="00E65176">
      <w:pPr>
        <w:pStyle w:val="EndNoteBibliography"/>
        <w:spacing w:after="360"/>
      </w:pPr>
      <w:bookmarkStart w:id="139" w:name="_ENREF_117"/>
      <w:r w:rsidRPr="00E65176">
        <w:t>[117] S.H. Sun, C.C.T. Sprenger, R.L. Vessella, K. Haugk, K. Soriano, E.A. Mostaghel, S.T. Page, I.M. Coleman, H.M. Nguyen, H.Y. Sun, P.S. Nelson, S.R. Plymate, Castration resistance in human prostate cancer is conferred by a frequently occurring androgen receptor splice variant, J. Clin. Invest., 120 (2010) 2715-2730.</w:t>
      </w:r>
      <w:bookmarkEnd w:id="139"/>
    </w:p>
    <w:p w:rsidR="00E65176" w:rsidRPr="00E65176" w:rsidRDefault="00E65176" w:rsidP="00E65176">
      <w:pPr>
        <w:pStyle w:val="EndNoteBibliography"/>
        <w:spacing w:after="360"/>
      </w:pPr>
      <w:bookmarkStart w:id="140" w:name="_ENREF_118"/>
      <w:r w:rsidRPr="00E65176">
        <w:lastRenderedPageBreak/>
        <w:t>[118] D.J. Kong, S. Sethi, Y.W. Li, W. Chen, W.A. Sakr, E. Heath, F.H. Sarkar, Androgen Receptor Splice Variants Contribute to Prostate Cancer Aggressiveness Through Induction of EMT and Expression of Stem Cell Marker Genes, Prostate, 75 (2015) 161-174.</w:t>
      </w:r>
      <w:bookmarkEnd w:id="140"/>
    </w:p>
    <w:p w:rsidR="00E65176" w:rsidRPr="00E65176" w:rsidRDefault="00E65176" w:rsidP="00E65176">
      <w:pPr>
        <w:pStyle w:val="EndNoteBibliography"/>
        <w:spacing w:after="360"/>
      </w:pPr>
      <w:bookmarkStart w:id="141" w:name="_ENREF_119"/>
      <w:r w:rsidRPr="00E65176">
        <w:t>[119] J. Lu, P.E. Lonergan, L.P. Nacusi, L.G. Wang, L.J. Schmidt, Z.F. Sun, T. Van der Steen, S.A. Boorjian, F. Kosari, G. Vasmatzis, G.G. Klee, S.P. Balk, H.J. Huang, C.X. Wang, D.J. Tindall, The Cistrome and Gene Signature of Androgen Receptor Splice Variants in Castration Resistant Prostate Cancer Cells, J. Urol., 193 (2015) 690-698.</w:t>
      </w:r>
      <w:bookmarkEnd w:id="141"/>
    </w:p>
    <w:p w:rsidR="00E65176" w:rsidRPr="00E65176" w:rsidRDefault="00E65176" w:rsidP="00E65176">
      <w:pPr>
        <w:pStyle w:val="EndNoteBibliography"/>
        <w:spacing w:after="360"/>
      </w:pPr>
      <w:bookmarkStart w:id="142" w:name="_ENREF_120"/>
      <w:r w:rsidRPr="00E65176">
        <w:t>[120] D.D. Chism, D. De Silva, Y.E. Whang, Mechanisms of acquired resistance to androgen receptor targeting drugs in castration-resistant prostate cancer, Expert Rev. Anticancer Ther., 14 (2014) 1369-1378.</w:t>
      </w:r>
      <w:bookmarkEnd w:id="142"/>
    </w:p>
    <w:p w:rsidR="00E65176" w:rsidRPr="00E65176" w:rsidRDefault="00E65176" w:rsidP="00E65176">
      <w:pPr>
        <w:pStyle w:val="EndNoteBibliography"/>
        <w:spacing w:after="360"/>
      </w:pPr>
      <w:bookmarkStart w:id="143" w:name="_ENREF_121"/>
      <w:r w:rsidRPr="00E65176">
        <w:t>[121] I.J. McEwan, J.A. Gustafsson, Interaction of the human androgen receptor transactivation function with the general transcription factor TFIIF, Proc. Natl. Acad. Sci. U. S. A., 94 (1997) 8485-8490.</w:t>
      </w:r>
      <w:bookmarkEnd w:id="143"/>
    </w:p>
    <w:p w:rsidR="00E65176" w:rsidRPr="00E65176" w:rsidRDefault="00E65176" w:rsidP="00E65176">
      <w:pPr>
        <w:pStyle w:val="EndNoteBibliography"/>
        <w:spacing w:after="360"/>
      </w:pPr>
      <w:bookmarkStart w:id="144" w:name="_ENREF_122"/>
      <w:r w:rsidRPr="00E65176">
        <w:t>[122] D.N. Lavery, I.J. McEwan, Structure and function of steroid receptor AF1 transactivation domains: induction of active conformations, Biochem. J, 391 (2005) 449-464.</w:t>
      </w:r>
      <w:bookmarkEnd w:id="144"/>
    </w:p>
    <w:p w:rsidR="00E65176" w:rsidRPr="00E65176" w:rsidRDefault="00E65176" w:rsidP="00E65176">
      <w:pPr>
        <w:pStyle w:val="EndNoteBibliography"/>
        <w:spacing w:after="360"/>
      </w:pPr>
      <w:bookmarkStart w:id="145" w:name="_ENREF_123"/>
      <w:r w:rsidRPr="00E65176">
        <w:t>[123] D.N. Lavery, I.J. McEwan, Functional characterization of the native NH2-terminal transactivation domain of the human androgen receptor: Binding kinetics for interactions with TFIIF and SRC-1a, Biochemistry, 47 (2008) 3352-3359.</w:t>
      </w:r>
      <w:bookmarkEnd w:id="145"/>
    </w:p>
    <w:p w:rsidR="00E65176" w:rsidRPr="00E65176" w:rsidRDefault="00E65176" w:rsidP="00E65176">
      <w:pPr>
        <w:pStyle w:val="EndNoteBibliography"/>
        <w:spacing w:after="360"/>
      </w:pPr>
      <w:bookmarkStart w:id="146" w:name="_ENREF_124"/>
      <w:r w:rsidRPr="00E65176">
        <w:t>[124] S.N. Quayle, N.R. Mawji, J. Wang, M.D. Sadar, Androgen receptor decoy molecules block the growth of prostate cancer, Proc. Natl. Acad. Sci. U. S. A., 104 (2007) 1331-1336.</w:t>
      </w:r>
      <w:bookmarkEnd w:id="146"/>
    </w:p>
    <w:p w:rsidR="00E65176" w:rsidRPr="00E65176" w:rsidRDefault="00E65176" w:rsidP="00E65176">
      <w:pPr>
        <w:pStyle w:val="EndNoteBibliography"/>
        <w:spacing w:after="360"/>
      </w:pPr>
      <w:bookmarkStart w:id="147" w:name="_ENREF_125"/>
      <w:r w:rsidRPr="00E65176">
        <w:t>[125] M.D. Sadar, D.E. Williams, N.R. Mawji, B.O. Patrick, T. Wikanta, E. Chasanah, H.E. Irianto, R. Van Soest, R.J. Andersen, Sintokamides A to E, Chlorinated Peptides from the Sponge Dysidea sp that Inhibit Transactivation of the N-Terminus of the Androgen Receptor in Prostate Cancer Cells, Org. Lett., 10 (2008) 4947-4950.</w:t>
      </w:r>
      <w:bookmarkEnd w:id="147"/>
    </w:p>
    <w:p w:rsidR="00E65176" w:rsidRPr="00E65176" w:rsidRDefault="00E65176" w:rsidP="00E65176">
      <w:pPr>
        <w:pStyle w:val="EndNoteBibliography"/>
        <w:spacing w:after="360"/>
      </w:pPr>
      <w:bookmarkStart w:id="148" w:name="_ENREF_126"/>
      <w:r w:rsidRPr="00E65176">
        <w:t>[126] L.G. Meimetis, D.E. Williams, N.R. Mawji, C.A. Banuelos, A.A. Lal, J.J. Park, A.H. Tien, J.G. Fernandez, N.J. de Voogd, M.D. Sadar, R.J. Andersen, Niphatenones, Glycerol Ethers from the Sponge Niphates digitalis Block Androgen Receptor Transcriptional Activity in Prostate Cancer Cells: Structure Elucidation, Synthesis, and Biological Activity, J. Med. Chem., 55 (2012) 503-514.</w:t>
      </w:r>
      <w:bookmarkEnd w:id="148"/>
    </w:p>
    <w:p w:rsidR="00E65176" w:rsidRPr="00E65176" w:rsidRDefault="00E65176" w:rsidP="00E65176">
      <w:pPr>
        <w:pStyle w:val="EndNoteBibliography"/>
        <w:spacing w:after="360"/>
      </w:pPr>
      <w:bookmarkStart w:id="149" w:name="_ENREF_127"/>
      <w:r w:rsidRPr="00E65176">
        <w:t xml:space="preserve">[127] C.A. Banuelos, A. Lal, A.H. Tien, N. Shah, Y.C. Yang, N.R. Mawji, L.G. Meimetis, J. Park, J. Kunzhong, R.J. Andersen, M.D. Sadar, Characterization of </w:t>
      </w:r>
      <w:r w:rsidRPr="00E65176">
        <w:lastRenderedPageBreak/>
        <w:t>Niphatenones that Inhibit Androgen Receptor N-Terminal Domain, PLoS One, 9 (2014) 10.</w:t>
      </w:r>
      <w:bookmarkEnd w:id="149"/>
    </w:p>
    <w:p w:rsidR="00E65176" w:rsidRPr="00E65176" w:rsidRDefault="00E65176" w:rsidP="00E65176">
      <w:pPr>
        <w:pStyle w:val="EndNoteBibliography"/>
        <w:spacing w:after="360"/>
      </w:pPr>
      <w:bookmarkStart w:id="150" w:name="_ENREF_128"/>
      <w:r w:rsidRPr="00E65176">
        <w:t>[128] R.J. Andersen, N.R. Mawji, J. Wang, G. Wang, S. Haile, J.-K. Myung, K. Watt, T. Tam, Y.C. Yang, C.A. Bañuelos, D.E. Williams, I.J. McEwan, Y. Wang, M.D. Sadar, Regression of Castrate-Recurrent Prostate Cancer by a Small-Molecule Inhibitor of the Amino-Terminus Domain of the Androgen Receptor, Cancer Cell, 17 (2010) 535-546.</w:t>
      </w:r>
      <w:bookmarkEnd w:id="150"/>
    </w:p>
    <w:p w:rsidR="00E65176" w:rsidRPr="00E65176" w:rsidRDefault="00E65176" w:rsidP="00E65176">
      <w:pPr>
        <w:pStyle w:val="EndNoteBibliography"/>
      </w:pPr>
      <w:bookmarkStart w:id="151" w:name="_ENREF_129"/>
      <w:r w:rsidRPr="00E65176">
        <w:t>[129] J.K. Myung, C.A. Banuelos, J.G. Fernandez, N.R. Mawji, J. Wang, A.H. Tien, Y.C. Yang, I. Tavakoli, S. Haile, K. Watt, I.J. McEwan, S. Plymate, R.J. Andersen, M.D. Sadar, An androgen receptor N-terminal domain antagonist for treating prostate cancer, J. Clin. Invest., 123 (2013) 2948-2960.</w:t>
      </w:r>
      <w:bookmarkEnd w:id="151"/>
    </w:p>
    <w:p w:rsidR="0057257E" w:rsidRDefault="00086F28">
      <w:pPr>
        <w:pStyle w:val="EndNoteBibliography"/>
        <w:spacing w:after="360"/>
        <w:rPr>
          <w:b/>
          <w:bCs/>
        </w:rPr>
      </w:pPr>
      <w:r>
        <w:fldChar w:fldCharType="end"/>
      </w:r>
    </w:p>
    <w:p w:rsidR="0057257E" w:rsidRDefault="0057257E">
      <w:pPr>
        <w:pStyle w:val="EndNoteBibliography"/>
        <w:spacing w:after="360"/>
        <w:rPr>
          <w:b/>
          <w:bCs/>
        </w:rPr>
      </w:pPr>
    </w:p>
    <w:p w:rsidR="00124059" w:rsidRPr="00C120E9" w:rsidRDefault="00124059" w:rsidP="00C120E9">
      <w:pPr>
        <w:pStyle w:val="EndNoteBibliography"/>
        <w:spacing w:after="360"/>
        <w:rPr>
          <w:b/>
          <w:bCs/>
        </w:rPr>
        <w:sectPr w:rsidR="00124059" w:rsidRPr="00C120E9" w:rsidSect="003F3453">
          <w:footerReference w:type="default" r:id="rId8"/>
          <w:pgSz w:w="12240" w:h="15840" w:code="1"/>
          <w:pgMar w:top="1440" w:right="1797" w:bottom="1440" w:left="1797" w:header="709" w:footer="709" w:gutter="0"/>
          <w:cols w:space="708"/>
          <w:docGrid w:linePitch="360"/>
        </w:sectPr>
      </w:pPr>
    </w:p>
    <w:p w:rsidR="00D043FA" w:rsidRPr="00C120E9" w:rsidRDefault="00D043FA" w:rsidP="00C120E9">
      <w:pPr>
        <w:spacing w:after="120" w:line="360" w:lineRule="auto"/>
        <w:rPr>
          <w:b/>
          <w:bCs/>
          <w:sz w:val="28"/>
          <w:szCs w:val="28"/>
        </w:rPr>
      </w:pPr>
      <w:r w:rsidRPr="00C120E9">
        <w:rPr>
          <w:b/>
          <w:bCs/>
          <w:sz w:val="28"/>
          <w:szCs w:val="28"/>
        </w:rPr>
        <w:lastRenderedPageBreak/>
        <w:t>Figure legends</w:t>
      </w:r>
    </w:p>
    <w:p w:rsidR="00D93261" w:rsidRPr="007E0833" w:rsidRDefault="00506A1D" w:rsidP="00086F28">
      <w:pPr>
        <w:spacing w:afterLines="120" w:line="276" w:lineRule="auto"/>
      </w:pPr>
      <w:proofErr w:type="gramStart"/>
      <w:r w:rsidRPr="00506A1D">
        <w:rPr>
          <w:b/>
          <w:bCs/>
        </w:rPr>
        <w:t>Figure 1</w:t>
      </w:r>
      <w:r w:rsidRPr="00506A1D">
        <w:t>.</w:t>
      </w:r>
      <w:proofErr w:type="gramEnd"/>
      <w:r w:rsidR="00CB19CC">
        <w:t xml:space="preserve"> </w:t>
      </w:r>
      <w:proofErr w:type="gramStart"/>
      <w:r w:rsidR="003B3AD5">
        <w:t>Structure of the AR and</w:t>
      </w:r>
      <w:r w:rsidR="001E0B80">
        <w:t xml:space="preserve"> </w:t>
      </w:r>
      <w:r w:rsidR="00EF262B">
        <w:t>its</w:t>
      </w:r>
      <w:r w:rsidR="001E0B80">
        <w:t xml:space="preserve"> LBD</w:t>
      </w:r>
      <w:r w:rsidR="003B3AD5">
        <w:t>.</w:t>
      </w:r>
      <w:proofErr w:type="gramEnd"/>
      <w:r w:rsidR="003B3AD5">
        <w:t xml:space="preserve"> (</w:t>
      </w:r>
      <w:r w:rsidR="001E0B80">
        <w:t>a) Functional domains of the AR</w:t>
      </w:r>
      <w:r w:rsidR="003B3AD5">
        <w:t>.</w:t>
      </w:r>
      <w:r w:rsidR="00CB19CC">
        <w:t xml:space="preserve"> </w:t>
      </w:r>
      <w:r w:rsidR="003B3AD5">
        <w:t>(</w:t>
      </w:r>
      <w:r w:rsidR="00CB19CC">
        <w:t xml:space="preserve">b) </w:t>
      </w:r>
      <w:r w:rsidR="003B3AD5">
        <w:t xml:space="preserve">Crystal structure of the AR-LBD bound to </w:t>
      </w:r>
      <w:r w:rsidR="00353412">
        <w:t>testosterone</w:t>
      </w:r>
      <w:r w:rsidR="003B3AD5">
        <w:t xml:space="preserve"> (</w:t>
      </w:r>
      <w:r w:rsidR="001E0B80">
        <w:t>balls and sticks</w:t>
      </w:r>
      <w:r w:rsidR="003B3AD5">
        <w:t xml:space="preserve">; cyan, carbon; red, oxygen) with key helices 3, 4, 5 and 12 (red ribbon) forming the </w:t>
      </w:r>
      <w:proofErr w:type="spellStart"/>
      <w:r w:rsidR="003B3AD5">
        <w:t>coactivator</w:t>
      </w:r>
      <w:proofErr w:type="spellEnd"/>
      <w:r w:rsidR="003B3AD5">
        <w:t xml:space="preserve"> binding site (PDB</w:t>
      </w:r>
      <w:r w:rsidR="00116C42">
        <w:t xml:space="preserve">: </w:t>
      </w:r>
      <w:r w:rsidR="00175252">
        <w:t>2Q7I</w:t>
      </w:r>
      <w:r w:rsidR="003B3AD5">
        <w:t>)</w:t>
      </w:r>
      <w:r w:rsidR="00353412">
        <w:t xml:space="preserve"> </w:t>
      </w:r>
      <w:r w:rsidR="00086F28">
        <w:fldChar w:fldCharType="begin">
          <w:fldData xml:space="preserve">PEVuZE5vdGU+PENpdGU+PEF1dGhvcj5Bc2tldzwvQXV0aG9yPjxZZWFyPjIwMDc8L1llYXI+PFJl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</w:fldData>
        </w:fldChar>
      </w:r>
      <w:r w:rsidR="00E65176">
        <w:instrText xml:space="preserve"> ADDIN EN.CITE </w:instrText>
      </w:r>
      <w:r w:rsidR="00E65176">
        <w:fldChar w:fldCharType="begin">
          <w:fldData xml:space="preserve">PEVuZE5vdGU+PENpdGU+PEF1dGhvcj5Bc2tldzwvQXV0aG9yPjxZZWFyPjIwMDc8L1llYXI+PFJl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</w:fldData>
        </w:fldChar>
      </w:r>
      <w:r w:rsidR="00E65176">
        <w:instrText xml:space="preserve"> ADDIN EN.CITE.DATA </w:instrText>
      </w:r>
      <w:r w:rsidR="00E65176">
        <w:fldChar w:fldCharType="end"/>
      </w:r>
      <w:r w:rsidR="00086F28">
        <w:fldChar w:fldCharType="separate"/>
      </w:r>
      <w:r w:rsidR="00E65176">
        <w:rPr>
          <w:noProof/>
        </w:rPr>
        <w:t>[</w:t>
      </w:r>
      <w:hyperlink w:anchor="_ENREF_63" w:tooltip="Askew, 2007 #471" w:history="1">
        <w:r w:rsidR="00E65176">
          <w:rPr>
            <w:noProof/>
          </w:rPr>
          <w:t>63</w:t>
        </w:r>
      </w:hyperlink>
      <w:r w:rsidR="00E65176">
        <w:rPr>
          <w:noProof/>
        </w:rPr>
        <w:t>]</w:t>
      </w:r>
      <w:r w:rsidR="00086F28">
        <w:fldChar w:fldCharType="end"/>
      </w:r>
      <w:r w:rsidR="003B3AD5">
        <w:t>. (c)</w:t>
      </w:r>
      <w:r w:rsidR="001E0B80">
        <w:t xml:space="preserve"> Space-filling model of the AR-LBD showing the BF</w:t>
      </w:r>
      <w:r w:rsidR="00BC3E37">
        <w:t>-</w:t>
      </w:r>
      <w:r w:rsidR="001E0B80">
        <w:t>3 (yellow) and AF</w:t>
      </w:r>
      <w:r w:rsidR="00BC3E37">
        <w:t>-</w:t>
      </w:r>
      <w:r w:rsidR="001E0B80">
        <w:t xml:space="preserve">2 (red) sites. </w:t>
      </w:r>
    </w:p>
    <w:p w:rsidR="00AE6DBC" w:rsidRDefault="000F1406" w:rsidP="00086F28">
      <w:pPr>
        <w:spacing w:afterLines="120" w:line="276" w:lineRule="auto"/>
      </w:pPr>
      <w:proofErr w:type="gramStart"/>
      <w:r w:rsidRPr="000F1406">
        <w:rPr>
          <w:b/>
          <w:bCs/>
        </w:rPr>
        <w:t>Figure 2</w:t>
      </w:r>
      <w:r w:rsidRPr="000F1406">
        <w:t>.</w:t>
      </w:r>
      <w:proofErr w:type="gramEnd"/>
      <w:r w:rsidRPr="000F1406">
        <w:t xml:space="preserve"> </w:t>
      </w:r>
      <w:r w:rsidR="00210450">
        <w:t xml:space="preserve">Close-up view of </w:t>
      </w:r>
      <w:r w:rsidR="00175252">
        <w:t xml:space="preserve">the </w:t>
      </w:r>
      <w:r w:rsidR="00353412">
        <w:t>AR</w:t>
      </w:r>
      <w:r w:rsidR="005C0BA1">
        <w:t>-NTD</w:t>
      </w:r>
      <w:r w:rsidR="00353412">
        <w:t xml:space="preserve"> </w:t>
      </w:r>
      <w:r w:rsidR="00175252">
        <w:t>peptide</w:t>
      </w:r>
      <w:r w:rsidR="00210450">
        <w:t xml:space="preserve"> </w:t>
      </w:r>
      <w:r w:rsidRPr="000F1406">
        <w:rPr>
          <w:vertAlign w:val="superscript"/>
        </w:rPr>
        <w:t>20</w:t>
      </w:r>
      <w:r w:rsidR="00175252">
        <w:t>GAFQNLFQSV</w:t>
      </w:r>
      <w:r w:rsidRPr="000F1406">
        <w:rPr>
          <w:vertAlign w:val="superscript"/>
        </w:rPr>
        <w:t>30</w:t>
      </w:r>
      <w:r w:rsidR="00175252">
        <w:t xml:space="preserve"> containing the </w:t>
      </w:r>
      <w:r w:rsidR="00210450">
        <w:t xml:space="preserve">FXXLF motif </w:t>
      </w:r>
      <w:r w:rsidR="00EF262B">
        <w:t xml:space="preserve">(green) </w:t>
      </w:r>
      <w:r w:rsidR="00210450">
        <w:t xml:space="preserve">bound to the </w:t>
      </w:r>
      <w:proofErr w:type="spellStart"/>
      <w:r w:rsidR="00210450">
        <w:t>coactivator</w:t>
      </w:r>
      <w:proofErr w:type="spellEnd"/>
      <w:r w:rsidR="00210450">
        <w:t xml:space="preserve"> binding groove</w:t>
      </w:r>
      <w:r w:rsidR="00EF262B">
        <w:t xml:space="preserve"> (</w:t>
      </w:r>
      <w:r w:rsidR="00B31386">
        <w:t>red)</w:t>
      </w:r>
      <w:r w:rsidR="00210450">
        <w:t xml:space="preserve"> </w:t>
      </w:r>
      <w:r w:rsidR="00B31386">
        <w:t>of AR-LBD</w:t>
      </w:r>
      <w:r w:rsidR="00116C42">
        <w:t xml:space="preserve"> with the charge clamp from Glu897 (yellow) and Lys720 (blue)</w:t>
      </w:r>
      <w:r w:rsidR="00B31386">
        <w:t xml:space="preserve"> </w:t>
      </w:r>
      <w:r w:rsidR="00BD4A42">
        <w:t>functional groups</w:t>
      </w:r>
      <w:r w:rsidR="00116C42">
        <w:t xml:space="preserve">. </w:t>
      </w:r>
      <w:r w:rsidR="00210450">
        <w:t xml:space="preserve">(Figure prepared </w:t>
      </w:r>
      <w:r w:rsidR="00116C42">
        <w:t xml:space="preserve">using </w:t>
      </w:r>
      <w:r w:rsidR="00210450">
        <w:t>PDB</w:t>
      </w:r>
      <w:r w:rsidR="00116C42">
        <w:t xml:space="preserve">: </w:t>
      </w:r>
      <w:r w:rsidR="00175252">
        <w:t>2Q7I</w:t>
      </w:r>
      <w:r w:rsidR="00353412">
        <w:t xml:space="preserve"> </w:t>
      </w:r>
      <w:r w:rsidR="00086F28">
        <w:fldChar w:fldCharType="begin">
          <w:fldData xml:space="preserve">PEVuZE5vdGU+PENpdGU+PEF1dGhvcj5Bc2tldzwvQXV0aG9yPjxZZWFyPjIwMDc8L1llYXI+PFJl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</w:fldData>
        </w:fldChar>
      </w:r>
      <w:r w:rsidR="00E65176">
        <w:instrText xml:space="preserve"> ADDIN EN.CITE </w:instrText>
      </w:r>
      <w:r w:rsidR="00E65176">
        <w:fldChar w:fldCharType="begin">
          <w:fldData xml:space="preserve">PEVuZE5vdGU+PENpdGU+PEF1dGhvcj5Bc2tldzwvQXV0aG9yPjxZZWFyPjIwMDc8L1llYXI+PFJl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</w:fldData>
        </w:fldChar>
      </w:r>
      <w:r w:rsidR="00E65176">
        <w:instrText xml:space="preserve"> ADDIN EN.CITE.DATA </w:instrText>
      </w:r>
      <w:r w:rsidR="00E65176">
        <w:fldChar w:fldCharType="end"/>
      </w:r>
      <w:r w:rsidR="00086F28">
        <w:fldChar w:fldCharType="separate"/>
      </w:r>
      <w:r w:rsidR="00E65176">
        <w:rPr>
          <w:noProof/>
        </w:rPr>
        <w:t>[63</w:t>
      </w:r>
      <w:hyperlink w:anchor="_ENREF_63" w:tooltip="Askew, 2007 #471" w:history="1">
        <w:r w:rsidR="00E65176">
          <w:rPr>
            <w:noProof/>
          </w:rPr>
          <w:t>63</w:t>
        </w:r>
      </w:hyperlink>
      <w:r w:rsidR="00E65176">
        <w:rPr>
          <w:noProof/>
        </w:rPr>
        <w:t>]</w:t>
      </w:r>
      <w:r w:rsidR="00086F28">
        <w:fldChar w:fldCharType="end"/>
      </w:r>
      <w:r w:rsidR="00353412">
        <w:t>.)</w:t>
      </w:r>
    </w:p>
    <w:p w:rsidR="00AE6DBC" w:rsidRDefault="00506A1D" w:rsidP="00086F28">
      <w:pPr>
        <w:spacing w:afterLines="120" w:line="276" w:lineRule="auto"/>
      </w:pPr>
      <w:proofErr w:type="gramStart"/>
      <w:r w:rsidRPr="00506A1D">
        <w:rPr>
          <w:b/>
          <w:bCs/>
          <w:lang w:val="en-US"/>
        </w:rPr>
        <w:t>Figure 3</w:t>
      </w:r>
      <w:r w:rsidRPr="00506A1D">
        <w:rPr>
          <w:b/>
          <w:lang w:val="en-US"/>
        </w:rPr>
        <w:t>.</w:t>
      </w:r>
      <w:proofErr w:type="gramEnd"/>
      <w:r w:rsidRPr="00506A1D">
        <w:rPr>
          <w:lang w:val="en-US"/>
        </w:rPr>
        <w:t xml:space="preserve"> </w:t>
      </w:r>
      <w:proofErr w:type="gramStart"/>
      <w:r w:rsidR="00EF262B">
        <w:t>Representation of</w:t>
      </w:r>
      <w:r w:rsidR="007C4EDC">
        <w:t xml:space="preserve"> </w:t>
      </w:r>
      <w:r w:rsidR="00EF262B">
        <w:t xml:space="preserve">the </w:t>
      </w:r>
      <w:r w:rsidR="007C4EDC">
        <w:t xml:space="preserve">FXXLF binding motif </w:t>
      </w:r>
      <w:r w:rsidR="000F1406" w:rsidRPr="000F1406">
        <w:rPr>
          <w:b/>
        </w:rPr>
        <w:t>1</w:t>
      </w:r>
      <w:r w:rsidR="007C4EDC">
        <w:t xml:space="preserve"> </w:t>
      </w:r>
      <w:r w:rsidR="00EF262B">
        <w:t>(</w:t>
      </w:r>
      <w:r w:rsidR="00210450">
        <w:t xml:space="preserve">side </w:t>
      </w:r>
      <w:r w:rsidR="00EF262B">
        <w:t xml:space="preserve">and </w:t>
      </w:r>
      <w:r w:rsidR="00210450">
        <w:t>top view</w:t>
      </w:r>
      <w:r w:rsidR="00EF262B">
        <w:t>s)</w:t>
      </w:r>
      <w:r w:rsidR="00210450">
        <w:t xml:space="preserve"> </w:t>
      </w:r>
      <w:r w:rsidR="007C4EDC">
        <w:t xml:space="preserve">and </w:t>
      </w:r>
      <w:r w:rsidR="00EF262B">
        <w:t xml:space="preserve">structures of </w:t>
      </w:r>
      <w:r w:rsidR="00431027">
        <w:t>co</w:t>
      </w:r>
      <w:r w:rsidR="00ED43AA">
        <w:t xml:space="preserve">activator binding </w:t>
      </w:r>
      <w:r w:rsidRPr="00506A1D">
        <w:t xml:space="preserve">inhibitors </w:t>
      </w:r>
      <w:r w:rsidR="00ED43AA">
        <w:t>blocking the AR-LBD AF</w:t>
      </w:r>
      <w:r w:rsidR="00BC3E37">
        <w:t>-</w:t>
      </w:r>
      <w:r w:rsidR="00ED43AA">
        <w:t>2 site.</w:t>
      </w:r>
      <w:proofErr w:type="gramEnd"/>
    </w:p>
    <w:p w:rsidR="00AE6DBC" w:rsidRDefault="00506A1D" w:rsidP="00086F28">
      <w:pPr>
        <w:spacing w:afterLines="120" w:line="276" w:lineRule="auto"/>
      </w:pPr>
      <w:proofErr w:type="gramStart"/>
      <w:r w:rsidRPr="00506A1D">
        <w:rPr>
          <w:b/>
        </w:rPr>
        <w:t>Figure 4</w:t>
      </w:r>
      <w:r w:rsidRPr="00506A1D">
        <w:t>.</w:t>
      </w:r>
      <w:proofErr w:type="gramEnd"/>
      <w:r w:rsidRPr="00506A1D">
        <w:t xml:space="preserve"> </w:t>
      </w:r>
      <w:proofErr w:type="gramStart"/>
      <w:r w:rsidR="00ED43AA" w:rsidRPr="00ED43AA">
        <w:t>Structures of</w:t>
      </w:r>
      <w:r w:rsidR="00EC5E25">
        <w:t xml:space="preserve"> compounds targeting the AR-LBD BF</w:t>
      </w:r>
      <w:r w:rsidR="00BC3E37">
        <w:t>-</w:t>
      </w:r>
      <w:r w:rsidR="00EC5E25">
        <w:t>3 site.</w:t>
      </w:r>
      <w:proofErr w:type="gramEnd"/>
      <w:r w:rsidR="00ED43AA" w:rsidRPr="00ED43AA">
        <w:t xml:space="preserve"> </w:t>
      </w:r>
      <w:proofErr w:type="gramStart"/>
      <w:r w:rsidR="00EC5E25">
        <w:t>(a) Mixed AF</w:t>
      </w:r>
      <w:r w:rsidR="00BC3E37">
        <w:t>-</w:t>
      </w:r>
      <w:r w:rsidR="00EC5E25">
        <w:t>2/BF</w:t>
      </w:r>
      <w:r w:rsidR="00BC3E37">
        <w:t>-</w:t>
      </w:r>
      <w:r w:rsidR="00EC5E25">
        <w:t>3 inhibitors.</w:t>
      </w:r>
      <w:proofErr w:type="gramEnd"/>
      <w:r w:rsidR="00EC5E25">
        <w:t xml:space="preserve"> (b) Selective </w:t>
      </w:r>
      <w:r w:rsidR="00ED43AA">
        <w:t>BF</w:t>
      </w:r>
      <w:r w:rsidR="00BC3E37">
        <w:t>-</w:t>
      </w:r>
      <w:r w:rsidR="00ED43AA">
        <w:t xml:space="preserve">3 </w:t>
      </w:r>
      <w:r w:rsidR="00ED43AA" w:rsidRPr="00ED43AA">
        <w:t>inhibitors</w:t>
      </w:r>
      <w:r w:rsidR="00ED43AA">
        <w:t>.</w:t>
      </w:r>
    </w:p>
    <w:p w:rsidR="00AE6DBC" w:rsidRDefault="00506A1D" w:rsidP="00086F28">
      <w:pPr>
        <w:spacing w:afterLines="120" w:line="276" w:lineRule="auto"/>
      </w:pPr>
      <w:proofErr w:type="gramStart"/>
      <w:r w:rsidRPr="00506A1D">
        <w:rPr>
          <w:b/>
          <w:lang w:val="en-US"/>
        </w:rPr>
        <w:t>Figure 5</w:t>
      </w:r>
      <w:r w:rsidRPr="00506A1D">
        <w:rPr>
          <w:lang w:val="en-US"/>
        </w:rPr>
        <w:t>.</w:t>
      </w:r>
      <w:proofErr w:type="gramEnd"/>
      <w:r w:rsidRPr="00506A1D">
        <w:rPr>
          <w:lang w:val="en-US"/>
        </w:rPr>
        <w:t xml:space="preserve"> </w:t>
      </w:r>
      <w:r w:rsidR="00ED43AA" w:rsidRPr="00ED43AA">
        <w:t xml:space="preserve">Structures of </w:t>
      </w:r>
      <w:r w:rsidR="00ED43AA">
        <w:t>AR-NTD AF</w:t>
      </w:r>
      <w:r w:rsidR="00BC3E37">
        <w:t>-</w:t>
      </w:r>
      <w:r w:rsidR="00ED43AA">
        <w:t>1 directed inhibitors.</w:t>
      </w:r>
    </w:p>
    <w:p w:rsidR="00AE6DBC" w:rsidRDefault="00AE6DBC" w:rsidP="00086F28">
      <w:pPr>
        <w:spacing w:afterLines="120" w:line="276" w:lineRule="auto"/>
      </w:pPr>
    </w:p>
    <w:p w:rsidR="00AE6DBC" w:rsidRDefault="00AE6DBC" w:rsidP="00086F28">
      <w:pPr>
        <w:spacing w:afterLines="120" w:line="276" w:lineRule="auto"/>
      </w:pPr>
    </w:p>
    <w:p w:rsidR="00AE6DBC" w:rsidRDefault="00506A1D" w:rsidP="00086F28">
      <w:pPr>
        <w:spacing w:afterLines="120" w:line="276" w:lineRule="auto"/>
        <w:rPr>
          <w:rFonts w:asciiTheme="majorBidi" w:hAnsiTheme="majorBidi" w:cstheme="majorBidi"/>
        </w:rPr>
      </w:pPr>
      <w:r w:rsidRPr="00506A1D">
        <w:rPr>
          <w:rFonts w:asciiTheme="majorBidi" w:hAnsiTheme="majorBidi" w:cstheme="majorBidi"/>
        </w:rPr>
        <w:br w:type="page"/>
      </w:r>
    </w:p>
    <w:p w:rsidR="00ED3A31" w:rsidRDefault="0099344B" w:rsidP="00C120E9">
      <w:pPr>
        <w:rPr>
          <w:b/>
          <w:bCs/>
          <w:lang w:val="fr-CA"/>
        </w:rPr>
      </w:pPr>
      <w:r>
        <w:rPr>
          <w:noProof/>
          <w:lang w:val="fr-CA" w:eastAsia="fr-CA"/>
        </w:rPr>
        <w:lastRenderedPageBreak/>
        <w:drawing>
          <wp:inline distT="0" distB="0" distL="0" distR="0">
            <wp:extent cx="5490210" cy="4464566"/>
            <wp:effectExtent l="0" t="0" r="0" b="0"/>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490210" cy="4464566"/>
                    </a:xfrm>
                    <a:prstGeom prst="rect">
                      <a:avLst/>
                    </a:prstGeom>
                    <a:noFill/>
                    <a:ln w="9525">
                      <a:noFill/>
                      <a:miter lim="800000"/>
                      <a:headEnd/>
                      <a:tailEnd/>
                    </a:ln>
                  </pic:spPr>
                </pic:pic>
              </a:graphicData>
            </a:graphic>
          </wp:inline>
        </w:drawing>
      </w:r>
    </w:p>
    <w:p w:rsidR="0099344B" w:rsidRDefault="006C4206">
      <w:pPr>
        <w:jc w:val="center"/>
        <w:rPr>
          <w:lang w:val="fr-CA"/>
        </w:rPr>
      </w:pPr>
      <w:r w:rsidRPr="006C4206">
        <w:rPr>
          <w:b/>
          <w:bCs/>
          <w:lang w:val="fr-CA"/>
        </w:rPr>
        <w:t>Figure 1</w:t>
      </w:r>
    </w:p>
    <w:p w:rsidR="00C37A42" w:rsidRPr="007779C9" w:rsidRDefault="006C4206" w:rsidP="00C120E9">
      <w:pPr>
        <w:spacing w:after="0" w:line="240" w:lineRule="auto"/>
        <w:jc w:val="left"/>
        <w:rPr>
          <w:lang w:val="fr-CA"/>
        </w:rPr>
      </w:pPr>
      <w:r w:rsidRPr="006C4206">
        <w:rPr>
          <w:lang w:val="fr-CA"/>
        </w:rPr>
        <w:br w:type="page"/>
      </w:r>
    </w:p>
    <w:p w:rsidR="0099344B" w:rsidRDefault="0099344B">
      <w:pPr>
        <w:spacing w:after="0" w:line="240" w:lineRule="auto"/>
        <w:jc w:val="center"/>
        <w:rPr>
          <w:lang w:val="fr-CA"/>
        </w:rPr>
      </w:pPr>
      <w:r>
        <w:rPr>
          <w:noProof/>
          <w:lang w:val="fr-CA" w:eastAsia="fr-CA"/>
        </w:rPr>
        <w:lastRenderedPageBreak/>
        <w:drawing>
          <wp:inline distT="0" distB="0" distL="0" distR="0">
            <wp:extent cx="3240000" cy="2121429"/>
            <wp:effectExtent l="19050" t="0" r="0" b="0"/>
            <wp:docPr id="1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r:embed="rId10" cstate="print"/>
                    <a:srcRect/>
                    <a:stretch>
                      <a:fillRect/>
                    </a:stretch>
                  </pic:blipFill>
                  <pic:spPr bwMode="auto">
                    <a:xfrm>
                      <a:off x="0" y="0"/>
                      <a:ext cx="3240000" cy="2121429"/>
                    </a:xfrm>
                    <a:prstGeom prst="rect">
                      <a:avLst/>
                    </a:prstGeom>
                    <a:noFill/>
                    <a:ln w="9525">
                      <a:noFill/>
                      <a:miter lim="800000"/>
                      <a:headEnd/>
                      <a:tailEnd/>
                    </a:ln>
                  </pic:spPr>
                </pic:pic>
              </a:graphicData>
            </a:graphic>
          </wp:inline>
        </w:drawing>
      </w:r>
      <w:r w:rsidR="00BF0D61" w:rsidRPr="00BF0D61" w:rsidDel="00923AC5">
        <w:rPr>
          <w:lang w:val="fr-CA"/>
        </w:rPr>
        <w:t xml:space="preserve"> </w:t>
      </w:r>
    </w:p>
    <w:p w:rsidR="0090147C" w:rsidRPr="007779C9" w:rsidRDefault="0090147C" w:rsidP="00C120E9">
      <w:pPr>
        <w:spacing w:after="0" w:line="240" w:lineRule="auto"/>
        <w:rPr>
          <w:lang w:val="fr-CA"/>
        </w:rPr>
      </w:pPr>
    </w:p>
    <w:p w:rsidR="0099344B" w:rsidRDefault="00506A1D">
      <w:pPr>
        <w:spacing w:after="0" w:line="240" w:lineRule="auto"/>
        <w:jc w:val="center"/>
        <w:rPr>
          <w:lang w:val="fr-CA"/>
        </w:rPr>
      </w:pPr>
      <w:r w:rsidRPr="00506A1D">
        <w:rPr>
          <w:b/>
          <w:bCs/>
          <w:lang w:val="fr-CA"/>
        </w:rPr>
        <w:t>Figure 2</w:t>
      </w:r>
    </w:p>
    <w:p w:rsidR="00ED3A31" w:rsidRDefault="00ED3A31">
      <w:pPr>
        <w:spacing w:after="0" w:line="240" w:lineRule="auto"/>
        <w:jc w:val="left"/>
        <w:rPr>
          <w:lang w:val="fr-CA"/>
        </w:rPr>
      </w:pPr>
      <w:r>
        <w:rPr>
          <w:lang w:val="fr-CA"/>
        </w:rPr>
        <w:br w:type="page"/>
      </w:r>
    </w:p>
    <w:p w:rsidR="00ED3A31" w:rsidRDefault="0099344B">
      <w:pPr>
        <w:spacing w:after="0" w:line="240" w:lineRule="auto"/>
        <w:jc w:val="left"/>
        <w:rPr>
          <w:lang w:val="fr-CA"/>
        </w:rPr>
      </w:pPr>
      <w:r>
        <w:rPr>
          <w:noProof/>
          <w:lang w:val="fr-CA" w:eastAsia="fr-CA"/>
        </w:rPr>
        <w:lastRenderedPageBreak/>
        <w:drawing>
          <wp:inline distT="0" distB="0" distL="0" distR="0">
            <wp:extent cx="5490210" cy="2477205"/>
            <wp:effectExtent l="0" t="0" r="0" b="0"/>
            <wp:docPr id="1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490210" cy="2477205"/>
                    </a:xfrm>
                    <a:prstGeom prst="rect">
                      <a:avLst/>
                    </a:prstGeom>
                    <a:noFill/>
                    <a:ln w="9525">
                      <a:noFill/>
                      <a:miter lim="800000"/>
                      <a:headEnd/>
                      <a:tailEnd/>
                    </a:ln>
                  </pic:spPr>
                </pic:pic>
              </a:graphicData>
            </a:graphic>
          </wp:inline>
        </w:drawing>
      </w:r>
    </w:p>
    <w:p w:rsidR="00EF262B" w:rsidRDefault="00EF262B" w:rsidP="00ED3A31">
      <w:pPr>
        <w:spacing w:after="0" w:line="240" w:lineRule="auto"/>
        <w:rPr>
          <w:b/>
          <w:bCs/>
          <w:lang w:val="fr-CA"/>
        </w:rPr>
      </w:pPr>
    </w:p>
    <w:p w:rsidR="0099344B" w:rsidRDefault="00ED3A31">
      <w:pPr>
        <w:spacing w:after="0" w:line="240" w:lineRule="auto"/>
        <w:jc w:val="center"/>
        <w:rPr>
          <w:lang w:val="fr-CA"/>
        </w:rPr>
      </w:pPr>
      <w:r w:rsidRPr="00506A1D">
        <w:rPr>
          <w:b/>
          <w:bCs/>
          <w:lang w:val="fr-CA"/>
        </w:rPr>
        <w:t xml:space="preserve">Figure </w:t>
      </w:r>
      <w:r>
        <w:rPr>
          <w:b/>
          <w:bCs/>
          <w:lang w:val="fr-CA"/>
        </w:rPr>
        <w:t>3</w:t>
      </w:r>
    </w:p>
    <w:p w:rsidR="00ED3A31" w:rsidRDefault="00ED3A31">
      <w:pPr>
        <w:spacing w:after="0" w:line="240" w:lineRule="auto"/>
        <w:jc w:val="left"/>
        <w:rPr>
          <w:lang w:val="fr-CA"/>
        </w:rPr>
      </w:pPr>
    </w:p>
    <w:p w:rsidR="00ED3A31" w:rsidRDefault="00ED3A31">
      <w:pPr>
        <w:spacing w:after="0" w:line="240" w:lineRule="auto"/>
        <w:jc w:val="left"/>
        <w:rPr>
          <w:lang w:val="fr-CA"/>
        </w:rPr>
      </w:pPr>
      <w:r>
        <w:rPr>
          <w:lang w:val="fr-CA"/>
        </w:rPr>
        <w:br w:type="page"/>
      </w:r>
    </w:p>
    <w:p w:rsidR="00AE6DBC" w:rsidRDefault="0099344B">
      <w:pPr>
        <w:spacing w:after="0" w:line="240" w:lineRule="auto"/>
        <w:jc w:val="center"/>
        <w:rPr>
          <w:lang w:val="fr-CA"/>
        </w:rPr>
      </w:pPr>
      <w:r>
        <w:rPr>
          <w:noProof/>
          <w:lang w:val="fr-CA" w:eastAsia="fr-CA"/>
        </w:rPr>
        <w:lastRenderedPageBreak/>
        <w:drawing>
          <wp:inline distT="0" distB="0" distL="0" distR="0">
            <wp:extent cx="3113777" cy="2847637"/>
            <wp:effectExtent l="0" t="0" r="0" b="0"/>
            <wp:docPr id="19"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3113777" cy="2847637"/>
                    </a:xfrm>
                    <a:prstGeom prst="rect">
                      <a:avLst/>
                    </a:prstGeom>
                    <a:noFill/>
                    <a:ln w="9525">
                      <a:noFill/>
                      <a:miter lim="800000"/>
                      <a:headEnd/>
                      <a:tailEnd/>
                    </a:ln>
                  </pic:spPr>
                </pic:pic>
              </a:graphicData>
            </a:graphic>
          </wp:inline>
        </w:drawing>
      </w:r>
      <w:r w:rsidR="00BF0D61" w:rsidRPr="00BF0D61" w:rsidDel="00923AC5">
        <w:t xml:space="preserve"> </w:t>
      </w:r>
    </w:p>
    <w:p w:rsidR="00ED3A31" w:rsidRDefault="00ED3A31" w:rsidP="00ED3A31">
      <w:pPr>
        <w:spacing w:after="0" w:line="240" w:lineRule="auto"/>
        <w:rPr>
          <w:b/>
          <w:bCs/>
          <w:lang w:val="fr-CA"/>
        </w:rPr>
      </w:pPr>
    </w:p>
    <w:p w:rsidR="0099344B" w:rsidRDefault="00ED3A31">
      <w:pPr>
        <w:spacing w:after="0" w:line="240" w:lineRule="auto"/>
        <w:jc w:val="center"/>
        <w:rPr>
          <w:lang w:val="fr-CA"/>
        </w:rPr>
      </w:pPr>
      <w:r w:rsidRPr="00506A1D">
        <w:rPr>
          <w:b/>
          <w:bCs/>
          <w:lang w:val="fr-CA"/>
        </w:rPr>
        <w:t xml:space="preserve">Figure </w:t>
      </w:r>
      <w:r>
        <w:rPr>
          <w:b/>
          <w:bCs/>
          <w:lang w:val="fr-CA"/>
        </w:rPr>
        <w:t>4</w:t>
      </w:r>
    </w:p>
    <w:p w:rsidR="00ED3A31" w:rsidRDefault="00ED3A31">
      <w:pPr>
        <w:spacing w:after="0" w:line="240" w:lineRule="auto"/>
        <w:jc w:val="left"/>
        <w:rPr>
          <w:lang w:val="fr-CA"/>
        </w:rPr>
      </w:pPr>
    </w:p>
    <w:p w:rsidR="00ED3A31" w:rsidRDefault="00ED3A31">
      <w:pPr>
        <w:spacing w:after="0" w:line="240" w:lineRule="auto"/>
        <w:jc w:val="left"/>
        <w:rPr>
          <w:lang w:val="fr-CA"/>
        </w:rPr>
      </w:pPr>
      <w:r>
        <w:rPr>
          <w:lang w:val="fr-CA"/>
        </w:rPr>
        <w:br w:type="page"/>
      </w:r>
    </w:p>
    <w:p w:rsidR="00AE6DBC" w:rsidRDefault="0099344B">
      <w:pPr>
        <w:spacing w:after="0" w:line="240" w:lineRule="auto"/>
        <w:jc w:val="center"/>
        <w:rPr>
          <w:lang w:val="fr-CA"/>
        </w:rPr>
      </w:pPr>
      <w:r>
        <w:rPr>
          <w:noProof/>
          <w:lang w:val="fr-CA" w:eastAsia="fr-CA"/>
        </w:rPr>
        <w:lastRenderedPageBreak/>
        <w:drawing>
          <wp:inline distT="0" distB="0" distL="0" distR="0">
            <wp:extent cx="3002072" cy="1409859"/>
            <wp:effectExtent l="19050" t="0" r="7828" b="0"/>
            <wp:docPr id="1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3002072" cy="1409859"/>
                    </a:xfrm>
                    <a:prstGeom prst="rect">
                      <a:avLst/>
                    </a:prstGeom>
                    <a:noFill/>
                    <a:ln w="9525">
                      <a:noFill/>
                      <a:miter lim="800000"/>
                      <a:headEnd/>
                      <a:tailEnd/>
                    </a:ln>
                  </pic:spPr>
                </pic:pic>
              </a:graphicData>
            </a:graphic>
          </wp:inline>
        </w:drawing>
      </w:r>
    </w:p>
    <w:p w:rsidR="00ED3A31" w:rsidRDefault="00ED3A31" w:rsidP="00ED3A31">
      <w:pPr>
        <w:spacing w:after="0" w:line="240" w:lineRule="auto"/>
        <w:rPr>
          <w:b/>
          <w:bCs/>
          <w:lang w:val="fr-CA"/>
        </w:rPr>
      </w:pPr>
    </w:p>
    <w:p w:rsidR="00AE6DBC" w:rsidRDefault="00ED3A31">
      <w:pPr>
        <w:spacing w:after="0" w:line="240" w:lineRule="auto"/>
        <w:jc w:val="center"/>
        <w:rPr>
          <w:lang w:val="fr-CA"/>
        </w:rPr>
      </w:pPr>
      <w:r w:rsidRPr="00506A1D">
        <w:rPr>
          <w:b/>
          <w:bCs/>
          <w:lang w:val="fr-CA"/>
        </w:rPr>
        <w:t xml:space="preserve">Figure </w:t>
      </w:r>
      <w:r>
        <w:rPr>
          <w:b/>
          <w:bCs/>
          <w:lang w:val="fr-CA"/>
        </w:rPr>
        <w:t>5</w:t>
      </w:r>
    </w:p>
    <w:p w:rsidR="00ED3A31" w:rsidRPr="00ED43AA" w:rsidRDefault="00ED3A31">
      <w:pPr>
        <w:spacing w:after="0" w:line="240" w:lineRule="auto"/>
        <w:rPr>
          <w:lang w:val="fr-CA"/>
        </w:rPr>
      </w:pPr>
    </w:p>
    <w:sectPr w:rsidR="00ED3A31" w:rsidRPr="00ED43AA" w:rsidSect="00585048">
      <w:pgSz w:w="12240" w:h="15840"/>
      <w:pgMar w:top="1440" w:right="1797" w:bottom="1440" w:left="1797"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65176" w:rsidRDefault="00E65176" w:rsidP="00C90CC8">
      <w:r>
        <w:separator/>
      </w:r>
    </w:p>
  </w:endnote>
  <w:endnote w:type="continuationSeparator" w:id="0">
    <w:p w:rsidR="00E65176" w:rsidRDefault="00E65176" w:rsidP="00C90CC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F1">
    <w:altName w:val="Times New Roman"/>
    <w:charset w:val="00"/>
    <w:family w:val="auto"/>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6137286"/>
      <w:docPartObj>
        <w:docPartGallery w:val="Page Numbers (Bottom of Page)"/>
        <w:docPartUnique/>
      </w:docPartObj>
    </w:sdtPr>
    <w:sdtContent>
      <w:p w:rsidR="00E65176" w:rsidRDefault="00E65176">
        <w:pPr>
          <w:pStyle w:val="Pieddepage"/>
          <w:jc w:val="right"/>
        </w:pPr>
        <w:r w:rsidRPr="00086F28">
          <w:fldChar w:fldCharType="begin"/>
        </w:r>
        <w:r>
          <w:instrText>PAGE   \* MERGEFORMAT</w:instrText>
        </w:r>
        <w:r w:rsidRPr="00086F28">
          <w:fldChar w:fldCharType="separate"/>
        </w:r>
        <w:r w:rsidR="005616F3" w:rsidRPr="005616F3">
          <w:rPr>
            <w:noProof/>
            <w:lang w:val="fr-FR"/>
          </w:rPr>
          <w:t>5</w:t>
        </w:r>
        <w:r>
          <w:rPr>
            <w:noProof/>
            <w:lang w:val="fr-FR"/>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65176" w:rsidRDefault="00E65176" w:rsidP="00C90CC8">
      <w:r>
        <w:separator/>
      </w:r>
    </w:p>
  </w:footnote>
  <w:footnote w:type="continuationSeparator" w:id="0">
    <w:p w:rsidR="00E65176" w:rsidRDefault="00E65176" w:rsidP="00C90CC8">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2739EB"/>
    <w:multiLevelType w:val="multilevel"/>
    <w:tmpl w:val="527E24D2"/>
    <w:styleLink w:val="WWNum1"/>
    <w:lvl w:ilvl="0">
      <w:numFmt w:val="bullet"/>
      <w:lvlText w:val="-"/>
      <w:lvlJc w:val="left"/>
      <w:pPr>
        <w:ind w:left="720" w:hanging="360"/>
      </w:pPr>
      <w:rPr>
        <w:rFonts w:cs="Times New Roman"/>
      </w:rPr>
    </w:lvl>
    <w:lvl w:ilvl="1">
      <w:numFmt w:val="bullet"/>
      <w:lvlText w:val="o"/>
      <w:lvlJc w:val="left"/>
      <w:pPr>
        <w:ind w:left="1440" w:hanging="360"/>
      </w:pPr>
      <w:rPr>
        <w:rFonts w:cs="Courier New"/>
      </w:rPr>
    </w:lvl>
    <w:lvl w:ilvl="2">
      <w:numFmt w:val="bullet"/>
      <w:lvlText w:val=""/>
      <w:lvlJc w:val="left"/>
      <w:pPr>
        <w:ind w:left="2160" w:hanging="360"/>
      </w:pPr>
    </w:lvl>
    <w:lvl w:ilvl="3">
      <w:numFmt w:val="bullet"/>
      <w:lvlText w:val=""/>
      <w:lvlJc w:val="left"/>
      <w:pPr>
        <w:ind w:left="2880" w:hanging="360"/>
      </w:pPr>
    </w:lvl>
    <w:lvl w:ilvl="4">
      <w:numFmt w:val="bullet"/>
      <w:lvlText w:val="o"/>
      <w:lvlJc w:val="left"/>
      <w:pPr>
        <w:ind w:left="3600" w:hanging="360"/>
      </w:pPr>
      <w:rPr>
        <w:rFonts w:cs="Courier New"/>
      </w:rPr>
    </w:lvl>
    <w:lvl w:ilvl="5">
      <w:numFmt w:val="bullet"/>
      <w:lvlText w:val=""/>
      <w:lvlJc w:val="left"/>
      <w:pPr>
        <w:ind w:left="4320" w:hanging="360"/>
      </w:pPr>
    </w:lvl>
    <w:lvl w:ilvl="6">
      <w:numFmt w:val="bullet"/>
      <w:lvlText w:val=""/>
      <w:lvlJc w:val="left"/>
      <w:pPr>
        <w:ind w:left="5040" w:hanging="360"/>
      </w:pPr>
    </w:lvl>
    <w:lvl w:ilvl="7">
      <w:numFmt w:val="bullet"/>
      <w:lvlText w:val="o"/>
      <w:lvlJc w:val="left"/>
      <w:pPr>
        <w:ind w:left="5760" w:hanging="360"/>
      </w:pPr>
      <w:rPr>
        <w:rFonts w:cs="Courier New"/>
      </w:rPr>
    </w:lvl>
    <w:lvl w:ilvl="8">
      <w:numFmt w:val="bullet"/>
      <w:lvlText w:val=""/>
      <w:lvlJc w:val="left"/>
      <w:pPr>
        <w:ind w:left="6480" w:hanging="360"/>
      </w:pPr>
    </w:lvl>
  </w:abstractNum>
  <w:abstractNum w:abstractNumId="1">
    <w:nsid w:val="3BA02A16"/>
    <w:multiLevelType w:val="hybridMultilevel"/>
    <w:tmpl w:val="7762895C"/>
    <w:lvl w:ilvl="0" w:tplc="B37C1CA0">
      <w:start w:val="1"/>
      <w:numFmt w:val="bullet"/>
      <w:lvlText w:val="-"/>
      <w:lvlJc w:val="left"/>
      <w:pPr>
        <w:ind w:left="720" w:hanging="360"/>
      </w:pPr>
      <w:rPr>
        <w:rFonts w:ascii="Times New Roman"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adh Hammami">
    <w15:presenceInfo w15:providerId="AD" w15:userId="S-1-5-21-2126451634-1294426163-324618207-252683"/>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US" w:vendorID="64" w:dllVersion="131078" w:nlCheck="1" w:checkStyle="0"/>
  <w:activeWritingStyle w:appName="MSWord" w:lang="en-CA" w:vendorID="64" w:dllVersion="131078" w:nlCheck="1" w:checkStyle="1"/>
  <w:activeWritingStyle w:appName="MSWord" w:lang="fr-FR" w:vendorID="64" w:dllVersion="131078" w:nlCheck="1" w:checkStyle="1"/>
  <w:activeWritingStyle w:appName="MSWord" w:lang="fr-CA" w:vendorID="64" w:dllVersion="131078" w:nlCheck="1" w:checkStyle="1"/>
  <w:activeWritingStyle w:appName="MSWord" w:lang="en-GB" w:vendorID="64" w:dllVersion="131078" w:nlCheck="1" w:checkStyle="1"/>
  <w:proofState w:spelling="clean" w:grammar="clean"/>
  <w:defaultTabStop w:val="708"/>
  <w:hyphenationZone w:val="425"/>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J Steroid Biochem Molec Bi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adrw909t5w5ptzetfvyxtzrferxew5adzaps&quot;&gt;My EndNote Library&lt;record-ids&gt;&lt;item&gt;192&lt;/item&gt;&lt;item&gt;313&lt;/item&gt;&lt;item&gt;314&lt;/item&gt;&lt;item&gt;317&lt;/item&gt;&lt;item&gt;318&lt;/item&gt;&lt;item&gt;320&lt;/item&gt;&lt;item&gt;323&lt;/item&gt;&lt;item&gt;324&lt;/item&gt;&lt;item&gt;325&lt;/item&gt;&lt;item&gt;326&lt;/item&gt;&lt;item&gt;327&lt;/item&gt;&lt;item&gt;328&lt;/item&gt;&lt;item&gt;329&lt;/item&gt;&lt;item&gt;330&lt;/item&gt;&lt;item&gt;331&lt;/item&gt;&lt;item&gt;332&lt;/item&gt;&lt;item&gt;335&lt;/item&gt;&lt;item&gt;336&lt;/item&gt;&lt;item&gt;337&lt;/item&gt;&lt;item&gt;339&lt;/item&gt;&lt;item&gt;340&lt;/item&gt;&lt;item&gt;343&lt;/item&gt;&lt;item&gt;344&lt;/item&gt;&lt;item&gt;345&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77&lt;/item&gt;&lt;item&gt;378&lt;/item&gt;&lt;item&gt;379&lt;/item&gt;&lt;item&gt;380&lt;/item&gt;&lt;item&gt;381&lt;/item&gt;&lt;item&gt;382&lt;/item&gt;&lt;item&gt;383&lt;/item&gt;&lt;item&gt;384&lt;/item&gt;&lt;item&gt;385&lt;/item&gt;&lt;item&gt;386&lt;/item&gt;&lt;item&gt;388&lt;/item&gt;&lt;item&gt;389&lt;/item&gt;&lt;item&gt;390&lt;/item&gt;&lt;item&gt;392&lt;/item&gt;&lt;item&gt;394&lt;/item&gt;&lt;item&gt;395&lt;/item&gt;&lt;item&gt;396&lt;/item&gt;&lt;item&gt;397&lt;/item&gt;&lt;item&gt;398&lt;/item&gt;&lt;item&gt;399&lt;/item&gt;&lt;item&gt;400&lt;/item&gt;&lt;item&gt;401&lt;/item&gt;&lt;item&gt;402&lt;/item&gt;&lt;item&gt;403&lt;/item&gt;&lt;item&gt;404&lt;/item&gt;&lt;item&gt;406&lt;/item&gt;&lt;item&gt;407&lt;/item&gt;&lt;item&gt;408&lt;/item&gt;&lt;item&gt;409&lt;/item&gt;&lt;item&gt;410&lt;/item&gt;&lt;item&gt;411&lt;/item&gt;&lt;item&gt;412&lt;/item&gt;&lt;item&gt;413&lt;/item&gt;&lt;item&gt;414&lt;/item&gt;&lt;item&gt;415&lt;/item&gt;&lt;item&gt;416&lt;/item&gt;&lt;item&gt;417&lt;/item&gt;&lt;item&gt;418&lt;/item&gt;&lt;item&gt;421&lt;/item&gt;&lt;item&gt;422&lt;/item&gt;&lt;item&gt;424&lt;/item&gt;&lt;item&gt;425&lt;/item&gt;&lt;item&gt;426&lt;/item&gt;&lt;item&gt;427&lt;/item&gt;&lt;item&gt;429&lt;/item&gt;&lt;item&gt;430&lt;/item&gt;&lt;item&gt;433&lt;/item&gt;&lt;item&gt;434&lt;/item&gt;&lt;item&gt;435&lt;/item&gt;&lt;item&gt;436&lt;/item&gt;&lt;item&gt;437&lt;/item&gt;&lt;item&gt;438&lt;/item&gt;&lt;item&gt;440&lt;/item&gt;&lt;item&gt;441&lt;/item&gt;&lt;item&gt;442&lt;/item&gt;&lt;item&gt;443&lt;/item&gt;&lt;item&gt;444&lt;/item&gt;&lt;item&gt;445&lt;/item&gt;&lt;item&gt;446&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71&lt;/item&gt;&lt;item&gt;483&lt;/item&gt;&lt;item&gt;484&lt;/item&gt;&lt;item&gt;485&lt;/item&gt;&lt;item&gt;486&lt;/item&gt;&lt;/record-ids&gt;&lt;/item&gt;&lt;/Libraries&gt;"/>
  </w:docVars>
  <w:rsids>
    <w:rsidRoot w:val="00A06F6A"/>
    <w:rsid w:val="00000B86"/>
    <w:rsid w:val="00010592"/>
    <w:rsid w:val="0001092C"/>
    <w:rsid w:val="00011468"/>
    <w:rsid w:val="00013246"/>
    <w:rsid w:val="00013E42"/>
    <w:rsid w:val="00016166"/>
    <w:rsid w:val="0002094B"/>
    <w:rsid w:val="00022649"/>
    <w:rsid w:val="0002381A"/>
    <w:rsid w:val="000260A4"/>
    <w:rsid w:val="00026C67"/>
    <w:rsid w:val="00027D7E"/>
    <w:rsid w:val="00027E05"/>
    <w:rsid w:val="00030218"/>
    <w:rsid w:val="00030D85"/>
    <w:rsid w:val="0003215F"/>
    <w:rsid w:val="0003224A"/>
    <w:rsid w:val="000342CB"/>
    <w:rsid w:val="000342D0"/>
    <w:rsid w:val="00036851"/>
    <w:rsid w:val="00037B80"/>
    <w:rsid w:val="00042AF8"/>
    <w:rsid w:val="0004650E"/>
    <w:rsid w:val="0004795C"/>
    <w:rsid w:val="0005026D"/>
    <w:rsid w:val="00052100"/>
    <w:rsid w:val="000536C8"/>
    <w:rsid w:val="00055185"/>
    <w:rsid w:val="00056E07"/>
    <w:rsid w:val="00056E6C"/>
    <w:rsid w:val="0006128A"/>
    <w:rsid w:val="00063432"/>
    <w:rsid w:val="00063F60"/>
    <w:rsid w:val="0006573A"/>
    <w:rsid w:val="00066D11"/>
    <w:rsid w:val="00067BFD"/>
    <w:rsid w:val="000711DD"/>
    <w:rsid w:val="00071947"/>
    <w:rsid w:val="00071A17"/>
    <w:rsid w:val="00072746"/>
    <w:rsid w:val="00074367"/>
    <w:rsid w:val="00075ADB"/>
    <w:rsid w:val="000775D8"/>
    <w:rsid w:val="0007792E"/>
    <w:rsid w:val="00077B47"/>
    <w:rsid w:val="00077CCD"/>
    <w:rsid w:val="00080D90"/>
    <w:rsid w:val="00081DFF"/>
    <w:rsid w:val="000829B3"/>
    <w:rsid w:val="000838F5"/>
    <w:rsid w:val="00083B94"/>
    <w:rsid w:val="0008452E"/>
    <w:rsid w:val="00086F28"/>
    <w:rsid w:val="00091111"/>
    <w:rsid w:val="000928AD"/>
    <w:rsid w:val="00095486"/>
    <w:rsid w:val="000A1B2A"/>
    <w:rsid w:val="000A2656"/>
    <w:rsid w:val="000A3BEF"/>
    <w:rsid w:val="000A3C46"/>
    <w:rsid w:val="000A6473"/>
    <w:rsid w:val="000A6AB9"/>
    <w:rsid w:val="000A6BD0"/>
    <w:rsid w:val="000A7D0A"/>
    <w:rsid w:val="000B0251"/>
    <w:rsid w:val="000B155E"/>
    <w:rsid w:val="000B24EE"/>
    <w:rsid w:val="000B589C"/>
    <w:rsid w:val="000B5D91"/>
    <w:rsid w:val="000B7BD1"/>
    <w:rsid w:val="000C3DF5"/>
    <w:rsid w:val="000C47E0"/>
    <w:rsid w:val="000C5D47"/>
    <w:rsid w:val="000C79CD"/>
    <w:rsid w:val="000C7B75"/>
    <w:rsid w:val="000D0830"/>
    <w:rsid w:val="000D1C0D"/>
    <w:rsid w:val="000D5BBC"/>
    <w:rsid w:val="000D6B53"/>
    <w:rsid w:val="000E11F1"/>
    <w:rsid w:val="000E1248"/>
    <w:rsid w:val="000E220C"/>
    <w:rsid w:val="000E29DD"/>
    <w:rsid w:val="000E3295"/>
    <w:rsid w:val="000E3651"/>
    <w:rsid w:val="000E4C49"/>
    <w:rsid w:val="000E4DBE"/>
    <w:rsid w:val="000E5484"/>
    <w:rsid w:val="000E6B6E"/>
    <w:rsid w:val="000F103D"/>
    <w:rsid w:val="000F1406"/>
    <w:rsid w:val="000F23FA"/>
    <w:rsid w:val="000F24E3"/>
    <w:rsid w:val="000F29AE"/>
    <w:rsid w:val="000F498E"/>
    <w:rsid w:val="00103266"/>
    <w:rsid w:val="00103E48"/>
    <w:rsid w:val="001055C7"/>
    <w:rsid w:val="00107F46"/>
    <w:rsid w:val="001102A7"/>
    <w:rsid w:val="00116C42"/>
    <w:rsid w:val="00120DDC"/>
    <w:rsid w:val="0012367A"/>
    <w:rsid w:val="00124059"/>
    <w:rsid w:val="001240DE"/>
    <w:rsid w:val="00125EAB"/>
    <w:rsid w:val="00131A7D"/>
    <w:rsid w:val="001359E6"/>
    <w:rsid w:val="00135CDD"/>
    <w:rsid w:val="001363E7"/>
    <w:rsid w:val="001400A1"/>
    <w:rsid w:val="00140DD7"/>
    <w:rsid w:val="00143A40"/>
    <w:rsid w:val="00146668"/>
    <w:rsid w:val="001468C6"/>
    <w:rsid w:val="00147C6A"/>
    <w:rsid w:val="001503E1"/>
    <w:rsid w:val="00150D9D"/>
    <w:rsid w:val="001543E3"/>
    <w:rsid w:val="00154C58"/>
    <w:rsid w:val="00157CEF"/>
    <w:rsid w:val="00161481"/>
    <w:rsid w:val="00161A9B"/>
    <w:rsid w:val="001631B2"/>
    <w:rsid w:val="00163446"/>
    <w:rsid w:val="00164C49"/>
    <w:rsid w:val="00165087"/>
    <w:rsid w:val="00171379"/>
    <w:rsid w:val="001719D1"/>
    <w:rsid w:val="001720BA"/>
    <w:rsid w:val="0017479B"/>
    <w:rsid w:val="00174E18"/>
    <w:rsid w:val="00175252"/>
    <w:rsid w:val="0017583B"/>
    <w:rsid w:val="001758AD"/>
    <w:rsid w:val="00176204"/>
    <w:rsid w:val="00177B71"/>
    <w:rsid w:val="00177BB7"/>
    <w:rsid w:val="00177C71"/>
    <w:rsid w:val="00177E54"/>
    <w:rsid w:val="00180CE3"/>
    <w:rsid w:val="00181341"/>
    <w:rsid w:val="00182C09"/>
    <w:rsid w:val="0018420C"/>
    <w:rsid w:val="00184EA5"/>
    <w:rsid w:val="001911BD"/>
    <w:rsid w:val="001916EB"/>
    <w:rsid w:val="00191BC0"/>
    <w:rsid w:val="00192624"/>
    <w:rsid w:val="001932A3"/>
    <w:rsid w:val="00194A51"/>
    <w:rsid w:val="00195E92"/>
    <w:rsid w:val="00196A90"/>
    <w:rsid w:val="001A292F"/>
    <w:rsid w:val="001A3110"/>
    <w:rsid w:val="001A58B8"/>
    <w:rsid w:val="001A6E1A"/>
    <w:rsid w:val="001B03EC"/>
    <w:rsid w:val="001B1DFA"/>
    <w:rsid w:val="001B3099"/>
    <w:rsid w:val="001B7F3F"/>
    <w:rsid w:val="001C6A8A"/>
    <w:rsid w:val="001C7926"/>
    <w:rsid w:val="001D1724"/>
    <w:rsid w:val="001D1C36"/>
    <w:rsid w:val="001D2452"/>
    <w:rsid w:val="001D6C77"/>
    <w:rsid w:val="001D7B77"/>
    <w:rsid w:val="001E0B80"/>
    <w:rsid w:val="001E20C8"/>
    <w:rsid w:val="001E299B"/>
    <w:rsid w:val="001E34D8"/>
    <w:rsid w:val="001E3633"/>
    <w:rsid w:val="001E51E5"/>
    <w:rsid w:val="001E676B"/>
    <w:rsid w:val="001E6939"/>
    <w:rsid w:val="001E7BF7"/>
    <w:rsid w:val="001F0A20"/>
    <w:rsid w:val="001F0D24"/>
    <w:rsid w:val="001F12CB"/>
    <w:rsid w:val="001F25AB"/>
    <w:rsid w:val="001F69E4"/>
    <w:rsid w:val="00200747"/>
    <w:rsid w:val="00203A7D"/>
    <w:rsid w:val="00207DEF"/>
    <w:rsid w:val="00210450"/>
    <w:rsid w:val="00216CC8"/>
    <w:rsid w:val="00220EBA"/>
    <w:rsid w:val="00222B7C"/>
    <w:rsid w:val="002246FE"/>
    <w:rsid w:val="00225629"/>
    <w:rsid w:val="002275AC"/>
    <w:rsid w:val="00235DB4"/>
    <w:rsid w:val="00237B78"/>
    <w:rsid w:val="00237DD5"/>
    <w:rsid w:val="00240E42"/>
    <w:rsid w:val="00241BB3"/>
    <w:rsid w:val="00245F6D"/>
    <w:rsid w:val="00246BC0"/>
    <w:rsid w:val="002478A0"/>
    <w:rsid w:val="00247ECC"/>
    <w:rsid w:val="00251497"/>
    <w:rsid w:val="00251C5A"/>
    <w:rsid w:val="00251CBA"/>
    <w:rsid w:val="00252853"/>
    <w:rsid w:val="00252C91"/>
    <w:rsid w:val="00254555"/>
    <w:rsid w:val="00255663"/>
    <w:rsid w:val="00257CFB"/>
    <w:rsid w:val="00261016"/>
    <w:rsid w:val="00261A08"/>
    <w:rsid w:val="002627D9"/>
    <w:rsid w:val="00263670"/>
    <w:rsid w:val="0026542F"/>
    <w:rsid w:val="002665DF"/>
    <w:rsid w:val="0027167F"/>
    <w:rsid w:val="0027373E"/>
    <w:rsid w:val="002742C5"/>
    <w:rsid w:val="00282725"/>
    <w:rsid w:val="002908B8"/>
    <w:rsid w:val="00291300"/>
    <w:rsid w:val="0029377D"/>
    <w:rsid w:val="00295064"/>
    <w:rsid w:val="002A1459"/>
    <w:rsid w:val="002A6805"/>
    <w:rsid w:val="002B1335"/>
    <w:rsid w:val="002B3583"/>
    <w:rsid w:val="002B35F2"/>
    <w:rsid w:val="002B57FF"/>
    <w:rsid w:val="002C0DF0"/>
    <w:rsid w:val="002C3250"/>
    <w:rsid w:val="002C3539"/>
    <w:rsid w:val="002C4039"/>
    <w:rsid w:val="002C7719"/>
    <w:rsid w:val="002C7CA2"/>
    <w:rsid w:val="002D1012"/>
    <w:rsid w:val="002D4921"/>
    <w:rsid w:val="002E0EA7"/>
    <w:rsid w:val="002E1442"/>
    <w:rsid w:val="002E55E5"/>
    <w:rsid w:val="002E5CD4"/>
    <w:rsid w:val="002F0859"/>
    <w:rsid w:val="002F087A"/>
    <w:rsid w:val="002F16AE"/>
    <w:rsid w:val="002F2389"/>
    <w:rsid w:val="002F30E4"/>
    <w:rsid w:val="002F39FC"/>
    <w:rsid w:val="002F6D74"/>
    <w:rsid w:val="00301678"/>
    <w:rsid w:val="003038B8"/>
    <w:rsid w:val="003039D1"/>
    <w:rsid w:val="00306837"/>
    <w:rsid w:val="00306CB3"/>
    <w:rsid w:val="00311E91"/>
    <w:rsid w:val="003129AD"/>
    <w:rsid w:val="00312E0C"/>
    <w:rsid w:val="00312F32"/>
    <w:rsid w:val="00313CD0"/>
    <w:rsid w:val="0031676F"/>
    <w:rsid w:val="0032075B"/>
    <w:rsid w:val="00321F56"/>
    <w:rsid w:val="0032418A"/>
    <w:rsid w:val="00325FC1"/>
    <w:rsid w:val="00327EEB"/>
    <w:rsid w:val="003306D9"/>
    <w:rsid w:val="00330E98"/>
    <w:rsid w:val="0033196D"/>
    <w:rsid w:val="00334B26"/>
    <w:rsid w:val="00334DFA"/>
    <w:rsid w:val="00335427"/>
    <w:rsid w:val="00337E09"/>
    <w:rsid w:val="00345206"/>
    <w:rsid w:val="00345D8D"/>
    <w:rsid w:val="00350D88"/>
    <w:rsid w:val="00352ABE"/>
    <w:rsid w:val="00353412"/>
    <w:rsid w:val="00354C46"/>
    <w:rsid w:val="003603EC"/>
    <w:rsid w:val="00360826"/>
    <w:rsid w:val="0036231B"/>
    <w:rsid w:val="00364848"/>
    <w:rsid w:val="00366750"/>
    <w:rsid w:val="003672D3"/>
    <w:rsid w:val="003672DE"/>
    <w:rsid w:val="00367B01"/>
    <w:rsid w:val="00370CFB"/>
    <w:rsid w:val="003718AF"/>
    <w:rsid w:val="003738E1"/>
    <w:rsid w:val="00374D06"/>
    <w:rsid w:val="00375146"/>
    <w:rsid w:val="00376710"/>
    <w:rsid w:val="00376871"/>
    <w:rsid w:val="00377BCB"/>
    <w:rsid w:val="00382902"/>
    <w:rsid w:val="00383E29"/>
    <w:rsid w:val="00387956"/>
    <w:rsid w:val="00391161"/>
    <w:rsid w:val="00392872"/>
    <w:rsid w:val="00392F69"/>
    <w:rsid w:val="00393B6C"/>
    <w:rsid w:val="00395251"/>
    <w:rsid w:val="0039541B"/>
    <w:rsid w:val="00395567"/>
    <w:rsid w:val="00396CB7"/>
    <w:rsid w:val="003971A1"/>
    <w:rsid w:val="003A15F9"/>
    <w:rsid w:val="003A2162"/>
    <w:rsid w:val="003A2202"/>
    <w:rsid w:val="003A4EA6"/>
    <w:rsid w:val="003B3AD5"/>
    <w:rsid w:val="003B6729"/>
    <w:rsid w:val="003C0CED"/>
    <w:rsid w:val="003C23FF"/>
    <w:rsid w:val="003C3263"/>
    <w:rsid w:val="003C53E5"/>
    <w:rsid w:val="003D02B4"/>
    <w:rsid w:val="003D1680"/>
    <w:rsid w:val="003D3A96"/>
    <w:rsid w:val="003D48D6"/>
    <w:rsid w:val="003D5362"/>
    <w:rsid w:val="003E336C"/>
    <w:rsid w:val="003F03E2"/>
    <w:rsid w:val="003F0EAA"/>
    <w:rsid w:val="003F2587"/>
    <w:rsid w:val="003F3453"/>
    <w:rsid w:val="003F3E15"/>
    <w:rsid w:val="003F6118"/>
    <w:rsid w:val="003F6D99"/>
    <w:rsid w:val="00401805"/>
    <w:rsid w:val="00401933"/>
    <w:rsid w:val="00402A03"/>
    <w:rsid w:val="00402C31"/>
    <w:rsid w:val="00404386"/>
    <w:rsid w:val="00404ED0"/>
    <w:rsid w:val="00405122"/>
    <w:rsid w:val="004053D9"/>
    <w:rsid w:val="00406973"/>
    <w:rsid w:val="00406FCE"/>
    <w:rsid w:val="00410796"/>
    <w:rsid w:val="00413D8D"/>
    <w:rsid w:val="0041468F"/>
    <w:rsid w:val="00422192"/>
    <w:rsid w:val="004240CF"/>
    <w:rsid w:val="00425CBF"/>
    <w:rsid w:val="00426BAD"/>
    <w:rsid w:val="00427058"/>
    <w:rsid w:val="004309A6"/>
    <w:rsid w:val="00431027"/>
    <w:rsid w:val="004323B7"/>
    <w:rsid w:val="00435E1F"/>
    <w:rsid w:val="004367F8"/>
    <w:rsid w:val="004423E7"/>
    <w:rsid w:val="00442444"/>
    <w:rsid w:val="00444434"/>
    <w:rsid w:val="00444AD4"/>
    <w:rsid w:val="00446B49"/>
    <w:rsid w:val="004519DA"/>
    <w:rsid w:val="00452772"/>
    <w:rsid w:val="0045650D"/>
    <w:rsid w:val="00456A41"/>
    <w:rsid w:val="00456DB9"/>
    <w:rsid w:val="00463B54"/>
    <w:rsid w:val="004644B2"/>
    <w:rsid w:val="004649C3"/>
    <w:rsid w:val="00466330"/>
    <w:rsid w:val="00466CBB"/>
    <w:rsid w:val="00466F98"/>
    <w:rsid w:val="0046714F"/>
    <w:rsid w:val="004671B2"/>
    <w:rsid w:val="00467705"/>
    <w:rsid w:val="004678BA"/>
    <w:rsid w:val="00467A07"/>
    <w:rsid w:val="00470F55"/>
    <w:rsid w:val="00472F90"/>
    <w:rsid w:val="00472F9E"/>
    <w:rsid w:val="004742C0"/>
    <w:rsid w:val="0047475B"/>
    <w:rsid w:val="0047528C"/>
    <w:rsid w:val="00477095"/>
    <w:rsid w:val="00482A15"/>
    <w:rsid w:val="0048485F"/>
    <w:rsid w:val="004879FC"/>
    <w:rsid w:val="00487D45"/>
    <w:rsid w:val="00491A4C"/>
    <w:rsid w:val="00491AAC"/>
    <w:rsid w:val="004932D2"/>
    <w:rsid w:val="0049635A"/>
    <w:rsid w:val="004970E0"/>
    <w:rsid w:val="00497F2A"/>
    <w:rsid w:val="004A71B9"/>
    <w:rsid w:val="004A757A"/>
    <w:rsid w:val="004B0053"/>
    <w:rsid w:val="004B1AEC"/>
    <w:rsid w:val="004B21D7"/>
    <w:rsid w:val="004B2C66"/>
    <w:rsid w:val="004B31D4"/>
    <w:rsid w:val="004B69CF"/>
    <w:rsid w:val="004B728C"/>
    <w:rsid w:val="004C0281"/>
    <w:rsid w:val="004D1D3B"/>
    <w:rsid w:val="004D29CF"/>
    <w:rsid w:val="004D3357"/>
    <w:rsid w:val="004D5B8F"/>
    <w:rsid w:val="004E1E72"/>
    <w:rsid w:val="004E4699"/>
    <w:rsid w:val="004E4F7E"/>
    <w:rsid w:val="004E6F93"/>
    <w:rsid w:val="004F0725"/>
    <w:rsid w:val="004F0A86"/>
    <w:rsid w:val="004F0F88"/>
    <w:rsid w:val="004F1EC3"/>
    <w:rsid w:val="004F418C"/>
    <w:rsid w:val="00501DF9"/>
    <w:rsid w:val="00503B8E"/>
    <w:rsid w:val="00504D1F"/>
    <w:rsid w:val="00504E8E"/>
    <w:rsid w:val="00506A1D"/>
    <w:rsid w:val="00513B45"/>
    <w:rsid w:val="00513CC5"/>
    <w:rsid w:val="0051427B"/>
    <w:rsid w:val="005145ED"/>
    <w:rsid w:val="00515D95"/>
    <w:rsid w:val="00517A2D"/>
    <w:rsid w:val="00517C74"/>
    <w:rsid w:val="00520AA0"/>
    <w:rsid w:val="00524DD7"/>
    <w:rsid w:val="005260F9"/>
    <w:rsid w:val="00526660"/>
    <w:rsid w:val="005277AE"/>
    <w:rsid w:val="005303AD"/>
    <w:rsid w:val="00530581"/>
    <w:rsid w:val="00532148"/>
    <w:rsid w:val="00533578"/>
    <w:rsid w:val="00536044"/>
    <w:rsid w:val="00540F17"/>
    <w:rsid w:val="005416C6"/>
    <w:rsid w:val="00545D3B"/>
    <w:rsid w:val="005543FA"/>
    <w:rsid w:val="0055461A"/>
    <w:rsid w:val="00554BC4"/>
    <w:rsid w:val="005616F3"/>
    <w:rsid w:val="00561723"/>
    <w:rsid w:val="00563CD3"/>
    <w:rsid w:val="00567D54"/>
    <w:rsid w:val="0057257E"/>
    <w:rsid w:val="00574492"/>
    <w:rsid w:val="005744B8"/>
    <w:rsid w:val="0057456E"/>
    <w:rsid w:val="00577F45"/>
    <w:rsid w:val="00583FAB"/>
    <w:rsid w:val="00585048"/>
    <w:rsid w:val="00587553"/>
    <w:rsid w:val="005923CD"/>
    <w:rsid w:val="00595F52"/>
    <w:rsid w:val="005962C2"/>
    <w:rsid w:val="0059655C"/>
    <w:rsid w:val="005A0935"/>
    <w:rsid w:val="005A2189"/>
    <w:rsid w:val="005A600E"/>
    <w:rsid w:val="005B225B"/>
    <w:rsid w:val="005B434A"/>
    <w:rsid w:val="005B4D63"/>
    <w:rsid w:val="005B6C67"/>
    <w:rsid w:val="005C0590"/>
    <w:rsid w:val="005C0BA1"/>
    <w:rsid w:val="005C34AA"/>
    <w:rsid w:val="005C4376"/>
    <w:rsid w:val="005C55F1"/>
    <w:rsid w:val="005C5D41"/>
    <w:rsid w:val="005C749B"/>
    <w:rsid w:val="005C74C3"/>
    <w:rsid w:val="005D0861"/>
    <w:rsid w:val="005D0A01"/>
    <w:rsid w:val="005D1340"/>
    <w:rsid w:val="005D1EFC"/>
    <w:rsid w:val="005D310D"/>
    <w:rsid w:val="005E1F94"/>
    <w:rsid w:val="005E435A"/>
    <w:rsid w:val="005E4DF1"/>
    <w:rsid w:val="005E6138"/>
    <w:rsid w:val="005E6272"/>
    <w:rsid w:val="005E6C86"/>
    <w:rsid w:val="005F1A0B"/>
    <w:rsid w:val="005F2566"/>
    <w:rsid w:val="005F2C75"/>
    <w:rsid w:val="005F4539"/>
    <w:rsid w:val="00600EC7"/>
    <w:rsid w:val="006015EE"/>
    <w:rsid w:val="00602614"/>
    <w:rsid w:val="00607321"/>
    <w:rsid w:val="00610314"/>
    <w:rsid w:val="00616BFA"/>
    <w:rsid w:val="0062049B"/>
    <w:rsid w:val="00625AE7"/>
    <w:rsid w:val="00625BE9"/>
    <w:rsid w:val="00626A43"/>
    <w:rsid w:val="00626AE0"/>
    <w:rsid w:val="00627FB0"/>
    <w:rsid w:val="00630576"/>
    <w:rsid w:val="00631848"/>
    <w:rsid w:val="006324AB"/>
    <w:rsid w:val="006351AC"/>
    <w:rsid w:val="00637848"/>
    <w:rsid w:val="00637E25"/>
    <w:rsid w:val="006421D5"/>
    <w:rsid w:val="00645BA8"/>
    <w:rsid w:val="00646D86"/>
    <w:rsid w:val="00651698"/>
    <w:rsid w:val="006550D5"/>
    <w:rsid w:val="006560D8"/>
    <w:rsid w:val="00656E03"/>
    <w:rsid w:val="00662B89"/>
    <w:rsid w:val="006640C4"/>
    <w:rsid w:val="00664F23"/>
    <w:rsid w:val="00667BC9"/>
    <w:rsid w:val="00670977"/>
    <w:rsid w:val="00671095"/>
    <w:rsid w:val="006712CF"/>
    <w:rsid w:val="0067552E"/>
    <w:rsid w:val="0067599A"/>
    <w:rsid w:val="00677A61"/>
    <w:rsid w:val="006825F3"/>
    <w:rsid w:val="00682610"/>
    <w:rsid w:val="00682EEC"/>
    <w:rsid w:val="0068357B"/>
    <w:rsid w:val="00684CC0"/>
    <w:rsid w:val="006861E8"/>
    <w:rsid w:val="006865AA"/>
    <w:rsid w:val="00687B9D"/>
    <w:rsid w:val="0069446B"/>
    <w:rsid w:val="00694D9C"/>
    <w:rsid w:val="00696F18"/>
    <w:rsid w:val="006A08F4"/>
    <w:rsid w:val="006A107F"/>
    <w:rsid w:val="006A25E4"/>
    <w:rsid w:val="006A4772"/>
    <w:rsid w:val="006B10C9"/>
    <w:rsid w:val="006B358B"/>
    <w:rsid w:val="006B3F77"/>
    <w:rsid w:val="006C1CF8"/>
    <w:rsid w:val="006C1E97"/>
    <w:rsid w:val="006C2412"/>
    <w:rsid w:val="006C2464"/>
    <w:rsid w:val="006C258D"/>
    <w:rsid w:val="006C3C8D"/>
    <w:rsid w:val="006C4206"/>
    <w:rsid w:val="006D082A"/>
    <w:rsid w:val="006D0B60"/>
    <w:rsid w:val="006D4B8F"/>
    <w:rsid w:val="006D7033"/>
    <w:rsid w:val="006D7935"/>
    <w:rsid w:val="006D7FDE"/>
    <w:rsid w:val="006E09BF"/>
    <w:rsid w:val="006E0B90"/>
    <w:rsid w:val="006E15CB"/>
    <w:rsid w:val="006E2996"/>
    <w:rsid w:val="006E62ED"/>
    <w:rsid w:val="006E665A"/>
    <w:rsid w:val="006F320E"/>
    <w:rsid w:val="006F4140"/>
    <w:rsid w:val="006F45CD"/>
    <w:rsid w:val="006F684F"/>
    <w:rsid w:val="006F7558"/>
    <w:rsid w:val="0070194F"/>
    <w:rsid w:val="00703D2D"/>
    <w:rsid w:val="007041C1"/>
    <w:rsid w:val="00705DA0"/>
    <w:rsid w:val="00707D62"/>
    <w:rsid w:val="00711301"/>
    <w:rsid w:val="00711C0C"/>
    <w:rsid w:val="00712DC7"/>
    <w:rsid w:val="007154AC"/>
    <w:rsid w:val="00715DF5"/>
    <w:rsid w:val="00723368"/>
    <w:rsid w:val="007335DD"/>
    <w:rsid w:val="00734755"/>
    <w:rsid w:val="007366B1"/>
    <w:rsid w:val="00736B19"/>
    <w:rsid w:val="0074160C"/>
    <w:rsid w:val="00741627"/>
    <w:rsid w:val="007417F8"/>
    <w:rsid w:val="007423BC"/>
    <w:rsid w:val="00742ADB"/>
    <w:rsid w:val="00742E92"/>
    <w:rsid w:val="0074493E"/>
    <w:rsid w:val="00744E96"/>
    <w:rsid w:val="007450AE"/>
    <w:rsid w:val="00745303"/>
    <w:rsid w:val="00746F7D"/>
    <w:rsid w:val="00750249"/>
    <w:rsid w:val="00750B8D"/>
    <w:rsid w:val="0075205C"/>
    <w:rsid w:val="0075251A"/>
    <w:rsid w:val="00755DEC"/>
    <w:rsid w:val="00756CDB"/>
    <w:rsid w:val="00757C2F"/>
    <w:rsid w:val="00762FE6"/>
    <w:rsid w:val="00763C28"/>
    <w:rsid w:val="00763FA0"/>
    <w:rsid w:val="007640FE"/>
    <w:rsid w:val="0076535C"/>
    <w:rsid w:val="00766094"/>
    <w:rsid w:val="0076657E"/>
    <w:rsid w:val="00773FBE"/>
    <w:rsid w:val="00775D6A"/>
    <w:rsid w:val="007779C9"/>
    <w:rsid w:val="00777EBF"/>
    <w:rsid w:val="007807AF"/>
    <w:rsid w:val="00780EF4"/>
    <w:rsid w:val="00790429"/>
    <w:rsid w:val="00791565"/>
    <w:rsid w:val="00792969"/>
    <w:rsid w:val="00793BFA"/>
    <w:rsid w:val="007A77D0"/>
    <w:rsid w:val="007B2143"/>
    <w:rsid w:val="007B6FE3"/>
    <w:rsid w:val="007C1108"/>
    <w:rsid w:val="007C227F"/>
    <w:rsid w:val="007C2A6D"/>
    <w:rsid w:val="007C4536"/>
    <w:rsid w:val="007C4EDC"/>
    <w:rsid w:val="007C515D"/>
    <w:rsid w:val="007C605F"/>
    <w:rsid w:val="007D06D0"/>
    <w:rsid w:val="007D18AE"/>
    <w:rsid w:val="007D3399"/>
    <w:rsid w:val="007D4141"/>
    <w:rsid w:val="007D4401"/>
    <w:rsid w:val="007D69BD"/>
    <w:rsid w:val="007E0833"/>
    <w:rsid w:val="007E6F54"/>
    <w:rsid w:val="007F1A66"/>
    <w:rsid w:val="007F206F"/>
    <w:rsid w:val="007F3E11"/>
    <w:rsid w:val="007F43B2"/>
    <w:rsid w:val="007F470C"/>
    <w:rsid w:val="007F4D5B"/>
    <w:rsid w:val="007F5CFC"/>
    <w:rsid w:val="007F7089"/>
    <w:rsid w:val="007F7584"/>
    <w:rsid w:val="007F77AA"/>
    <w:rsid w:val="007F7808"/>
    <w:rsid w:val="00800BDB"/>
    <w:rsid w:val="00800C47"/>
    <w:rsid w:val="00801DD2"/>
    <w:rsid w:val="00805204"/>
    <w:rsid w:val="00807C8B"/>
    <w:rsid w:val="00811882"/>
    <w:rsid w:val="008119AC"/>
    <w:rsid w:val="00813874"/>
    <w:rsid w:val="00821469"/>
    <w:rsid w:val="00821573"/>
    <w:rsid w:val="00821FB8"/>
    <w:rsid w:val="0082245A"/>
    <w:rsid w:val="0082529F"/>
    <w:rsid w:val="00826492"/>
    <w:rsid w:val="00831877"/>
    <w:rsid w:val="008319D7"/>
    <w:rsid w:val="00832B9F"/>
    <w:rsid w:val="00833F5C"/>
    <w:rsid w:val="00834E1A"/>
    <w:rsid w:val="008353B3"/>
    <w:rsid w:val="008363DB"/>
    <w:rsid w:val="0083711B"/>
    <w:rsid w:val="00837877"/>
    <w:rsid w:val="00844A8A"/>
    <w:rsid w:val="00850C57"/>
    <w:rsid w:val="00854D83"/>
    <w:rsid w:val="00856D47"/>
    <w:rsid w:val="00857E2B"/>
    <w:rsid w:val="00861155"/>
    <w:rsid w:val="0086170A"/>
    <w:rsid w:val="00861F21"/>
    <w:rsid w:val="00862174"/>
    <w:rsid w:val="00864A07"/>
    <w:rsid w:val="00865FD3"/>
    <w:rsid w:val="00866133"/>
    <w:rsid w:val="008718DD"/>
    <w:rsid w:val="00871C4C"/>
    <w:rsid w:val="008724E1"/>
    <w:rsid w:val="00877761"/>
    <w:rsid w:val="00877829"/>
    <w:rsid w:val="00880366"/>
    <w:rsid w:val="00880A8A"/>
    <w:rsid w:val="00881C74"/>
    <w:rsid w:val="00883AE6"/>
    <w:rsid w:val="00884A74"/>
    <w:rsid w:val="00885250"/>
    <w:rsid w:val="00886E2F"/>
    <w:rsid w:val="00892061"/>
    <w:rsid w:val="00893C1A"/>
    <w:rsid w:val="00894E01"/>
    <w:rsid w:val="008952C0"/>
    <w:rsid w:val="00897EC0"/>
    <w:rsid w:val="008A3A0C"/>
    <w:rsid w:val="008A5417"/>
    <w:rsid w:val="008A6182"/>
    <w:rsid w:val="008B0AB1"/>
    <w:rsid w:val="008B13AF"/>
    <w:rsid w:val="008B14FE"/>
    <w:rsid w:val="008B3F0C"/>
    <w:rsid w:val="008B4CE5"/>
    <w:rsid w:val="008B7D29"/>
    <w:rsid w:val="008C169F"/>
    <w:rsid w:val="008C357C"/>
    <w:rsid w:val="008C370F"/>
    <w:rsid w:val="008C3A38"/>
    <w:rsid w:val="008C43EB"/>
    <w:rsid w:val="008C4AE0"/>
    <w:rsid w:val="008C4C4F"/>
    <w:rsid w:val="008D08EB"/>
    <w:rsid w:val="008D111B"/>
    <w:rsid w:val="008D1696"/>
    <w:rsid w:val="008D2252"/>
    <w:rsid w:val="008D63EC"/>
    <w:rsid w:val="008D66CB"/>
    <w:rsid w:val="008E5721"/>
    <w:rsid w:val="008E714D"/>
    <w:rsid w:val="008F0647"/>
    <w:rsid w:val="008F24A7"/>
    <w:rsid w:val="008F2EA7"/>
    <w:rsid w:val="008F4F5B"/>
    <w:rsid w:val="008F5F1C"/>
    <w:rsid w:val="00900271"/>
    <w:rsid w:val="009011C6"/>
    <w:rsid w:val="0090147C"/>
    <w:rsid w:val="00902B12"/>
    <w:rsid w:val="009045D0"/>
    <w:rsid w:val="00904E26"/>
    <w:rsid w:val="0090545A"/>
    <w:rsid w:val="00906CBC"/>
    <w:rsid w:val="0091084E"/>
    <w:rsid w:val="00911D41"/>
    <w:rsid w:val="00915B42"/>
    <w:rsid w:val="00916627"/>
    <w:rsid w:val="00920ADC"/>
    <w:rsid w:val="00921428"/>
    <w:rsid w:val="00923AC5"/>
    <w:rsid w:val="00923EFC"/>
    <w:rsid w:val="00924593"/>
    <w:rsid w:val="00924688"/>
    <w:rsid w:val="00925783"/>
    <w:rsid w:val="00925C34"/>
    <w:rsid w:val="009309D7"/>
    <w:rsid w:val="00930D44"/>
    <w:rsid w:val="00931F90"/>
    <w:rsid w:val="00932A5A"/>
    <w:rsid w:val="00935CF0"/>
    <w:rsid w:val="009362AA"/>
    <w:rsid w:val="009379D5"/>
    <w:rsid w:val="009404E5"/>
    <w:rsid w:val="00941EB5"/>
    <w:rsid w:val="0094407F"/>
    <w:rsid w:val="0094541E"/>
    <w:rsid w:val="00947072"/>
    <w:rsid w:val="009539DC"/>
    <w:rsid w:val="0095641A"/>
    <w:rsid w:val="00957ED6"/>
    <w:rsid w:val="00960076"/>
    <w:rsid w:val="00960D10"/>
    <w:rsid w:val="009611E0"/>
    <w:rsid w:val="009630E0"/>
    <w:rsid w:val="00963427"/>
    <w:rsid w:val="00964921"/>
    <w:rsid w:val="00973347"/>
    <w:rsid w:val="009748E3"/>
    <w:rsid w:val="00975164"/>
    <w:rsid w:val="00976404"/>
    <w:rsid w:val="00976424"/>
    <w:rsid w:val="009777E5"/>
    <w:rsid w:val="00981EC3"/>
    <w:rsid w:val="00984CB3"/>
    <w:rsid w:val="0098612F"/>
    <w:rsid w:val="00992A2A"/>
    <w:rsid w:val="0099344B"/>
    <w:rsid w:val="009950AA"/>
    <w:rsid w:val="00995141"/>
    <w:rsid w:val="009959B6"/>
    <w:rsid w:val="00995CA2"/>
    <w:rsid w:val="0099725F"/>
    <w:rsid w:val="009A1734"/>
    <w:rsid w:val="009A20D0"/>
    <w:rsid w:val="009A4D56"/>
    <w:rsid w:val="009B09C5"/>
    <w:rsid w:val="009B2D91"/>
    <w:rsid w:val="009B4A8B"/>
    <w:rsid w:val="009B7BF9"/>
    <w:rsid w:val="009C06A5"/>
    <w:rsid w:val="009C3E12"/>
    <w:rsid w:val="009D1843"/>
    <w:rsid w:val="009D22C3"/>
    <w:rsid w:val="009D37A8"/>
    <w:rsid w:val="009E331F"/>
    <w:rsid w:val="009E391F"/>
    <w:rsid w:val="009E6FBE"/>
    <w:rsid w:val="009F1C05"/>
    <w:rsid w:val="009F269B"/>
    <w:rsid w:val="009F3AB9"/>
    <w:rsid w:val="009F5009"/>
    <w:rsid w:val="009F56E7"/>
    <w:rsid w:val="009F572B"/>
    <w:rsid w:val="009F65DA"/>
    <w:rsid w:val="00A0442A"/>
    <w:rsid w:val="00A0475B"/>
    <w:rsid w:val="00A05529"/>
    <w:rsid w:val="00A05997"/>
    <w:rsid w:val="00A05CD1"/>
    <w:rsid w:val="00A0610D"/>
    <w:rsid w:val="00A06F6A"/>
    <w:rsid w:val="00A07CF6"/>
    <w:rsid w:val="00A10CE4"/>
    <w:rsid w:val="00A10F23"/>
    <w:rsid w:val="00A11A17"/>
    <w:rsid w:val="00A12816"/>
    <w:rsid w:val="00A15350"/>
    <w:rsid w:val="00A167A4"/>
    <w:rsid w:val="00A17C43"/>
    <w:rsid w:val="00A20371"/>
    <w:rsid w:val="00A24BC8"/>
    <w:rsid w:val="00A269F4"/>
    <w:rsid w:val="00A32830"/>
    <w:rsid w:val="00A357E6"/>
    <w:rsid w:val="00A36F44"/>
    <w:rsid w:val="00A37EAF"/>
    <w:rsid w:val="00A43CD3"/>
    <w:rsid w:val="00A446A3"/>
    <w:rsid w:val="00A4503B"/>
    <w:rsid w:val="00A4635D"/>
    <w:rsid w:val="00A463E0"/>
    <w:rsid w:val="00A46522"/>
    <w:rsid w:val="00A46EE0"/>
    <w:rsid w:val="00A5256A"/>
    <w:rsid w:val="00A53B97"/>
    <w:rsid w:val="00A55A73"/>
    <w:rsid w:val="00A55B71"/>
    <w:rsid w:val="00A564B2"/>
    <w:rsid w:val="00A5662F"/>
    <w:rsid w:val="00A57971"/>
    <w:rsid w:val="00A621A9"/>
    <w:rsid w:val="00A63A48"/>
    <w:rsid w:val="00A646F6"/>
    <w:rsid w:val="00A666A5"/>
    <w:rsid w:val="00A72470"/>
    <w:rsid w:val="00A73652"/>
    <w:rsid w:val="00A73BF4"/>
    <w:rsid w:val="00A779D1"/>
    <w:rsid w:val="00A80EF0"/>
    <w:rsid w:val="00A823D6"/>
    <w:rsid w:val="00A82929"/>
    <w:rsid w:val="00A84C79"/>
    <w:rsid w:val="00A871A2"/>
    <w:rsid w:val="00A94CEB"/>
    <w:rsid w:val="00A96087"/>
    <w:rsid w:val="00A976EB"/>
    <w:rsid w:val="00A979CF"/>
    <w:rsid w:val="00AA0B12"/>
    <w:rsid w:val="00AA3B7B"/>
    <w:rsid w:val="00AA6E65"/>
    <w:rsid w:val="00AB1898"/>
    <w:rsid w:val="00AB2BC7"/>
    <w:rsid w:val="00AB3751"/>
    <w:rsid w:val="00AB52D5"/>
    <w:rsid w:val="00AB5C0F"/>
    <w:rsid w:val="00AB74FC"/>
    <w:rsid w:val="00AC0025"/>
    <w:rsid w:val="00AC0641"/>
    <w:rsid w:val="00AC215D"/>
    <w:rsid w:val="00AC2FBE"/>
    <w:rsid w:val="00AC3230"/>
    <w:rsid w:val="00AC5F14"/>
    <w:rsid w:val="00AC7D1E"/>
    <w:rsid w:val="00AD0967"/>
    <w:rsid w:val="00AD1871"/>
    <w:rsid w:val="00AD31D8"/>
    <w:rsid w:val="00AD6915"/>
    <w:rsid w:val="00AE0688"/>
    <w:rsid w:val="00AE0E48"/>
    <w:rsid w:val="00AE148F"/>
    <w:rsid w:val="00AE436B"/>
    <w:rsid w:val="00AE495D"/>
    <w:rsid w:val="00AE6469"/>
    <w:rsid w:val="00AE6DBC"/>
    <w:rsid w:val="00AE70E5"/>
    <w:rsid w:val="00AF0B95"/>
    <w:rsid w:val="00AF1187"/>
    <w:rsid w:val="00AF5631"/>
    <w:rsid w:val="00AF6A41"/>
    <w:rsid w:val="00AF6DC5"/>
    <w:rsid w:val="00B01AB6"/>
    <w:rsid w:val="00B0256A"/>
    <w:rsid w:val="00B02828"/>
    <w:rsid w:val="00B0475B"/>
    <w:rsid w:val="00B05911"/>
    <w:rsid w:val="00B0753F"/>
    <w:rsid w:val="00B12B44"/>
    <w:rsid w:val="00B174C5"/>
    <w:rsid w:val="00B22B1F"/>
    <w:rsid w:val="00B24E0B"/>
    <w:rsid w:val="00B26D86"/>
    <w:rsid w:val="00B26EB7"/>
    <w:rsid w:val="00B27E69"/>
    <w:rsid w:val="00B31386"/>
    <w:rsid w:val="00B31F80"/>
    <w:rsid w:val="00B33F99"/>
    <w:rsid w:val="00B347BD"/>
    <w:rsid w:val="00B37767"/>
    <w:rsid w:val="00B44EBC"/>
    <w:rsid w:val="00B5275F"/>
    <w:rsid w:val="00B54AD5"/>
    <w:rsid w:val="00B54D21"/>
    <w:rsid w:val="00B56CA3"/>
    <w:rsid w:val="00B57F35"/>
    <w:rsid w:val="00B60570"/>
    <w:rsid w:val="00B62587"/>
    <w:rsid w:val="00B637B1"/>
    <w:rsid w:val="00B642BB"/>
    <w:rsid w:val="00B65931"/>
    <w:rsid w:val="00B65C14"/>
    <w:rsid w:val="00B66EF6"/>
    <w:rsid w:val="00B67AA8"/>
    <w:rsid w:val="00B7136D"/>
    <w:rsid w:val="00B73042"/>
    <w:rsid w:val="00B73D2B"/>
    <w:rsid w:val="00B80249"/>
    <w:rsid w:val="00B8058E"/>
    <w:rsid w:val="00B80E7D"/>
    <w:rsid w:val="00B81BA2"/>
    <w:rsid w:val="00B81CDC"/>
    <w:rsid w:val="00B83F83"/>
    <w:rsid w:val="00B914F2"/>
    <w:rsid w:val="00B93F3A"/>
    <w:rsid w:val="00B949EC"/>
    <w:rsid w:val="00B94CFA"/>
    <w:rsid w:val="00B961F9"/>
    <w:rsid w:val="00B974CD"/>
    <w:rsid w:val="00B97F1E"/>
    <w:rsid w:val="00BA0169"/>
    <w:rsid w:val="00BA12F3"/>
    <w:rsid w:val="00BA16B6"/>
    <w:rsid w:val="00BA3C56"/>
    <w:rsid w:val="00BA5839"/>
    <w:rsid w:val="00BA7B09"/>
    <w:rsid w:val="00BB0C08"/>
    <w:rsid w:val="00BB2CFE"/>
    <w:rsid w:val="00BB32F7"/>
    <w:rsid w:val="00BB39D7"/>
    <w:rsid w:val="00BB430A"/>
    <w:rsid w:val="00BC0860"/>
    <w:rsid w:val="00BC1D1E"/>
    <w:rsid w:val="00BC338D"/>
    <w:rsid w:val="00BC3E37"/>
    <w:rsid w:val="00BC5FE4"/>
    <w:rsid w:val="00BC604D"/>
    <w:rsid w:val="00BC66FF"/>
    <w:rsid w:val="00BC6F2B"/>
    <w:rsid w:val="00BD1B39"/>
    <w:rsid w:val="00BD1B57"/>
    <w:rsid w:val="00BD4A42"/>
    <w:rsid w:val="00BD67E2"/>
    <w:rsid w:val="00BD7C5D"/>
    <w:rsid w:val="00BE030A"/>
    <w:rsid w:val="00BE04C9"/>
    <w:rsid w:val="00BE1842"/>
    <w:rsid w:val="00BF0D61"/>
    <w:rsid w:val="00BF1EC9"/>
    <w:rsid w:val="00BF2229"/>
    <w:rsid w:val="00BF5B41"/>
    <w:rsid w:val="00BF699D"/>
    <w:rsid w:val="00C0027C"/>
    <w:rsid w:val="00C00D1C"/>
    <w:rsid w:val="00C00D8F"/>
    <w:rsid w:val="00C06D30"/>
    <w:rsid w:val="00C06F05"/>
    <w:rsid w:val="00C07933"/>
    <w:rsid w:val="00C0795C"/>
    <w:rsid w:val="00C07AC0"/>
    <w:rsid w:val="00C1087E"/>
    <w:rsid w:val="00C120E9"/>
    <w:rsid w:val="00C1666D"/>
    <w:rsid w:val="00C169C2"/>
    <w:rsid w:val="00C16D70"/>
    <w:rsid w:val="00C17647"/>
    <w:rsid w:val="00C2021A"/>
    <w:rsid w:val="00C208CA"/>
    <w:rsid w:val="00C2094F"/>
    <w:rsid w:val="00C22CC0"/>
    <w:rsid w:val="00C230AD"/>
    <w:rsid w:val="00C253DA"/>
    <w:rsid w:val="00C26D2F"/>
    <w:rsid w:val="00C27435"/>
    <w:rsid w:val="00C27BA8"/>
    <w:rsid w:val="00C300FE"/>
    <w:rsid w:val="00C30BBB"/>
    <w:rsid w:val="00C31D47"/>
    <w:rsid w:val="00C32433"/>
    <w:rsid w:val="00C37A15"/>
    <w:rsid w:val="00C37A42"/>
    <w:rsid w:val="00C414D2"/>
    <w:rsid w:val="00C41565"/>
    <w:rsid w:val="00C426A4"/>
    <w:rsid w:val="00C434F5"/>
    <w:rsid w:val="00C44263"/>
    <w:rsid w:val="00C44B1C"/>
    <w:rsid w:val="00C45F7C"/>
    <w:rsid w:val="00C474F9"/>
    <w:rsid w:val="00C51151"/>
    <w:rsid w:val="00C5184B"/>
    <w:rsid w:val="00C55B65"/>
    <w:rsid w:val="00C56CD0"/>
    <w:rsid w:val="00C63255"/>
    <w:rsid w:val="00C64AC3"/>
    <w:rsid w:val="00C64E6D"/>
    <w:rsid w:val="00C675B3"/>
    <w:rsid w:val="00C675E3"/>
    <w:rsid w:val="00C700B3"/>
    <w:rsid w:val="00C748DB"/>
    <w:rsid w:val="00C76226"/>
    <w:rsid w:val="00C771D7"/>
    <w:rsid w:val="00C81552"/>
    <w:rsid w:val="00C8358C"/>
    <w:rsid w:val="00C83CE6"/>
    <w:rsid w:val="00C851C7"/>
    <w:rsid w:val="00C87131"/>
    <w:rsid w:val="00C9091E"/>
    <w:rsid w:val="00C90CC8"/>
    <w:rsid w:val="00C91FD4"/>
    <w:rsid w:val="00C9255E"/>
    <w:rsid w:val="00C954AD"/>
    <w:rsid w:val="00C95640"/>
    <w:rsid w:val="00C962EF"/>
    <w:rsid w:val="00CA02EB"/>
    <w:rsid w:val="00CA0ADC"/>
    <w:rsid w:val="00CA1200"/>
    <w:rsid w:val="00CA2D12"/>
    <w:rsid w:val="00CA2D55"/>
    <w:rsid w:val="00CA3D63"/>
    <w:rsid w:val="00CA4DD7"/>
    <w:rsid w:val="00CA6EC7"/>
    <w:rsid w:val="00CB19CC"/>
    <w:rsid w:val="00CB3053"/>
    <w:rsid w:val="00CB395B"/>
    <w:rsid w:val="00CB3DD0"/>
    <w:rsid w:val="00CB4D73"/>
    <w:rsid w:val="00CB6826"/>
    <w:rsid w:val="00CB6967"/>
    <w:rsid w:val="00CB75BB"/>
    <w:rsid w:val="00CB7B0C"/>
    <w:rsid w:val="00CC112C"/>
    <w:rsid w:val="00CC2026"/>
    <w:rsid w:val="00CD0933"/>
    <w:rsid w:val="00CD2413"/>
    <w:rsid w:val="00CD6CE2"/>
    <w:rsid w:val="00CD6D13"/>
    <w:rsid w:val="00CE009E"/>
    <w:rsid w:val="00CE0A6F"/>
    <w:rsid w:val="00CE1927"/>
    <w:rsid w:val="00CE3ABF"/>
    <w:rsid w:val="00CE46A6"/>
    <w:rsid w:val="00CF0460"/>
    <w:rsid w:val="00CF1046"/>
    <w:rsid w:val="00CF27C1"/>
    <w:rsid w:val="00CF47CA"/>
    <w:rsid w:val="00CF4D13"/>
    <w:rsid w:val="00CF77F1"/>
    <w:rsid w:val="00D0084A"/>
    <w:rsid w:val="00D01AAB"/>
    <w:rsid w:val="00D01D5A"/>
    <w:rsid w:val="00D043FA"/>
    <w:rsid w:val="00D064F2"/>
    <w:rsid w:val="00D076AC"/>
    <w:rsid w:val="00D1007C"/>
    <w:rsid w:val="00D1025E"/>
    <w:rsid w:val="00D1286A"/>
    <w:rsid w:val="00D13247"/>
    <w:rsid w:val="00D13F22"/>
    <w:rsid w:val="00D1544A"/>
    <w:rsid w:val="00D17ABB"/>
    <w:rsid w:val="00D17D95"/>
    <w:rsid w:val="00D22D25"/>
    <w:rsid w:val="00D2403B"/>
    <w:rsid w:val="00D27483"/>
    <w:rsid w:val="00D2782E"/>
    <w:rsid w:val="00D27EA6"/>
    <w:rsid w:val="00D325C1"/>
    <w:rsid w:val="00D40527"/>
    <w:rsid w:val="00D44E8E"/>
    <w:rsid w:val="00D44EA6"/>
    <w:rsid w:val="00D523C9"/>
    <w:rsid w:val="00D55C8A"/>
    <w:rsid w:val="00D57721"/>
    <w:rsid w:val="00D60B40"/>
    <w:rsid w:val="00D623E0"/>
    <w:rsid w:val="00D628EA"/>
    <w:rsid w:val="00D6575D"/>
    <w:rsid w:val="00D702B7"/>
    <w:rsid w:val="00D70433"/>
    <w:rsid w:val="00D7054F"/>
    <w:rsid w:val="00D7083A"/>
    <w:rsid w:val="00D73EA8"/>
    <w:rsid w:val="00D74C51"/>
    <w:rsid w:val="00D75A95"/>
    <w:rsid w:val="00D77C2C"/>
    <w:rsid w:val="00D84E85"/>
    <w:rsid w:val="00D90927"/>
    <w:rsid w:val="00D93261"/>
    <w:rsid w:val="00D93D17"/>
    <w:rsid w:val="00D93ECB"/>
    <w:rsid w:val="00D94125"/>
    <w:rsid w:val="00D95B78"/>
    <w:rsid w:val="00DA4309"/>
    <w:rsid w:val="00DA6F4C"/>
    <w:rsid w:val="00DB26F7"/>
    <w:rsid w:val="00DB381A"/>
    <w:rsid w:val="00DB38AC"/>
    <w:rsid w:val="00DB46F6"/>
    <w:rsid w:val="00DB4FAD"/>
    <w:rsid w:val="00DB66C1"/>
    <w:rsid w:val="00DB6E5D"/>
    <w:rsid w:val="00DC109B"/>
    <w:rsid w:val="00DC10D5"/>
    <w:rsid w:val="00DC29D2"/>
    <w:rsid w:val="00DC449E"/>
    <w:rsid w:val="00DC72EF"/>
    <w:rsid w:val="00DC75DF"/>
    <w:rsid w:val="00DD0A1E"/>
    <w:rsid w:val="00DD0B7E"/>
    <w:rsid w:val="00DD14F4"/>
    <w:rsid w:val="00DD3092"/>
    <w:rsid w:val="00DD375F"/>
    <w:rsid w:val="00DD3D83"/>
    <w:rsid w:val="00DD544A"/>
    <w:rsid w:val="00DD558E"/>
    <w:rsid w:val="00DD5D58"/>
    <w:rsid w:val="00DE1315"/>
    <w:rsid w:val="00DE3608"/>
    <w:rsid w:val="00DF0BDD"/>
    <w:rsid w:val="00DF0E64"/>
    <w:rsid w:val="00DF1929"/>
    <w:rsid w:val="00DF6FF7"/>
    <w:rsid w:val="00DF7A8C"/>
    <w:rsid w:val="00E0271A"/>
    <w:rsid w:val="00E0310A"/>
    <w:rsid w:val="00E05360"/>
    <w:rsid w:val="00E06AE0"/>
    <w:rsid w:val="00E16AA4"/>
    <w:rsid w:val="00E17569"/>
    <w:rsid w:val="00E21A82"/>
    <w:rsid w:val="00E279C6"/>
    <w:rsid w:val="00E31CB2"/>
    <w:rsid w:val="00E37DF8"/>
    <w:rsid w:val="00E40035"/>
    <w:rsid w:val="00E40F6D"/>
    <w:rsid w:val="00E42E2E"/>
    <w:rsid w:val="00E43F34"/>
    <w:rsid w:val="00E44C8B"/>
    <w:rsid w:val="00E4628D"/>
    <w:rsid w:val="00E47604"/>
    <w:rsid w:val="00E47C16"/>
    <w:rsid w:val="00E51A70"/>
    <w:rsid w:val="00E52087"/>
    <w:rsid w:val="00E53532"/>
    <w:rsid w:val="00E54D56"/>
    <w:rsid w:val="00E5501A"/>
    <w:rsid w:val="00E57051"/>
    <w:rsid w:val="00E60216"/>
    <w:rsid w:val="00E61A3C"/>
    <w:rsid w:val="00E62CDA"/>
    <w:rsid w:val="00E65176"/>
    <w:rsid w:val="00E66BEC"/>
    <w:rsid w:val="00E66D39"/>
    <w:rsid w:val="00E67670"/>
    <w:rsid w:val="00E72203"/>
    <w:rsid w:val="00E7273C"/>
    <w:rsid w:val="00E759FD"/>
    <w:rsid w:val="00E77F44"/>
    <w:rsid w:val="00E80EA2"/>
    <w:rsid w:val="00E81D8A"/>
    <w:rsid w:val="00E83407"/>
    <w:rsid w:val="00E84770"/>
    <w:rsid w:val="00E84E89"/>
    <w:rsid w:val="00E86661"/>
    <w:rsid w:val="00E8677B"/>
    <w:rsid w:val="00E879C9"/>
    <w:rsid w:val="00E916DB"/>
    <w:rsid w:val="00E92C15"/>
    <w:rsid w:val="00E94A50"/>
    <w:rsid w:val="00E94E81"/>
    <w:rsid w:val="00E979BE"/>
    <w:rsid w:val="00EA3869"/>
    <w:rsid w:val="00EA42C3"/>
    <w:rsid w:val="00EA4A5B"/>
    <w:rsid w:val="00EA5472"/>
    <w:rsid w:val="00EA563F"/>
    <w:rsid w:val="00EA6158"/>
    <w:rsid w:val="00EA6225"/>
    <w:rsid w:val="00EA704D"/>
    <w:rsid w:val="00EB1F06"/>
    <w:rsid w:val="00EB2C69"/>
    <w:rsid w:val="00EB399D"/>
    <w:rsid w:val="00EB4861"/>
    <w:rsid w:val="00EB4940"/>
    <w:rsid w:val="00EB6EDB"/>
    <w:rsid w:val="00EC0D21"/>
    <w:rsid w:val="00EC2466"/>
    <w:rsid w:val="00EC26E7"/>
    <w:rsid w:val="00EC281C"/>
    <w:rsid w:val="00EC3F9D"/>
    <w:rsid w:val="00EC5018"/>
    <w:rsid w:val="00EC5E25"/>
    <w:rsid w:val="00EC755C"/>
    <w:rsid w:val="00ED34E2"/>
    <w:rsid w:val="00ED3A31"/>
    <w:rsid w:val="00ED43AA"/>
    <w:rsid w:val="00ED5F00"/>
    <w:rsid w:val="00ED6295"/>
    <w:rsid w:val="00ED7FD2"/>
    <w:rsid w:val="00EE0231"/>
    <w:rsid w:val="00EE0875"/>
    <w:rsid w:val="00EE2D31"/>
    <w:rsid w:val="00EE2FC3"/>
    <w:rsid w:val="00EE5325"/>
    <w:rsid w:val="00EE6E5B"/>
    <w:rsid w:val="00EE7E68"/>
    <w:rsid w:val="00EF19AE"/>
    <w:rsid w:val="00EF262B"/>
    <w:rsid w:val="00EF2F21"/>
    <w:rsid w:val="00EF5B5B"/>
    <w:rsid w:val="00EF61B9"/>
    <w:rsid w:val="00EF6F3F"/>
    <w:rsid w:val="00EF7C04"/>
    <w:rsid w:val="00F013A9"/>
    <w:rsid w:val="00F03115"/>
    <w:rsid w:val="00F047CF"/>
    <w:rsid w:val="00F04957"/>
    <w:rsid w:val="00F04E7E"/>
    <w:rsid w:val="00F05F4A"/>
    <w:rsid w:val="00F127E0"/>
    <w:rsid w:val="00F17C1E"/>
    <w:rsid w:val="00F215C7"/>
    <w:rsid w:val="00F22B62"/>
    <w:rsid w:val="00F2393F"/>
    <w:rsid w:val="00F23FDE"/>
    <w:rsid w:val="00F26E2F"/>
    <w:rsid w:val="00F26EF4"/>
    <w:rsid w:val="00F308CC"/>
    <w:rsid w:val="00F3264E"/>
    <w:rsid w:val="00F33256"/>
    <w:rsid w:val="00F36A97"/>
    <w:rsid w:val="00F377EC"/>
    <w:rsid w:val="00F415A5"/>
    <w:rsid w:val="00F42B8D"/>
    <w:rsid w:val="00F45303"/>
    <w:rsid w:val="00F456F5"/>
    <w:rsid w:val="00F46FBA"/>
    <w:rsid w:val="00F51DAE"/>
    <w:rsid w:val="00F5449D"/>
    <w:rsid w:val="00F553B1"/>
    <w:rsid w:val="00F56335"/>
    <w:rsid w:val="00F56C05"/>
    <w:rsid w:val="00F56EE5"/>
    <w:rsid w:val="00F6116B"/>
    <w:rsid w:val="00F624F7"/>
    <w:rsid w:val="00F663C5"/>
    <w:rsid w:val="00F67394"/>
    <w:rsid w:val="00F673DB"/>
    <w:rsid w:val="00F71479"/>
    <w:rsid w:val="00F7168A"/>
    <w:rsid w:val="00F72839"/>
    <w:rsid w:val="00F7295E"/>
    <w:rsid w:val="00F7509A"/>
    <w:rsid w:val="00F76A7F"/>
    <w:rsid w:val="00F80D2B"/>
    <w:rsid w:val="00F80D8A"/>
    <w:rsid w:val="00F82887"/>
    <w:rsid w:val="00F82EFB"/>
    <w:rsid w:val="00F84186"/>
    <w:rsid w:val="00F85829"/>
    <w:rsid w:val="00F858E0"/>
    <w:rsid w:val="00F876CD"/>
    <w:rsid w:val="00F91F9A"/>
    <w:rsid w:val="00F9595E"/>
    <w:rsid w:val="00F965C4"/>
    <w:rsid w:val="00F96ED1"/>
    <w:rsid w:val="00F9705C"/>
    <w:rsid w:val="00FA1A7E"/>
    <w:rsid w:val="00FA1B7A"/>
    <w:rsid w:val="00FA22D6"/>
    <w:rsid w:val="00FA2B57"/>
    <w:rsid w:val="00FA6A4F"/>
    <w:rsid w:val="00FA79ED"/>
    <w:rsid w:val="00FB1B97"/>
    <w:rsid w:val="00FB3AA2"/>
    <w:rsid w:val="00FB4A93"/>
    <w:rsid w:val="00FB4D9C"/>
    <w:rsid w:val="00FC16A0"/>
    <w:rsid w:val="00FC2E91"/>
    <w:rsid w:val="00FC71BA"/>
    <w:rsid w:val="00FD0190"/>
    <w:rsid w:val="00FD171C"/>
    <w:rsid w:val="00FD24B5"/>
    <w:rsid w:val="00FD74C7"/>
    <w:rsid w:val="00FD7F3C"/>
    <w:rsid w:val="00FE2458"/>
    <w:rsid w:val="00FE279F"/>
    <w:rsid w:val="00FE45C3"/>
    <w:rsid w:val="00FE4783"/>
    <w:rsid w:val="00FF0950"/>
    <w:rsid w:val="00FF0981"/>
    <w:rsid w:val="00FF2617"/>
    <w:rsid w:val="00FF2B74"/>
    <w:rsid w:val="00FF2D46"/>
    <w:rsid w:val="00FF520C"/>
    <w:rsid w:val="00FF6584"/>
    <w:rsid w:val="00FF6EAE"/>
    <w:rsid w:val="00FF7151"/>
  </w:rsids>
  <m:mathPr>
    <m:mathFont m:val="Cambria Math"/>
    <m:brkBin m:val="before"/>
    <m:brkBinSub m:val="--"/>
    <m:smallFrac m:val="off"/>
    <m:dispDef/>
    <m:lMargin m:val="0"/>
    <m:rMargin m:val="0"/>
    <m:defJc m:val="centerGroup"/>
    <m:wrapIndent m:val="1440"/>
    <m:intLim m:val="subSup"/>
    <m:naryLim m:val="undOvr"/>
  </m:mathPr>
  <w:themeFontLang w:val="fr-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fr-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line number" w:uiPriority="0"/>
    <w:lsdException w:name="List" w:uiPriority="0"/>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0" w:unhideWhenUsed="0" w:qFormat="1"/>
    <w:lsdException w:name="Normal (Web)" w:uiPriority="0"/>
    <w:lsdException w:name="HTML Cite" w:uiPriority="0"/>
    <w:lsdException w:name="annotation subject" w:uiPriority="0"/>
    <w:lsdException w:name="Balloon Text" w:uiPriority="0"/>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CC8"/>
    <w:pPr>
      <w:spacing w:after="180" w:line="480" w:lineRule="auto"/>
      <w:jc w:val="both"/>
    </w:pPr>
    <w:rPr>
      <w:rFonts w:ascii="Times New Roman" w:hAnsi="Times New Roman"/>
      <w:sz w:val="24"/>
      <w:szCs w:val="24"/>
      <w:lang w:val="en-CA"/>
    </w:rPr>
  </w:style>
  <w:style w:type="paragraph" w:styleId="Titre1">
    <w:name w:val="heading 1"/>
    <w:basedOn w:val="Normal"/>
    <w:next w:val="Normal"/>
    <w:link w:val="Titre1Car"/>
    <w:qFormat/>
    <w:rsid w:val="00E06AE0"/>
    <w:pPr>
      <w:keepNext/>
      <w:spacing w:before="240" w:after="60"/>
      <w:outlineLvl w:val="0"/>
    </w:pPr>
    <w:rPr>
      <w:rFonts w:eastAsiaTheme="majorEastAsia" w:cs="Times"/>
      <w:b/>
      <w:bCs/>
      <w:caps/>
      <w:kern w:val="32"/>
      <w:sz w:val="28"/>
      <w:szCs w:val="32"/>
      <w:lang w:val="fr-CA"/>
    </w:rPr>
  </w:style>
  <w:style w:type="paragraph" w:styleId="Titre2">
    <w:name w:val="heading 2"/>
    <w:basedOn w:val="Normal"/>
    <w:next w:val="Normal"/>
    <w:link w:val="Titre2Car"/>
    <w:unhideWhenUsed/>
    <w:qFormat/>
    <w:rsid w:val="00963427"/>
    <w:pPr>
      <w:keepNext/>
      <w:spacing w:before="240" w:after="60"/>
      <w:outlineLvl w:val="1"/>
    </w:pPr>
    <w:rPr>
      <w:rFonts w:eastAsiaTheme="majorEastAsia" w:cs="Times"/>
      <w:b/>
      <w:bCs/>
      <w:i/>
      <w:iCs/>
      <w:sz w:val="28"/>
      <w:szCs w:val="28"/>
    </w:rPr>
  </w:style>
  <w:style w:type="paragraph" w:styleId="Titre3">
    <w:name w:val="heading 3"/>
    <w:basedOn w:val="Normal"/>
    <w:next w:val="Corpsdetexte"/>
    <w:link w:val="Titre3Car"/>
    <w:qFormat/>
    <w:rsid w:val="00BE030A"/>
    <w:pPr>
      <w:keepNext/>
      <w:widowControl w:val="0"/>
      <w:suppressAutoHyphens/>
      <w:spacing w:before="120" w:after="0"/>
      <w:outlineLvl w:val="2"/>
    </w:pPr>
    <w:rPr>
      <w:rFonts w:eastAsiaTheme="majorEastAsia" w:cstheme="majorBidi"/>
      <w:b/>
      <w:bCs/>
      <w:sz w:val="26"/>
      <w:szCs w:val="26"/>
    </w:rPr>
  </w:style>
  <w:style w:type="paragraph" w:styleId="Titre4">
    <w:name w:val="heading 4"/>
    <w:basedOn w:val="Normal"/>
    <w:next w:val="Normal"/>
    <w:link w:val="Titre4Car"/>
    <w:unhideWhenUsed/>
    <w:qFormat/>
    <w:rsid w:val="0003215F"/>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link w:val="TitreCar"/>
    <w:qFormat/>
    <w:rsid w:val="00EA6158"/>
    <w:pPr>
      <w:spacing w:before="240" w:after="60"/>
      <w:jc w:val="center"/>
      <w:outlineLvl w:val="0"/>
    </w:pPr>
    <w:rPr>
      <w:rFonts w:ascii="Arial" w:eastAsiaTheme="majorEastAsia" w:hAnsi="Arial"/>
      <w:b/>
      <w:bCs/>
      <w:kern w:val="28"/>
      <w:sz w:val="32"/>
      <w:szCs w:val="32"/>
    </w:rPr>
  </w:style>
  <w:style w:type="character" w:customStyle="1" w:styleId="TitreCar">
    <w:name w:val="Titre Car"/>
    <w:basedOn w:val="Policepardfaut"/>
    <w:link w:val="Titre"/>
    <w:rsid w:val="00EA6158"/>
    <w:rPr>
      <w:rFonts w:ascii="Arial" w:eastAsiaTheme="majorEastAsia" w:hAnsi="Arial"/>
      <w:b/>
      <w:bCs/>
      <w:kern w:val="28"/>
      <w:sz w:val="32"/>
      <w:szCs w:val="32"/>
      <w:lang w:val="en-US"/>
    </w:rPr>
  </w:style>
  <w:style w:type="character" w:styleId="Lienhypertexte">
    <w:name w:val="Hyperlink"/>
    <w:uiPriority w:val="99"/>
    <w:rsid w:val="00395251"/>
    <w:rPr>
      <w:color w:val="0000FF"/>
      <w:u w:val="single"/>
    </w:rPr>
  </w:style>
  <w:style w:type="character" w:customStyle="1" w:styleId="Titre1Car">
    <w:name w:val="Titre 1 Car"/>
    <w:basedOn w:val="Policepardfaut"/>
    <w:link w:val="Titre1"/>
    <w:rsid w:val="00E06AE0"/>
    <w:rPr>
      <w:rFonts w:ascii="Times New Roman" w:eastAsiaTheme="majorEastAsia" w:hAnsi="Times New Roman" w:cs="Times"/>
      <w:b/>
      <w:bCs/>
      <w:caps/>
      <w:kern w:val="32"/>
      <w:sz w:val="28"/>
      <w:szCs w:val="32"/>
    </w:rPr>
  </w:style>
  <w:style w:type="character" w:customStyle="1" w:styleId="Titre2Car">
    <w:name w:val="Titre 2 Car"/>
    <w:basedOn w:val="Policepardfaut"/>
    <w:link w:val="Titre2"/>
    <w:rsid w:val="00963427"/>
    <w:rPr>
      <w:rFonts w:ascii="Times New Roman" w:eastAsiaTheme="majorEastAsia" w:hAnsi="Times New Roman" w:cs="Times"/>
      <w:b/>
      <w:bCs/>
      <w:i/>
      <w:iCs/>
      <w:sz w:val="28"/>
      <w:szCs w:val="28"/>
      <w:lang w:val="en-CA"/>
    </w:rPr>
  </w:style>
  <w:style w:type="character" w:customStyle="1" w:styleId="hps">
    <w:name w:val="hps"/>
    <w:rsid w:val="00A96087"/>
    <w:rPr>
      <w:rFonts w:ascii="Times New Roman" w:hAnsi="Times New Roman"/>
      <w:caps/>
      <w:sz w:val="32"/>
    </w:rPr>
  </w:style>
  <w:style w:type="character" w:customStyle="1" w:styleId="Titre3Car">
    <w:name w:val="Titre 3 Car"/>
    <w:basedOn w:val="Policepardfaut"/>
    <w:link w:val="Titre3"/>
    <w:rsid w:val="00BE030A"/>
    <w:rPr>
      <w:rFonts w:ascii="Times New Roman" w:eastAsiaTheme="majorEastAsia" w:hAnsi="Times New Roman" w:cstheme="majorBidi"/>
      <w:b/>
      <w:bCs/>
      <w:sz w:val="26"/>
      <w:szCs w:val="26"/>
      <w:lang w:val="en-CA"/>
    </w:rPr>
  </w:style>
  <w:style w:type="paragraph" w:styleId="Corpsdetexte">
    <w:name w:val="Body Text"/>
    <w:basedOn w:val="Normal"/>
    <w:link w:val="CorpsdetexteCar"/>
    <w:uiPriority w:val="99"/>
    <w:unhideWhenUsed/>
    <w:rsid w:val="00711301"/>
    <w:pPr>
      <w:spacing w:after="120"/>
    </w:pPr>
  </w:style>
  <w:style w:type="character" w:customStyle="1" w:styleId="CorpsdetexteCar">
    <w:name w:val="Corps de texte Car"/>
    <w:basedOn w:val="Policepardfaut"/>
    <w:link w:val="Corpsdetexte"/>
    <w:rsid w:val="00711301"/>
    <w:rPr>
      <w:rFonts w:ascii="Times New Roman" w:hAnsi="Times New Roman"/>
      <w:sz w:val="24"/>
      <w:szCs w:val="24"/>
      <w:lang w:val="en-US"/>
    </w:rPr>
  </w:style>
  <w:style w:type="paragraph" w:styleId="TM1">
    <w:name w:val="toc 1"/>
    <w:basedOn w:val="Normal"/>
    <w:next w:val="Normal"/>
    <w:autoRedefine/>
    <w:uiPriority w:val="39"/>
    <w:unhideWhenUsed/>
    <w:qFormat/>
    <w:rsid w:val="00EA6158"/>
    <w:pPr>
      <w:spacing w:after="100"/>
    </w:pPr>
  </w:style>
  <w:style w:type="paragraph" w:styleId="TM2">
    <w:name w:val="toc 2"/>
    <w:basedOn w:val="Normal"/>
    <w:next w:val="Normal"/>
    <w:autoRedefine/>
    <w:uiPriority w:val="39"/>
    <w:unhideWhenUsed/>
    <w:qFormat/>
    <w:rsid w:val="00EA6158"/>
    <w:pPr>
      <w:spacing w:after="100" w:line="276" w:lineRule="auto"/>
      <w:ind w:left="220"/>
    </w:pPr>
    <w:rPr>
      <w:rFonts w:asciiTheme="minorHAnsi" w:eastAsiaTheme="minorEastAsia" w:hAnsiTheme="minorHAnsi" w:cstheme="minorBidi"/>
      <w:sz w:val="22"/>
      <w:szCs w:val="22"/>
      <w:lang w:val="fr-CA" w:eastAsia="fr-CA"/>
    </w:rPr>
  </w:style>
  <w:style w:type="paragraph" w:styleId="TM3">
    <w:name w:val="toc 3"/>
    <w:basedOn w:val="Normal"/>
    <w:next w:val="Normal"/>
    <w:autoRedefine/>
    <w:uiPriority w:val="39"/>
    <w:unhideWhenUsed/>
    <w:qFormat/>
    <w:rsid w:val="00EA6158"/>
    <w:pPr>
      <w:spacing w:after="100" w:line="276" w:lineRule="auto"/>
      <w:ind w:left="440"/>
    </w:pPr>
    <w:rPr>
      <w:rFonts w:asciiTheme="minorHAnsi" w:eastAsiaTheme="minorEastAsia" w:hAnsiTheme="minorHAnsi" w:cstheme="minorBidi"/>
      <w:sz w:val="22"/>
      <w:szCs w:val="22"/>
      <w:lang w:val="fr-CA" w:eastAsia="fr-CA"/>
    </w:rPr>
  </w:style>
  <w:style w:type="character" w:styleId="Accentuation">
    <w:name w:val="Emphasis"/>
    <w:basedOn w:val="Policepardfaut"/>
    <w:qFormat/>
    <w:rsid w:val="00EA6158"/>
    <w:rPr>
      <w:i/>
      <w:iCs/>
    </w:rPr>
  </w:style>
  <w:style w:type="paragraph" w:styleId="Sansinterligne">
    <w:name w:val="No Spacing"/>
    <w:link w:val="SansinterligneCar"/>
    <w:qFormat/>
    <w:rsid w:val="00EA6158"/>
    <w:rPr>
      <w:rFonts w:asciiTheme="minorHAnsi" w:eastAsiaTheme="minorEastAsia" w:hAnsiTheme="minorHAnsi" w:cstheme="minorBidi"/>
      <w:sz w:val="22"/>
      <w:szCs w:val="22"/>
      <w:lang w:eastAsia="fr-CA"/>
    </w:rPr>
  </w:style>
  <w:style w:type="character" w:customStyle="1" w:styleId="SansinterligneCar">
    <w:name w:val="Sans interligne Car"/>
    <w:basedOn w:val="Policepardfaut"/>
    <w:link w:val="Sansinterligne"/>
    <w:rsid w:val="00EA6158"/>
    <w:rPr>
      <w:rFonts w:asciiTheme="minorHAnsi" w:eastAsiaTheme="minorEastAsia" w:hAnsiTheme="minorHAnsi" w:cstheme="minorBidi"/>
      <w:sz w:val="22"/>
      <w:szCs w:val="22"/>
      <w:lang w:eastAsia="fr-CA"/>
    </w:rPr>
  </w:style>
  <w:style w:type="paragraph" w:styleId="Paragraphedeliste">
    <w:name w:val="List Paragraph"/>
    <w:basedOn w:val="Normal"/>
    <w:qFormat/>
    <w:rsid w:val="00EA6158"/>
    <w:pPr>
      <w:ind w:left="720"/>
    </w:pPr>
  </w:style>
  <w:style w:type="paragraph" w:styleId="En-ttedetabledesmatires">
    <w:name w:val="TOC Heading"/>
    <w:basedOn w:val="Titre1"/>
    <w:next w:val="Normal"/>
    <w:uiPriority w:val="39"/>
    <w:semiHidden/>
    <w:unhideWhenUsed/>
    <w:qFormat/>
    <w:rsid w:val="00EA6158"/>
    <w:pPr>
      <w:keepLines/>
      <w:spacing w:before="480" w:after="0" w:line="276" w:lineRule="auto"/>
      <w:outlineLvl w:val="9"/>
    </w:pPr>
    <w:rPr>
      <w:color w:val="365F91"/>
      <w:kern w:val="0"/>
      <w:szCs w:val="28"/>
      <w:lang w:val="fr-FR"/>
    </w:rPr>
  </w:style>
  <w:style w:type="character" w:customStyle="1" w:styleId="Titre4Car">
    <w:name w:val="Titre 4 Car"/>
    <w:basedOn w:val="Policepardfaut"/>
    <w:link w:val="Titre4"/>
    <w:rsid w:val="0003215F"/>
    <w:rPr>
      <w:rFonts w:asciiTheme="majorHAnsi" w:eastAsiaTheme="majorEastAsia" w:hAnsiTheme="majorHAnsi" w:cstheme="majorBidi"/>
      <w:i/>
      <w:iCs/>
      <w:color w:val="365F91" w:themeColor="accent1" w:themeShade="BF"/>
      <w:sz w:val="24"/>
      <w:szCs w:val="24"/>
      <w:lang w:val="en-US"/>
    </w:rPr>
  </w:style>
  <w:style w:type="character" w:styleId="Numrodeligne">
    <w:name w:val="line number"/>
    <w:basedOn w:val="Policepardfaut"/>
    <w:unhideWhenUsed/>
    <w:rsid w:val="003738E1"/>
  </w:style>
  <w:style w:type="table" w:styleId="Grilledutableau">
    <w:name w:val="Table Grid"/>
    <w:basedOn w:val="TableauNormal"/>
    <w:uiPriority w:val="39"/>
    <w:rsid w:val="006C25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nhideWhenUsed/>
    <w:rsid w:val="000B589C"/>
    <w:pPr>
      <w:spacing w:before="100" w:beforeAutospacing="1" w:after="100" w:afterAutospacing="1"/>
    </w:pPr>
    <w:rPr>
      <w:sz w:val="20"/>
      <w:lang w:eastAsia="fr-FR"/>
    </w:rPr>
  </w:style>
  <w:style w:type="paragraph" w:styleId="Textedebulles">
    <w:name w:val="Balloon Text"/>
    <w:basedOn w:val="Normal"/>
    <w:link w:val="TextedebullesCar"/>
    <w:unhideWhenUsed/>
    <w:rsid w:val="00BC66FF"/>
    <w:rPr>
      <w:rFonts w:ascii="Segoe UI" w:hAnsi="Segoe UI" w:cs="Segoe UI"/>
      <w:sz w:val="18"/>
      <w:szCs w:val="18"/>
    </w:rPr>
  </w:style>
  <w:style w:type="character" w:customStyle="1" w:styleId="TextedebullesCar">
    <w:name w:val="Texte de bulles Car"/>
    <w:basedOn w:val="Policepardfaut"/>
    <w:link w:val="Textedebulles"/>
    <w:rsid w:val="00BC66FF"/>
    <w:rPr>
      <w:rFonts w:ascii="Segoe UI" w:hAnsi="Segoe UI" w:cs="Segoe UI"/>
      <w:sz w:val="18"/>
      <w:szCs w:val="18"/>
      <w:lang w:val="en-US"/>
    </w:rPr>
  </w:style>
  <w:style w:type="paragraph" w:customStyle="1" w:styleId="TAMainText">
    <w:name w:val="TA_Main_Text"/>
    <w:basedOn w:val="Normal"/>
    <w:rsid w:val="00AE495D"/>
    <w:pPr>
      <w:ind w:firstLine="202"/>
    </w:pPr>
    <w:rPr>
      <w:lang w:eastAsia="de-DE"/>
    </w:rPr>
  </w:style>
  <w:style w:type="character" w:customStyle="1" w:styleId="inline-l2-heading">
    <w:name w:val="inline-l2-heading"/>
    <w:basedOn w:val="Policepardfaut"/>
    <w:rsid w:val="002E55E5"/>
  </w:style>
  <w:style w:type="character" w:customStyle="1" w:styleId="apple-converted-space">
    <w:name w:val="apple-converted-space"/>
    <w:basedOn w:val="Policepardfaut"/>
    <w:rsid w:val="002E55E5"/>
  </w:style>
  <w:style w:type="character" w:styleId="Marquedecommentaire">
    <w:name w:val="annotation reference"/>
    <w:basedOn w:val="Policepardfaut"/>
    <w:unhideWhenUsed/>
    <w:rsid w:val="00B12B44"/>
    <w:rPr>
      <w:sz w:val="16"/>
      <w:szCs w:val="16"/>
    </w:rPr>
  </w:style>
  <w:style w:type="paragraph" w:styleId="Commentaire">
    <w:name w:val="annotation text"/>
    <w:basedOn w:val="Normal"/>
    <w:link w:val="CommentaireCar"/>
    <w:unhideWhenUsed/>
    <w:rsid w:val="00B12B44"/>
    <w:rPr>
      <w:sz w:val="20"/>
    </w:rPr>
  </w:style>
  <w:style w:type="character" w:customStyle="1" w:styleId="CommentaireCar">
    <w:name w:val="Commentaire Car"/>
    <w:basedOn w:val="Policepardfaut"/>
    <w:link w:val="Commentaire"/>
    <w:rsid w:val="00B12B44"/>
    <w:rPr>
      <w:rFonts w:ascii="Times New Roman" w:hAnsi="Times New Roman"/>
      <w:lang w:val="en-US"/>
    </w:rPr>
  </w:style>
  <w:style w:type="paragraph" w:styleId="Objetducommentaire">
    <w:name w:val="annotation subject"/>
    <w:basedOn w:val="Commentaire"/>
    <w:next w:val="Commentaire"/>
    <w:link w:val="ObjetducommentaireCar"/>
    <w:unhideWhenUsed/>
    <w:rsid w:val="00B12B44"/>
    <w:rPr>
      <w:b/>
      <w:bCs/>
    </w:rPr>
  </w:style>
  <w:style w:type="character" w:customStyle="1" w:styleId="ObjetducommentaireCar">
    <w:name w:val="Objet du commentaire Car"/>
    <w:basedOn w:val="CommentaireCar"/>
    <w:link w:val="Objetducommentaire"/>
    <w:rsid w:val="00B12B44"/>
    <w:rPr>
      <w:rFonts w:ascii="Times New Roman" w:hAnsi="Times New Roman"/>
      <w:b/>
      <w:bCs/>
      <w:lang w:val="en-US"/>
    </w:rPr>
  </w:style>
  <w:style w:type="paragraph" w:styleId="En-tte">
    <w:name w:val="header"/>
    <w:basedOn w:val="Normal"/>
    <w:link w:val="En-tteCar"/>
    <w:unhideWhenUsed/>
    <w:rsid w:val="00CF0460"/>
    <w:pPr>
      <w:tabs>
        <w:tab w:val="center" w:pos="4320"/>
        <w:tab w:val="right" w:pos="8640"/>
      </w:tabs>
    </w:pPr>
  </w:style>
  <w:style w:type="character" w:customStyle="1" w:styleId="En-tteCar">
    <w:name w:val="En-tête Car"/>
    <w:basedOn w:val="Policepardfaut"/>
    <w:link w:val="En-tte"/>
    <w:rsid w:val="00CF0460"/>
    <w:rPr>
      <w:rFonts w:ascii="Times New Roman" w:hAnsi="Times New Roman"/>
      <w:sz w:val="24"/>
      <w:szCs w:val="24"/>
      <w:lang w:val="en-US"/>
    </w:rPr>
  </w:style>
  <w:style w:type="paragraph" w:styleId="Pieddepage">
    <w:name w:val="footer"/>
    <w:basedOn w:val="Normal"/>
    <w:link w:val="PieddepageCar"/>
    <w:unhideWhenUsed/>
    <w:rsid w:val="00CF0460"/>
    <w:pPr>
      <w:tabs>
        <w:tab w:val="center" w:pos="4320"/>
        <w:tab w:val="right" w:pos="8640"/>
      </w:tabs>
    </w:pPr>
  </w:style>
  <w:style w:type="character" w:customStyle="1" w:styleId="PieddepageCar">
    <w:name w:val="Pied de page Car"/>
    <w:basedOn w:val="Policepardfaut"/>
    <w:link w:val="Pieddepage"/>
    <w:rsid w:val="00CF0460"/>
    <w:rPr>
      <w:rFonts w:ascii="Times New Roman" w:hAnsi="Times New Roman"/>
      <w:sz w:val="24"/>
      <w:szCs w:val="24"/>
      <w:lang w:val="en-US"/>
    </w:rPr>
  </w:style>
  <w:style w:type="paragraph" w:customStyle="1" w:styleId="EndNoteBibliographyTitle">
    <w:name w:val="EndNote Bibliography Title"/>
    <w:basedOn w:val="Normal"/>
    <w:link w:val="EndNoteBibliographyTitleCar"/>
    <w:rsid w:val="009E391F"/>
    <w:pPr>
      <w:jc w:val="center"/>
    </w:pPr>
    <w:rPr>
      <w:rFonts w:cs="Times New Roman"/>
      <w:noProof/>
    </w:rPr>
  </w:style>
  <w:style w:type="character" w:customStyle="1" w:styleId="EndNoteBibliographyTitleCar">
    <w:name w:val="EndNote Bibliography Title Car"/>
    <w:basedOn w:val="Policepardfaut"/>
    <w:link w:val="EndNoteBibliographyTitle"/>
    <w:rsid w:val="009E391F"/>
    <w:rPr>
      <w:rFonts w:ascii="Times New Roman" w:hAnsi="Times New Roman" w:cs="Times New Roman"/>
      <w:noProof/>
      <w:sz w:val="24"/>
      <w:szCs w:val="24"/>
      <w:lang w:val="en-CA"/>
    </w:rPr>
  </w:style>
  <w:style w:type="paragraph" w:customStyle="1" w:styleId="EndNoteBibliography">
    <w:name w:val="EndNote Bibliography"/>
    <w:basedOn w:val="Normal"/>
    <w:link w:val="EndNoteBibliographyCar"/>
    <w:rsid w:val="009E391F"/>
    <w:pPr>
      <w:spacing w:line="240" w:lineRule="auto"/>
    </w:pPr>
    <w:rPr>
      <w:rFonts w:cs="Times New Roman"/>
      <w:noProof/>
    </w:rPr>
  </w:style>
  <w:style w:type="character" w:customStyle="1" w:styleId="EndNoteBibliographyCar">
    <w:name w:val="EndNote Bibliography Car"/>
    <w:basedOn w:val="Policepardfaut"/>
    <w:link w:val="EndNoteBibliography"/>
    <w:rsid w:val="009E391F"/>
    <w:rPr>
      <w:rFonts w:ascii="Times New Roman" w:hAnsi="Times New Roman" w:cs="Times New Roman"/>
      <w:noProof/>
      <w:sz w:val="24"/>
      <w:szCs w:val="24"/>
      <w:lang w:val="en-CA"/>
    </w:rPr>
  </w:style>
  <w:style w:type="paragraph" w:styleId="TM4">
    <w:name w:val="toc 4"/>
    <w:basedOn w:val="Normal"/>
    <w:next w:val="Normal"/>
    <w:autoRedefine/>
    <w:uiPriority w:val="39"/>
    <w:unhideWhenUsed/>
    <w:rsid w:val="00C51151"/>
    <w:pPr>
      <w:spacing w:after="100"/>
      <w:ind w:left="720"/>
    </w:pPr>
  </w:style>
  <w:style w:type="character" w:styleId="CitationHTML">
    <w:name w:val="HTML Cite"/>
    <w:basedOn w:val="Policepardfaut"/>
    <w:unhideWhenUsed/>
    <w:rsid w:val="006A25E4"/>
    <w:rPr>
      <w:i/>
      <w:iCs/>
    </w:rPr>
  </w:style>
  <w:style w:type="character" w:customStyle="1" w:styleId="emphasistypeitalic">
    <w:name w:val="emphasistypeitalic"/>
    <w:basedOn w:val="Policepardfaut"/>
    <w:rsid w:val="006A25E4"/>
  </w:style>
  <w:style w:type="paragraph" w:customStyle="1" w:styleId="BATitle">
    <w:name w:val="BA_Title"/>
    <w:basedOn w:val="Normal"/>
    <w:next w:val="Normal"/>
    <w:rsid w:val="00184EA5"/>
    <w:pPr>
      <w:spacing w:before="720" w:after="360"/>
      <w:jc w:val="center"/>
    </w:pPr>
    <w:rPr>
      <w:sz w:val="44"/>
      <w:lang w:val="en-US"/>
    </w:rPr>
  </w:style>
  <w:style w:type="character" w:customStyle="1" w:styleId="st1">
    <w:name w:val="st1"/>
    <w:basedOn w:val="Policepardfaut"/>
    <w:rsid w:val="00222B7C"/>
    <w:rPr>
      <w:rFonts w:cs="Times New Roman"/>
    </w:rPr>
  </w:style>
  <w:style w:type="character" w:styleId="lev">
    <w:name w:val="Strong"/>
    <w:basedOn w:val="Policepardfaut"/>
    <w:uiPriority w:val="22"/>
    <w:qFormat/>
    <w:rsid w:val="006D0B60"/>
    <w:rPr>
      <w:b/>
      <w:bCs/>
    </w:rPr>
  </w:style>
  <w:style w:type="paragraph" w:styleId="Rvision">
    <w:name w:val="Revision"/>
    <w:hidden/>
    <w:rsid w:val="00D623E0"/>
    <w:rPr>
      <w:rFonts w:ascii="Times New Roman" w:hAnsi="Times New Roman"/>
      <w:sz w:val="24"/>
      <w:szCs w:val="24"/>
      <w:lang w:val="en-CA"/>
    </w:rPr>
  </w:style>
  <w:style w:type="paragraph" w:customStyle="1" w:styleId="Standard">
    <w:name w:val="Standard"/>
    <w:rsid w:val="006F45CD"/>
    <w:pPr>
      <w:suppressAutoHyphens/>
      <w:autoSpaceDN w:val="0"/>
      <w:spacing w:after="180" w:line="480" w:lineRule="auto"/>
      <w:jc w:val="both"/>
      <w:textAlignment w:val="baseline"/>
    </w:pPr>
    <w:rPr>
      <w:rFonts w:ascii="Times New Roman" w:hAnsi="Times New Roman"/>
      <w:kern w:val="3"/>
      <w:sz w:val="24"/>
      <w:szCs w:val="24"/>
      <w:lang w:val="en-CA"/>
    </w:rPr>
  </w:style>
  <w:style w:type="paragraph" w:customStyle="1" w:styleId="Heading">
    <w:name w:val="Heading"/>
    <w:basedOn w:val="Standard"/>
    <w:next w:val="Textbody"/>
    <w:rsid w:val="006F45CD"/>
    <w:pPr>
      <w:keepNext/>
      <w:spacing w:before="240" w:after="120"/>
    </w:pPr>
    <w:rPr>
      <w:rFonts w:ascii="Arial" w:eastAsia="Arial Unicode MS" w:hAnsi="Arial" w:cs="Arial Unicode MS"/>
      <w:sz w:val="28"/>
      <w:szCs w:val="28"/>
    </w:rPr>
  </w:style>
  <w:style w:type="paragraph" w:customStyle="1" w:styleId="Textbody">
    <w:name w:val="Text body"/>
    <w:basedOn w:val="Standard"/>
    <w:rsid w:val="006F45CD"/>
    <w:pPr>
      <w:spacing w:after="120"/>
    </w:pPr>
  </w:style>
  <w:style w:type="paragraph" w:styleId="Liste">
    <w:name w:val="List"/>
    <w:basedOn w:val="Textbody"/>
    <w:rsid w:val="006F45CD"/>
  </w:style>
  <w:style w:type="paragraph" w:styleId="Lgende">
    <w:name w:val="caption"/>
    <w:basedOn w:val="Standard"/>
    <w:rsid w:val="006F45CD"/>
    <w:pPr>
      <w:suppressLineNumbers/>
      <w:spacing w:before="120" w:after="120"/>
    </w:pPr>
    <w:rPr>
      <w:i/>
      <w:iCs/>
    </w:rPr>
  </w:style>
  <w:style w:type="paragraph" w:customStyle="1" w:styleId="Index">
    <w:name w:val="Index"/>
    <w:basedOn w:val="Standard"/>
    <w:rsid w:val="006F45CD"/>
    <w:pPr>
      <w:suppressLineNumbers/>
    </w:pPr>
  </w:style>
  <w:style w:type="paragraph" w:styleId="Sous-titre">
    <w:name w:val="Subtitle"/>
    <w:basedOn w:val="Heading"/>
    <w:next w:val="Textbody"/>
    <w:link w:val="Sous-titreCar"/>
    <w:rsid w:val="006F45CD"/>
    <w:pPr>
      <w:jc w:val="center"/>
    </w:pPr>
    <w:rPr>
      <w:i/>
      <w:iCs/>
    </w:rPr>
  </w:style>
  <w:style w:type="character" w:customStyle="1" w:styleId="Sous-titreCar">
    <w:name w:val="Sous-titre Car"/>
    <w:basedOn w:val="Policepardfaut"/>
    <w:link w:val="Sous-titre"/>
    <w:rsid w:val="006F45CD"/>
    <w:rPr>
      <w:rFonts w:ascii="Arial" w:eastAsia="Arial Unicode MS" w:hAnsi="Arial" w:cs="Arial Unicode MS"/>
      <w:i/>
      <w:iCs/>
      <w:kern w:val="3"/>
      <w:sz w:val="28"/>
      <w:szCs w:val="28"/>
      <w:lang w:val="en-CA"/>
    </w:rPr>
  </w:style>
  <w:style w:type="paragraph" w:customStyle="1" w:styleId="Contents1">
    <w:name w:val="Contents 1"/>
    <w:basedOn w:val="Standard"/>
    <w:rsid w:val="006F45CD"/>
    <w:pPr>
      <w:tabs>
        <w:tab w:val="right" w:leader="dot" w:pos="9972"/>
      </w:tabs>
      <w:spacing w:after="100"/>
    </w:pPr>
  </w:style>
  <w:style w:type="paragraph" w:customStyle="1" w:styleId="Contents2">
    <w:name w:val="Contents 2"/>
    <w:basedOn w:val="Standard"/>
    <w:rsid w:val="006F45CD"/>
    <w:pPr>
      <w:tabs>
        <w:tab w:val="right" w:leader="dot" w:pos="9909"/>
      </w:tabs>
      <w:spacing w:after="100" w:line="276" w:lineRule="auto"/>
      <w:ind w:left="220"/>
    </w:pPr>
    <w:rPr>
      <w:rFonts w:ascii="Calibri" w:hAnsi="Calibri" w:cs="F1"/>
      <w:sz w:val="22"/>
      <w:szCs w:val="22"/>
      <w:lang w:val="fr-CA" w:eastAsia="fr-CA"/>
    </w:rPr>
  </w:style>
  <w:style w:type="paragraph" w:customStyle="1" w:styleId="Contents3">
    <w:name w:val="Contents 3"/>
    <w:basedOn w:val="Standard"/>
    <w:rsid w:val="006F45CD"/>
    <w:pPr>
      <w:tabs>
        <w:tab w:val="right" w:leader="dot" w:pos="9846"/>
      </w:tabs>
      <w:spacing w:after="100" w:line="276" w:lineRule="auto"/>
      <w:ind w:left="440"/>
    </w:pPr>
    <w:rPr>
      <w:rFonts w:ascii="Calibri" w:hAnsi="Calibri" w:cs="F1"/>
      <w:sz w:val="22"/>
      <w:szCs w:val="22"/>
      <w:lang w:val="fr-CA" w:eastAsia="fr-CA"/>
    </w:rPr>
  </w:style>
  <w:style w:type="paragraph" w:customStyle="1" w:styleId="ContentsHeading">
    <w:name w:val="Contents Heading"/>
    <w:basedOn w:val="Titre1"/>
    <w:rsid w:val="006F45CD"/>
    <w:pPr>
      <w:keepLines/>
      <w:suppressLineNumbers/>
      <w:suppressAutoHyphens/>
      <w:autoSpaceDN w:val="0"/>
      <w:spacing w:before="480" w:after="0" w:line="276" w:lineRule="auto"/>
      <w:textAlignment w:val="baseline"/>
    </w:pPr>
    <w:rPr>
      <w:rFonts w:eastAsia="Calibri" w:cs="F1"/>
      <w:color w:val="365F91"/>
      <w:kern w:val="3"/>
      <w:szCs w:val="28"/>
      <w:lang w:val="fr-FR"/>
    </w:rPr>
  </w:style>
  <w:style w:type="paragraph" w:customStyle="1" w:styleId="Contents4">
    <w:name w:val="Contents 4"/>
    <w:basedOn w:val="Standard"/>
    <w:rsid w:val="006F45CD"/>
    <w:pPr>
      <w:tabs>
        <w:tab w:val="right" w:leader="dot" w:pos="9843"/>
      </w:tabs>
      <w:spacing w:after="100"/>
      <w:ind w:left="720"/>
    </w:pPr>
  </w:style>
  <w:style w:type="character" w:customStyle="1" w:styleId="Internetlink">
    <w:name w:val="Internet link"/>
    <w:rsid w:val="006F45CD"/>
    <w:rPr>
      <w:color w:val="0000FF"/>
      <w:u w:val="single"/>
    </w:rPr>
  </w:style>
  <w:style w:type="character" w:customStyle="1" w:styleId="StrongEmphasis">
    <w:name w:val="Strong Emphasis"/>
    <w:basedOn w:val="Policepardfaut"/>
    <w:rsid w:val="006F45CD"/>
    <w:rPr>
      <w:b/>
      <w:bCs/>
    </w:rPr>
  </w:style>
  <w:style w:type="character" w:customStyle="1" w:styleId="ListLabel1">
    <w:name w:val="ListLabel 1"/>
    <w:rsid w:val="006F45CD"/>
    <w:rPr>
      <w:rFonts w:cs="Times New Roman"/>
    </w:rPr>
  </w:style>
  <w:style w:type="character" w:customStyle="1" w:styleId="ListLabel2">
    <w:name w:val="ListLabel 2"/>
    <w:rsid w:val="006F45CD"/>
    <w:rPr>
      <w:rFonts w:cs="Courier New"/>
    </w:rPr>
  </w:style>
  <w:style w:type="character" w:customStyle="1" w:styleId="Linenumbering">
    <w:name w:val="Line numbering"/>
    <w:rsid w:val="006F45CD"/>
  </w:style>
  <w:style w:type="numbering" w:customStyle="1" w:styleId="WWNum1">
    <w:name w:val="WWNum1"/>
    <w:basedOn w:val="Aucuneliste"/>
    <w:rsid w:val="006F45CD"/>
    <w:pPr>
      <w:numPr>
        <w:numId w:val="2"/>
      </w:numPr>
    </w:pPr>
  </w:style>
  <w:style w:type="paragraph" w:customStyle="1" w:styleId="FACorrespondingAuthorFootnote">
    <w:name w:val="FA_Corresponding_Author_Footnote"/>
    <w:basedOn w:val="Normal"/>
    <w:next w:val="TAMainText"/>
    <w:rsid w:val="00FC71BA"/>
    <w:pPr>
      <w:spacing w:after="200"/>
    </w:pPr>
    <w:rPr>
      <w:rFonts w:ascii="Times" w:eastAsia="Times New Roman" w:hAnsi="Times" w:cs="Times New Roman"/>
      <w:szCs w:val="20"/>
      <w:lang w:val="en-US"/>
    </w:rPr>
  </w:style>
  <w:style w:type="character" w:customStyle="1" w:styleId="databold">
    <w:name w:val="data_bold"/>
    <w:basedOn w:val="Policepardfaut"/>
    <w:rsid w:val="00857E2B"/>
  </w:style>
</w:styles>
</file>

<file path=word/webSettings.xml><?xml version="1.0" encoding="utf-8"?>
<w:webSettings xmlns:r="http://schemas.openxmlformats.org/officeDocument/2006/relationships" xmlns:w="http://schemas.openxmlformats.org/wordprocessingml/2006/main">
  <w:divs>
    <w:div w:id="327103571">
      <w:bodyDiv w:val="1"/>
      <w:marLeft w:val="0"/>
      <w:marRight w:val="0"/>
      <w:marTop w:val="0"/>
      <w:marBottom w:val="0"/>
      <w:divBdr>
        <w:top w:val="none" w:sz="0" w:space="0" w:color="auto"/>
        <w:left w:val="none" w:sz="0" w:space="0" w:color="auto"/>
        <w:bottom w:val="none" w:sz="0" w:space="0" w:color="auto"/>
        <w:right w:val="none" w:sz="0" w:space="0" w:color="auto"/>
      </w:divBdr>
    </w:div>
    <w:div w:id="428546730">
      <w:bodyDiv w:val="1"/>
      <w:marLeft w:val="0"/>
      <w:marRight w:val="0"/>
      <w:marTop w:val="0"/>
      <w:marBottom w:val="0"/>
      <w:divBdr>
        <w:top w:val="none" w:sz="0" w:space="0" w:color="auto"/>
        <w:left w:val="none" w:sz="0" w:space="0" w:color="auto"/>
        <w:bottom w:val="none" w:sz="0" w:space="0" w:color="auto"/>
        <w:right w:val="none" w:sz="0" w:space="0" w:color="auto"/>
      </w:divBdr>
    </w:div>
    <w:div w:id="558833118">
      <w:bodyDiv w:val="1"/>
      <w:marLeft w:val="0"/>
      <w:marRight w:val="0"/>
      <w:marTop w:val="0"/>
      <w:marBottom w:val="0"/>
      <w:divBdr>
        <w:top w:val="none" w:sz="0" w:space="0" w:color="auto"/>
        <w:left w:val="none" w:sz="0" w:space="0" w:color="auto"/>
        <w:bottom w:val="none" w:sz="0" w:space="0" w:color="auto"/>
        <w:right w:val="none" w:sz="0" w:space="0" w:color="auto"/>
      </w:divBdr>
    </w:div>
    <w:div w:id="617415557">
      <w:bodyDiv w:val="1"/>
      <w:marLeft w:val="0"/>
      <w:marRight w:val="0"/>
      <w:marTop w:val="0"/>
      <w:marBottom w:val="0"/>
      <w:divBdr>
        <w:top w:val="none" w:sz="0" w:space="0" w:color="auto"/>
        <w:left w:val="none" w:sz="0" w:space="0" w:color="auto"/>
        <w:bottom w:val="none" w:sz="0" w:space="0" w:color="auto"/>
        <w:right w:val="none" w:sz="0" w:space="0" w:color="auto"/>
      </w:divBdr>
    </w:div>
    <w:div w:id="672802113">
      <w:bodyDiv w:val="1"/>
      <w:marLeft w:val="0"/>
      <w:marRight w:val="0"/>
      <w:marTop w:val="0"/>
      <w:marBottom w:val="0"/>
      <w:divBdr>
        <w:top w:val="none" w:sz="0" w:space="0" w:color="auto"/>
        <w:left w:val="none" w:sz="0" w:space="0" w:color="auto"/>
        <w:bottom w:val="none" w:sz="0" w:space="0" w:color="auto"/>
        <w:right w:val="none" w:sz="0" w:space="0" w:color="auto"/>
      </w:divBdr>
      <w:divsChild>
        <w:div w:id="256982111">
          <w:marLeft w:val="0"/>
          <w:marRight w:val="0"/>
          <w:marTop w:val="120"/>
          <w:marBottom w:val="0"/>
          <w:divBdr>
            <w:top w:val="none" w:sz="0" w:space="0" w:color="auto"/>
            <w:left w:val="none" w:sz="0" w:space="0" w:color="auto"/>
            <w:bottom w:val="none" w:sz="0" w:space="0" w:color="auto"/>
            <w:right w:val="none" w:sz="0" w:space="0" w:color="auto"/>
          </w:divBdr>
        </w:div>
        <w:div w:id="679354875">
          <w:marLeft w:val="0"/>
          <w:marRight w:val="0"/>
          <w:marTop w:val="120"/>
          <w:marBottom w:val="0"/>
          <w:divBdr>
            <w:top w:val="none" w:sz="0" w:space="0" w:color="auto"/>
            <w:left w:val="none" w:sz="0" w:space="0" w:color="auto"/>
            <w:bottom w:val="none" w:sz="0" w:space="0" w:color="auto"/>
            <w:right w:val="none" w:sz="0" w:space="0" w:color="auto"/>
          </w:divBdr>
        </w:div>
        <w:div w:id="1915814068">
          <w:marLeft w:val="0"/>
          <w:marRight w:val="0"/>
          <w:marTop w:val="120"/>
          <w:marBottom w:val="0"/>
          <w:divBdr>
            <w:top w:val="none" w:sz="0" w:space="0" w:color="auto"/>
            <w:left w:val="none" w:sz="0" w:space="0" w:color="auto"/>
            <w:bottom w:val="none" w:sz="0" w:space="0" w:color="auto"/>
            <w:right w:val="none" w:sz="0" w:space="0" w:color="auto"/>
          </w:divBdr>
        </w:div>
      </w:divsChild>
    </w:div>
    <w:div w:id="682588650">
      <w:bodyDiv w:val="1"/>
      <w:marLeft w:val="0"/>
      <w:marRight w:val="0"/>
      <w:marTop w:val="0"/>
      <w:marBottom w:val="0"/>
      <w:divBdr>
        <w:top w:val="none" w:sz="0" w:space="0" w:color="auto"/>
        <w:left w:val="none" w:sz="0" w:space="0" w:color="auto"/>
        <w:bottom w:val="none" w:sz="0" w:space="0" w:color="auto"/>
        <w:right w:val="none" w:sz="0" w:space="0" w:color="auto"/>
      </w:divBdr>
    </w:div>
    <w:div w:id="712582063">
      <w:bodyDiv w:val="1"/>
      <w:marLeft w:val="0"/>
      <w:marRight w:val="0"/>
      <w:marTop w:val="0"/>
      <w:marBottom w:val="0"/>
      <w:divBdr>
        <w:top w:val="none" w:sz="0" w:space="0" w:color="auto"/>
        <w:left w:val="none" w:sz="0" w:space="0" w:color="auto"/>
        <w:bottom w:val="none" w:sz="0" w:space="0" w:color="auto"/>
        <w:right w:val="none" w:sz="0" w:space="0" w:color="auto"/>
      </w:divBdr>
    </w:div>
    <w:div w:id="825779152">
      <w:bodyDiv w:val="1"/>
      <w:marLeft w:val="0"/>
      <w:marRight w:val="0"/>
      <w:marTop w:val="0"/>
      <w:marBottom w:val="0"/>
      <w:divBdr>
        <w:top w:val="none" w:sz="0" w:space="0" w:color="auto"/>
        <w:left w:val="none" w:sz="0" w:space="0" w:color="auto"/>
        <w:bottom w:val="none" w:sz="0" w:space="0" w:color="auto"/>
        <w:right w:val="none" w:sz="0" w:space="0" w:color="auto"/>
      </w:divBdr>
    </w:div>
    <w:div w:id="1147549453">
      <w:bodyDiv w:val="1"/>
      <w:marLeft w:val="0"/>
      <w:marRight w:val="0"/>
      <w:marTop w:val="0"/>
      <w:marBottom w:val="0"/>
      <w:divBdr>
        <w:top w:val="none" w:sz="0" w:space="0" w:color="auto"/>
        <w:left w:val="none" w:sz="0" w:space="0" w:color="auto"/>
        <w:bottom w:val="none" w:sz="0" w:space="0" w:color="auto"/>
        <w:right w:val="none" w:sz="0" w:space="0" w:color="auto"/>
      </w:divBdr>
    </w:div>
    <w:div w:id="1231846051">
      <w:bodyDiv w:val="1"/>
      <w:marLeft w:val="0"/>
      <w:marRight w:val="0"/>
      <w:marTop w:val="0"/>
      <w:marBottom w:val="0"/>
      <w:divBdr>
        <w:top w:val="none" w:sz="0" w:space="0" w:color="auto"/>
        <w:left w:val="none" w:sz="0" w:space="0" w:color="auto"/>
        <w:bottom w:val="none" w:sz="0" w:space="0" w:color="auto"/>
        <w:right w:val="none" w:sz="0" w:space="0" w:color="auto"/>
      </w:divBdr>
    </w:div>
    <w:div w:id="1289818016">
      <w:bodyDiv w:val="1"/>
      <w:marLeft w:val="0"/>
      <w:marRight w:val="0"/>
      <w:marTop w:val="0"/>
      <w:marBottom w:val="0"/>
      <w:divBdr>
        <w:top w:val="none" w:sz="0" w:space="0" w:color="auto"/>
        <w:left w:val="none" w:sz="0" w:space="0" w:color="auto"/>
        <w:bottom w:val="none" w:sz="0" w:space="0" w:color="auto"/>
        <w:right w:val="none" w:sz="0" w:space="0" w:color="auto"/>
      </w:divBdr>
    </w:div>
    <w:div w:id="1716393399">
      <w:bodyDiv w:val="1"/>
      <w:marLeft w:val="0"/>
      <w:marRight w:val="0"/>
      <w:marTop w:val="0"/>
      <w:marBottom w:val="0"/>
      <w:divBdr>
        <w:top w:val="none" w:sz="0" w:space="0" w:color="auto"/>
        <w:left w:val="none" w:sz="0" w:space="0" w:color="auto"/>
        <w:bottom w:val="none" w:sz="0" w:space="0" w:color="auto"/>
        <w:right w:val="none" w:sz="0" w:space="0" w:color="auto"/>
      </w:divBdr>
    </w:div>
    <w:div w:id="1980726963">
      <w:bodyDiv w:val="1"/>
      <w:marLeft w:val="0"/>
      <w:marRight w:val="0"/>
      <w:marTop w:val="0"/>
      <w:marBottom w:val="0"/>
      <w:divBdr>
        <w:top w:val="none" w:sz="0" w:space="0" w:color="auto"/>
        <w:left w:val="none" w:sz="0" w:space="0" w:color="auto"/>
        <w:bottom w:val="none" w:sz="0" w:space="0" w:color="auto"/>
        <w:right w:val="none" w:sz="0" w:space="0" w:color="auto"/>
      </w:divBdr>
      <w:divsChild>
        <w:div w:id="410272969">
          <w:marLeft w:val="0"/>
          <w:marRight w:val="0"/>
          <w:marTop w:val="0"/>
          <w:marBottom w:val="36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3" Type="http://schemas.openxmlformats.org/officeDocument/2006/relationships/styles" Target="styles.xml"/><Relationship Id="rId47"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D5AD2C-C1F2-4D42-96DA-39792F0E0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39</Pages>
  <Words>12959</Words>
  <Characters>71279</Characters>
  <Application>Microsoft Office Word</Application>
  <DocSecurity>0</DocSecurity>
  <Lines>593</Lines>
  <Paragraphs>168</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840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dh Hammami</dc:creator>
  <cp:lastModifiedBy>erbir</cp:lastModifiedBy>
  <cp:revision>5</cp:revision>
  <cp:lastPrinted>2015-04-01T19:29:00Z</cp:lastPrinted>
  <dcterms:created xsi:type="dcterms:W3CDTF">2015-06-04T19:35:00Z</dcterms:created>
  <dcterms:modified xsi:type="dcterms:W3CDTF">2015-06-12T15:00:00Z</dcterms:modified>
</cp:coreProperties>
</file>